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87915" w14:textId="02FC70CB" w:rsidR="00654760" w:rsidRPr="00F849A5" w:rsidRDefault="00DD085E" w:rsidP="00233974">
      <w:pPr>
        <w:ind w:firstLine="0"/>
      </w:pPr>
      <w:r w:rsidRPr="00F849A5">
        <w:rPr>
          <w:b/>
        </w:rPr>
        <w:t>T</w:t>
      </w:r>
      <w:r w:rsidR="007409C7" w:rsidRPr="00F849A5">
        <w:rPr>
          <w:b/>
        </w:rPr>
        <w:t>ype of paper:</w:t>
      </w:r>
      <w:r w:rsidR="007409C7" w:rsidRPr="00F849A5">
        <w:t xml:space="preserve"> full</w:t>
      </w:r>
      <w:r w:rsidR="00AB366F" w:rsidRPr="00F849A5">
        <w:t>-</w:t>
      </w:r>
      <w:r w:rsidR="007409C7" w:rsidRPr="00F849A5">
        <w:t xml:space="preserve">length article (Journal Name </w:t>
      </w:r>
      <w:r w:rsidR="00914D25" w:rsidRPr="00F849A5">
        <w:t>–</w:t>
      </w:r>
      <w:r w:rsidR="007409C7" w:rsidRPr="00F849A5">
        <w:t xml:space="preserve"> </w:t>
      </w:r>
      <w:r w:rsidR="002B14D0" w:rsidRPr="00F849A5">
        <w:rPr>
          <w:b/>
        </w:rPr>
        <w:t>International Journal of Heat and Mass Transfer</w:t>
      </w:r>
      <w:r w:rsidR="007409C7" w:rsidRPr="00F849A5">
        <w:t>)</w:t>
      </w:r>
    </w:p>
    <w:p w14:paraId="3FC9CBEF" w14:textId="76741102" w:rsidR="00654760" w:rsidRPr="00F849A5" w:rsidRDefault="007409C7" w:rsidP="0057423C">
      <w:pPr>
        <w:ind w:firstLine="0"/>
      </w:pPr>
      <w:r w:rsidRPr="00F849A5">
        <w:t xml:space="preserve">Date text </w:t>
      </w:r>
      <w:r w:rsidRPr="00F849A5">
        <w:rPr>
          <w:noProof/>
        </w:rPr>
        <w:t>written</w:t>
      </w:r>
      <w:r w:rsidRPr="00F849A5">
        <w:t>: 0</w:t>
      </w:r>
      <w:r w:rsidR="002261F4" w:rsidRPr="00F849A5">
        <w:t>5</w:t>
      </w:r>
      <w:r w:rsidRPr="00F849A5">
        <w:t>/2019</w:t>
      </w:r>
    </w:p>
    <w:p w14:paraId="5DBD6639" w14:textId="14F158B6" w:rsidR="008D3BBE" w:rsidRPr="00F849A5" w:rsidRDefault="008D3BBE" w:rsidP="0057423C">
      <w:pPr>
        <w:ind w:firstLine="0"/>
        <w:rPr>
          <w:sz w:val="28"/>
        </w:rPr>
      </w:pPr>
      <w:r w:rsidRPr="00F849A5">
        <w:rPr>
          <w:rFonts w:eastAsiaTheme="minorEastAsia" w:cs="Times New Roman"/>
          <w:lang w:eastAsia="zh-CN"/>
        </w:rPr>
        <w:t xml:space="preserve">Date text revised: </w:t>
      </w:r>
      <w:r w:rsidR="003824F0" w:rsidRPr="00F849A5">
        <w:rPr>
          <w:rFonts w:eastAsiaTheme="minorEastAsia" w:cs="Times New Roman"/>
          <w:lang w:eastAsia="zh-CN"/>
        </w:rPr>
        <w:t>07/</w:t>
      </w:r>
      <w:r w:rsidRPr="00F849A5">
        <w:rPr>
          <w:rFonts w:eastAsiaTheme="minorEastAsia" w:cs="Times New Roman"/>
          <w:lang w:eastAsia="zh-CN"/>
        </w:rPr>
        <w:t>2019</w:t>
      </w:r>
    </w:p>
    <w:p w14:paraId="3BA1573B" w14:textId="620B6D74" w:rsidR="00654760" w:rsidRPr="00F849A5" w:rsidRDefault="007409C7" w:rsidP="0057423C">
      <w:pPr>
        <w:ind w:firstLine="0"/>
      </w:pPr>
      <w:r w:rsidRPr="00F849A5">
        <w:t xml:space="preserve">Number of words in </w:t>
      </w:r>
      <w:r w:rsidR="004632EE" w:rsidRPr="00F849A5">
        <w:t xml:space="preserve">the </w:t>
      </w:r>
      <w:r w:rsidRPr="00F849A5">
        <w:t xml:space="preserve">main text and tables = </w:t>
      </w:r>
      <w:r w:rsidR="007F34CD" w:rsidRPr="00F849A5">
        <w:t>6173</w:t>
      </w:r>
    </w:p>
    <w:p w14:paraId="379C503F" w14:textId="05C39225" w:rsidR="00654760" w:rsidRPr="00F849A5" w:rsidRDefault="007409C7" w:rsidP="0057423C">
      <w:pPr>
        <w:ind w:firstLine="0"/>
      </w:pPr>
      <w:r w:rsidRPr="00F849A5">
        <w:t xml:space="preserve">Number of figures = </w:t>
      </w:r>
      <w:r w:rsidR="00FF2514" w:rsidRPr="00F849A5">
        <w:t>1</w:t>
      </w:r>
      <w:r w:rsidR="00F251F7" w:rsidRPr="00F849A5">
        <w:t>6</w:t>
      </w:r>
    </w:p>
    <w:p w14:paraId="5C5003B7" w14:textId="4FB3B1C8" w:rsidR="00654760" w:rsidRPr="00F849A5" w:rsidRDefault="007409C7" w:rsidP="0057423C">
      <w:pPr>
        <w:pBdr>
          <w:bottom w:val="single" w:sz="6" w:space="1" w:color="auto"/>
        </w:pBdr>
        <w:ind w:firstLine="0"/>
      </w:pPr>
      <w:r w:rsidRPr="00F849A5">
        <w:t xml:space="preserve">Number of tables = </w:t>
      </w:r>
      <w:r w:rsidR="008E716E" w:rsidRPr="00F849A5">
        <w:t>1</w:t>
      </w:r>
    </w:p>
    <w:p w14:paraId="739EE069" w14:textId="77777777" w:rsidR="00233974" w:rsidRPr="00F849A5" w:rsidRDefault="00233974" w:rsidP="00233974">
      <w:pPr>
        <w:ind w:firstLine="0"/>
        <w:rPr>
          <w:b/>
        </w:rPr>
      </w:pPr>
    </w:p>
    <w:p w14:paraId="07C710CA" w14:textId="155F87F6" w:rsidR="00654760" w:rsidRPr="00F849A5" w:rsidRDefault="00B0214C" w:rsidP="00233974">
      <w:pPr>
        <w:ind w:firstLine="0"/>
        <w:rPr>
          <w:b/>
        </w:rPr>
      </w:pPr>
      <w:bookmarkStart w:id="0" w:name="OLE_LINK30"/>
      <w:bookmarkStart w:id="1" w:name="OLE_LINK31"/>
      <w:r w:rsidRPr="00F849A5">
        <w:rPr>
          <w:b/>
        </w:rPr>
        <w:t>Quantifying the i</w:t>
      </w:r>
      <w:r w:rsidR="007409C7" w:rsidRPr="00F849A5">
        <w:rPr>
          <w:b/>
        </w:rPr>
        <w:t xml:space="preserve">mpact of </w:t>
      </w:r>
      <w:r w:rsidR="00F11FEC" w:rsidRPr="00F849A5">
        <w:rPr>
          <w:b/>
        </w:rPr>
        <w:t xml:space="preserve">rigid </w:t>
      </w:r>
      <w:r w:rsidR="00F40269" w:rsidRPr="00F849A5">
        <w:rPr>
          <w:b/>
        </w:rPr>
        <w:t>interp</w:t>
      </w:r>
      <w:r w:rsidR="002F3BDF" w:rsidRPr="00F849A5">
        <w:rPr>
          <w:b/>
        </w:rPr>
        <w:t>article</w:t>
      </w:r>
      <w:r w:rsidR="00CE25D5" w:rsidRPr="00F849A5">
        <w:rPr>
          <w:b/>
        </w:rPr>
        <w:t xml:space="preserve"> </w:t>
      </w:r>
      <w:r w:rsidR="00E56033" w:rsidRPr="00F849A5">
        <w:rPr>
          <w:b/>
        </w:rPr>
        <w:t>structure</w:t>
      </w:r>
      <w:r w:rsidR="00FF0601" w:rsidRPr="00F849A5">
        <w:rPr>
          <w:b/>
        </w:rPr>
        <w:t>s</w:t>
      </w:r>
      <w:r w:rsidR="00E56033" w:rsidRPr="00F849A5">
        <w:rPr>
          <w:b/>
        </w:rPr>
        <w:t xml:space="preserve"> </w:t>
      </w:r>
      <w:r w:rsidR="007409C7" w:rsidRPr="00F849A5">
        <w:rPr>
          <w:b/>
        </w:rPr>
        <w:t>on heat transfer</w:t>
      </w:r>
      <w:r w:rsidR="0052408C" w:rsidRPr="00F849A5">
        <w:rPr>
          <w:b/>
        </w:rPr>
        <w:t xml:space="preserve"> in granular materials</w:t>
      </w:r>
      <w:r w:rsidR="0054410D" w:rsidRPr="00F849A5">
        <w:rPr>
          <w:b/>
        </w:rPr>
        <w:t xml:space="preserve"> </w:t>
      </w:r>
      <w:r w:rsidRPr="00F849A5">
        <w:rPr>
          <w:b/>
        </w:rPr>
        <w:t>using networks</w:t>
      </w:r>
    </w:p>
    <w:bookmarkEnd w:id="0"/>
    <w:bookmarkEnd w:id="1"/>
    <w:p w14:paraId="0CEF96C0" w14:textId="77777777" w:rsidR="00233974" w:rsidRPr="00F849A5" w:rsidRDefault="00233974" w:rsidP="00233974">
      <w:pPr>
        <w:ind w:firstLine="0"/>
        <w:rPr>
          <w:b/>
        </w:rPr>
      </w:pPr>
    </w:p>
    <w:p w14:paraId="4425A604" w14:textId="7282320D" w:rsidR="00654760" w:rsidRPr="00F849A5" w:rsidRDefault="007409C7" w:rsidP="0057423C">
      <w:r w:rsidRPr="00F849A5">
        <w:t>Author 1</w:t>
      </w:r>
    </w:p>
    <w:p w14:paraId="735EB467" w14:textId="3FB9EEF7" w:rsidR="00654760" w:rsidRPr="00F849A5" w:rsidRDefault="007409C7" w:rsidP="0057423C">
      <w:r w:rsidRPr="00F849A5">
        <w:t xml:space="preserve">Wenbin Fei, </w:t>
      </w:r>
      <w:r w:rsidR="00970372" w:rsidRPr="00F849A5">
        <w:t>Ph</w:t>
      </w:r>
      <w:r w:rsidR="004632EE" w:rsidRPr="00F849A5">
        <w:t>D</w:t>
      </w:r>
    </w:p>
    <w:p w14:paraId="133BC22A" w14:textId="77777777" w:rsidR="00654760" w:rsidRPr="00F849A5" w:rsidRDefault="007409C7" w:rsidP="0057423C">
      <w:pPr>
        <w:ind w:left="284" w:firstLine="0"/>
      </w:pPr>
      <w:r w:rsidRPr="00F849A5">
        <w:t>Department of Infrastructure Engineering, The University of Melbourne, Parkville, Australia</w:t>
      </w:r>
    </w:p>
    <w:p w14:paraId="76948AB7" w14:textId="77777777" w:rsidR="00654760" w:rsidRPr="00F849A5" w:rsidRDefault="00654760" w:rsidP="0057423C"/>
    <w:p w14:paraId="3B9A76EE" w14:textId="77777777" w:rsidR="00654760" w:rsidRPr="00F849A5" w:rsidRDefault="007409C7" w:rsidP="0057423C">
      <w:r w:rsidRPr="00F849A5">
        <w:t>Author 2</w:t>
      </w:r>
    </w:p>
    <w:p w14:paraId="2FD16A65" w14:textId="4A1A115B" w:rsidR="00654760" w:rsidRPr="00F849A5" w:rsidRDefault="007409C7" w:rsidP="0057423C">
      <w:r w:rsidRPr="00F849A5">
        <w:t>Guillermo A. Narsilio</w:t>
      </w:r>
      <w:r w:rsidRPr="00F849A5">
        <w:rPr>
          <w:vertAlign w:val="superscript"/>
        </w:rPr>
        <w:sym w:font="Wingdings" w:char="F02A"/>
      </w:r>
      <w:r w:rsidRPr="00F849A5">
        <w:t xml:space="preserve">, </w:t>
      </w:r>
      <w:r w:rsidR="00970372" w:rsidRPr="00F849A5">
        <w:t>PhD</w:t>
      </w:r>
      <w:r w:rsidRPr="00F849A5">
        <w:t>, MSc (Math), MSc (CE), CEng</w:t>
      </w:r>
    </w:p>
    <w:p w14:paraId="0FEB67AE" w14:textId="7924C5FE" w:rsidR="00654760" w:rsidRPr="00F849A5" w:rsidRDefault="007409C7" w:rsidP="0057423C">
      <w:pPr>
        <w:ind w:left="284" w:firstLine="0"/>
      </w:pPr>
      <w:r w:rsidRPr="00F849A5">
        <w:t>Department of Infrastructure Engineering, The University of Melbourne, Parkville, Australia</w:t>
      </w:r>
    </w:p>
    <w:p w14:paraId="12CC8934" w14:textId="501847AF" w:rsidR="00654760" w:rsidRPr="00F849A5" w:rsidRDefault="00654760" w:rsidP="0057423C"/>
    <w:p w14:paraId="4E82EFF2" w14:textId="1025D38F" w:rsidR="00654760" w:rsidRPr="00F849A5" w:rsidRDefault="007409C7" w:rsidP="0057423C">
      <w:r w:rsidRPr="00F849A5">
        <w:t>Author 3</w:t>
      </w:r>
    </w:p>
    <w:p w14:paraId="76A142F5" w14:textId="55DC1E17" w:rsidR="00654760" w:rsidRPr="00F849A5" w:rsidRDefault="007409C7" w:rsidP="0057423C">
      <w:r w:rsidRPr="00F849A5">
        <w:t xml:space="preserve">Joost H. van der Linden, </w:t>
      </w:r>
      <w:r w:rsidR="00F40269" w:rsidRPr="00F849A5">
        <w:t>PhD.</w:t>
      </w:r>
    </w:p>
    <w:p w14:paraId="39685936" w14:textId="6789BBF5" w:rsidR="00654760" w:rsidRPr="00F849A5" w:rsidRDefault="007409C7" w:rsidP="0057423C">
      <w:pPr>
        <w:ind w:left="284" w:firstLine="0"/>
      </w:pPr>
      <w:r w:rsidRPr="00F849A5">
        <w:t>Department of Infrastructure Engineering, The University of Melbourne, Parkville, Australia</w:t>
      </w:r>
    </w:p>
    <w:p w14:paraId="29FC9AD2" w14:textId="5ACC2495" w:rsidR="00654760" w:rsidRPr="00F849A5" w:rsidRDefault="00654760" w:rsidP="0057423C"/>
    <w:p w14:paraId="0E5543D1" w14:textId="492B3E2F" w:rsidR="00654760" w:rsidRPr="00F849A5" w:rsidRDefault="007409C7" w:rsidP="0057423C">
      <w:r w:rsidRPr="00F849A5">
        <w:t>Author 4</w:t>
      </w:r>
    </w:p>
    <w:p w14:paraId="781772E0" w14:textId="4A2B8303" w:rsidR="00654760" w:rsidRPr="00F849A5" w:rsidRDefault="007409C7" w:rsidP="0057423C">
      <w:r w:rsidRPr="00F849A5">
        <w:t xml:space="preserve">Mahdi </w:t>
      </w:r>
      <w:r w:rsidR="00C72C50" w:rsidRPr="00F849A5">
        <w:t xml:space="preserve">M. </w:t>
      </w:r>
      <w:r w:rsidRPr="00F849A5">
        <w:t xml:space="preserve">Disfani, </w:t>
      </w:r>
      <w:r w:rsidR="00970372" w:rsidRPr="00F849A5">
        <w:rPr>
          <w:rFonts w:eastAsia="Times New Roman" w:cs="Times New Roman"/>
          <w:szCs w:val="24"/>
        </w:rPr>
        <w:t>PhD</w:t>
      </w:r>
      <w:r w:rsidR="0061420A" w:rsidRPr="00F849A5">
        <w:rPr>
          <w:rFonts w:eastAsia="Times New Roman" w:cs="Times New Roman"/>
          <w:szCs w:val="24"/>
        </w:rPr>
        <w:t>, MSc, BSc</w:t>
      </w:r>
    </w:p>
    <w:p w14:paraId="3FACD142" w14:textId="52132F77" w:rsidR="00654760" w:rsidRPr="00F849A5" w:rsidRDefault="007409C7" w:rsidP="00233974">
      <w:pPr>
        <w:ind w:left="284" w:firstLine="0"/>
      </w:pPr>
      <w:r w:rsidRPr="00F849A5">
        <w:t>Department of Infrastructure Engineering, The University of Melbourne, Parkville, Australia</w:t>
      </w:r>
    </w:p>
    <w:p w14:paraId="63E4AC9D" w14:textId="77777777" w:rsidR="00654760" w:rsidRPr="00F849A5" w:rsidRDefault="00654760" w:rsidP="0057423C"/>
    <w:p w14:paraId="56BEE27E" w14:textId="77777777" w:rsidR="00654760" w:rsidRPr="00F849A5" w:rsidRDefault="00654760" w:rsidP="0057423C"/>
    <w:p w14:paraId="0C788A5E" w14:textId="38C44CF1" w:rsidR="00654760" w:rsidRPr="00F849A5" w:rsidRDefault="007409C7" w:rsidP="0057423C">
      <w:r w:rsidRPr="00F849A5">
        <w:br w:type="page"/>
      </w:r>
    </w:p>
    <w:p w14:paraId="0760E5B5" w14:textId="77777777" w:rsidR="00654760" w:rsidRPr="00F849A5" w:rsidRDefault="007409C7" w:rsidP="0057423C">
      <w:pPr>
        <w:rPr>
          <w:szCs w:val="24"/>
        </w:rPr>
      </w:pPr>
      <w:r w:rsidRPr="00F849A5">
        <w:rPr>
          <w:rStyle w:val="Emphasis"/>
        </w:rPr>
        <w:lastRenderedPageBreak/>
        <w:t>Abstract</w:t>
      </w:r>
      <w:r w:rsidRPr="00F849A5">
        <w:rPr>
          <w:szCs w:val="24"/>
        </w:rPr>
        <w:t xml:space="preserve">: </w:t>
      </w:r>
    </w:p>
    <w:p w14:paraId="2E6AEDE0" w14:textId="6B2E1428" w:rsidR="00654760" w:rsidRPr="00F849A5" w:rsidRDefault="00F72033" w:rsidP="0057423C">
      <w:r w:rsidRPr="00F849A5">
        <w:t>C</w:t>
      </w:r>
      <w:r w:rsidR="007409C7" w:rsidRPr="00F849A5">
        <w:t xml:space="preserve">oordination number </w:t>
      </w:r>
      <w:r w:rsidR="007F14F0" w:rsidRPr="00F849A5">
        <w:t>can be used</w:t>
      </w:r>
      <w:r w:rsidR="007409C7" w:rsidRPr="00F849A5">
        <w:t xml:space="preserve"> to quantify</w:t>
      </w:r>
      <w:r w:rsidR="00786233" w:rsidRPr="00F849A5">
        <w:t xml:space="preserve"> the</w:t>
      </w:r>
      <w:r w:rsidR="003F60AE" w:rsidRPr="00F849A5">
        <w:t xml:space="preserve"> particle connectivity and </w:t>
      </w:r>
      <w:r w:rsidR="007409C7" w:rsidRPr="00F849A5">
        <w:t>deformability of a granular material. However, it is a local feature</w:t>
      </w:r>
      <w:r w:rsidR="00AB76C0" w:rsidRPr="00F849A5">
        <w:t xml:space="preserve"> of </w:t>
      </w:r>
      <w:r w:rsidR="00F23C0E" w:rsidRPr="00F849A5">
        <w:t xml:space="preserve">particles at </w:t>
      </w:r>
      <w:r w:rsidR="004D4050" w:rsidRPr="00F849A5">
        <w:t xml:space="preserve">the </w:t>
      </w:r>
      <w:r w:rsidR="00F40269" w:rsidRPr="00F849A5">
        <w:t>micros</w:t>
      </w:r>
      <w:r w:rsidR="00F23C0E" w:rsidRPr="00F849A5">
        <w:t>cale</w:t>
      </w:r>
      <w:r w:rsidR="00AB366F" w:rsidRPr="00F849A5">
        <w:t>,</w:t>
      </w:r>
      <w:r w:rsidR="007409C7" w:rsidRPr="00F849A5">
        <w:t xml:space="preserve"> and the use of </w:t>
      </w:r>
      <w:r w:rsidR="00786233" w:rsidRPr="00F849A5">
        <w:t xml:space="preserve">an </w:t>
      </w:r>
      <w:r w:rsidR="007409C7" w:rsidRPr="00F849A5">
        <w:t xml:space="preserve">average coordination number </w:t>
      </w:r>
      <w:r w:rsidR="003624F3" w:rsidRPr="00F849A5">
        <w:t>does not allow</w:t>
      </w:r>
      <w:r w:rsidR="007409C7" w:rsidRPr="00F849A5">
        <w:t xml:space="preserve"> </w:t>
      </w:r>
      <w:r w:rsidR="00786233" w:rsidRPr="00F849A5">
        <w:t>for</w:t>
      </w:r>
      <w:r w:rsidR="007409C7" w:rsidRPr="00F849A5">
        <w:t xml:space="preserve"> </w:t>
      </w:r>
      <w:r w:rsidR="00BE52FE" w:rsidRPr="00F849A5">
        <w:t>full characterization of</w:t>
      </w:r>
      <w:r w:rsidR="00970372" w:rsidRPr="00F849A5">
        <w:t xml:space="preserve"> </w:t>
      </w:r>
      <w:r w:rsidR="007409C7" w:rsidRPr="00F849A5">
        <w:t xml:space="preserve">the </w:t>
      </w:r>
      <w:r w:rsidR="00BE52FE" w:rsidRPr="00F849A5">
        <w:t>microstructur</w:t>
      </w:r>
      <w:r w:rsidR="006B7175" w:rsidRPr="00F849A5">
        <w:t>al</w:t>
      </w:r>
      <w:r w:rsidR="00BE52FE" w:rsidRPr="00F849A5">
        <w:t xml:space="preserve"> </w:t>
      </w:r>
      <w:r w:rsidR="007409C7" w:rsidRPr="00F849A5">
        <w:t>variation in the granular material.</w:t>
      </w:r>
      <w:r w:rsidR="00F94370" w:rsidRPr="00F849A5">
        <w:t xml:space="preserve"> </w:t>
      </w:r>
      <w:r w:rsidR="00F40269" w:rsidRPr="00F849A5">
        <w:t>Mesoscale</w:t>
      </w:r>
      <w:r w:rsidR="00120AAF" w:rsidRPr="00F849A5">
        <w:t xml:space="preserve"> structures</w:t>
      </w:r>
      <w:r w:rsidR="00EC5850" w:rsidRPr="00F849A5">
        <w:t xml:space="preserve"> </w:t>
      </w:r>
      <w:r w:rsidR="000A20B0" w:rsidRPr="00F849A5">
        <w:t xml:space="preserve">can be used </w:t>
      </w:r>
      <w:r w:rsidR="00B90287" w:rsidRPr="00F849A5">
        <w:t xml:space="preserve">to </w:t>
      </w:r>
      <w:r w:rsidR="00EC5850" w:rsidRPr="00F849A5">
        <w:t>overcome this</w:t>
      </w:r>
      <w:r w:rsidR="000A20B0" w:rsidRPr="00F849A5">
        <w:t xml:space="preserve"> limitation</w:t>
      </w:r>
      <w:r w:rsidR="0016144D" w:rsidRPr="00F849A5">
        <w:t xml:space="preserve">: triangular-like structures at the </w:t>
      </w:r>
      <w:r w:rsidR="00F40269" w:rsidRPr="00F849A5">
        <w:t>mesoscale</w:t>
      </w:r>
      <w:r w:rsidR="0016144D" w:rsidRPr="00F849A5">
        <w:t xml:space="preserve"> tend to be rigid</w:t>
      </w:r>
      <w:r w:rsidR="00AB366F" w:rsidRPr="00F849A5">
        <w:t>,</w:t>
      </w:r>
      <w:r w:rsidR="0016144D" w:rsidRPr="00F849A5">
        <w:t xml:space="preserve"> </w:t>
      </w:r>
      <w:r w:rsidR="00786233" w:rsidRPr="00F849A5">
        <w:t xml:space="preserve">whereas </w:t>
      </w:r>
      <w:r w:rsidR="0016144D" w:rsidRPr="00F849A5">
        <w:t>square-like structures tend to be deformable</w:t>
      </w:r>
      <w:r w:rsidR="000A20B0" w:rsidRPr="00F849A5">
        <w:t xml:space="preserve">. </w:t>
      </w:r>
      <w:r w:rsidR="00974F79" w:rsidRPr="00F849A5">
        <w:t>However,</w:t>
      </w:r>
      <w:r w:rsidR="00ED3F01" w:rsidRPr="00F849A5">
        <w:t xml:space="preserve"> </w:t>
      </w:r>
      <w:r w:rsidR="00974F79" w:rsidRPr="00F849A5">
        <w:t>t</w:t>
      </w:r>
      <w:r w:rsidR="00F33A3A" w:rsidRPr="00F849A5">
        <w:t xml:space="preserve">he effect of </w:t>
      </w:r>
      <w:r w:rsidR="00D51E79" w:rsidRPr="00F849A5">
        <w:t>the</w:t>
      </w:r>
      <w:r w:rsidR="00356EB9" w:rsidRPr="00F849A5">
        <w:t>se structures</w:t>
      </w:r>
      <w:r w:rsidR="00F33A3A" w:rsidRPr="00F849A5">
        <w:t xml:space="preserve"> on heat transfer has not been studied in deforming granular materials</w:t>
      </w:r>
      <w:r w:rsidR="004368C6" w:rsidRPr="00F849A5">
        <w:t xml:space="preserve">. </w:t>
      </w:r>
      <w:r w:rsidR="00261948" w:rsidRPr="00F849A5">
        <w:t>A</w:t>
      </w:r>
      <w:r w:rsidR="00E35C44" w:rsidRPr="00F849A5">
        <w:t xml:space="preserve"> better understating of how microstructure </w:t>
      </w:r>
      <w:r w:rsidR="00465C1A" w:rsidRPr="00F849A5">
        <w:t xml:space="preserve">variation </w:t>
      </w:r>
      <w:r w:rsidR="00E35C44" w:rsidRPr="00F849A5">
        <w:t>affects effective thermal conductivity is necessary</w:t>
      </w:r>
      <w:r w:rsidR="00261948" w:rsidRPr="00F849A5">
        <w:t xml:space="preserve">. </w:t>
      </w:r>
      <w:r w:rsidR="004368C6" w:rsidRPr="00F849A5">
        <w:t>This work constructs contact network</w:t>
      </w:r>
      <w:r w:rsidR="009D1D0D" w:rsidRPr="00F849A5">
        <w:t>s</w:t>
      </w:r>
      <w:r w:rsidR="0038547A" w:rsidRPr="00F849A5">
        <w:t xml:space="preserve"> representing the granular materials</w:t>
      </w:r>
      <w:r w:rsidR="004368C6" w:rsidRPr="00F849A5">
        <w:t xml:space="preserve"> </w:t>
      </w:r>
      <w:r w:rsidR="00B60E80" w:rsidRPr="00F849A5">
        <w:t xml:space="preserve">with </w:t>
      </w:r>
      <w:r w:rsidR="004368C6" w:rsidRPr="00F849A5">
        <w:t xml:space="preserve">particles as nodes and </w:t>
      </w:r>
      <w:r w:rsidR="004B3004" w:rsidRPr="00F849A5">
        <w:t xml:space="preserve">linking </w:t>
      </w:r>
      <w:r w:rsidR="004368C6" w:rsidRPr="00F849A5">
        <w:t>neighbo</w:t>
      </w:r>
      <w:r w:rsidR="00801FA0" w:rsidRPr="00F849A5">
        <w:t>u</w:t>
      </w:r>
      <w:r w:rsidR="004368C6" w:rsidRPr="00F849A5">
        <w:t xml:space="preserve">ring nodes </w:t>
      </w:r>
      <w:r w:rsidR="00601959" w:rsidRPr="00F849A5">
        <w:t xml:space="preserve">with edges </w:t>
      </w:r>
      <w:r w:rsidR="009C37E0" w:rsidRPr="00F849A5">
        <w:t>that</w:t>
      </w:r>
      <w:r w:rsidR="004368C6" w:rsidRPr="00F849A5">
        <w:t xml:space="preserve"> represent particle contact</w:t>
      </w:r>
      <w:r w:rsidR="00AD3081" w:rsidRPr="00F849A5">
        <w:t>s</w:t>
      </w:r>
      <w:r w:rsidR="004368C6" w:rsidRPr="00F849A5">
        <w:t>.</w:t>
      </w:r>
      <w:r w:rsidR="00601959" w:rsidRPr="00F849A5">
        <w:t xml:space="preserve"> </w:t>
      </w:r>
      <w:r w:rsidR="0083495A" w:rsidRPr="00F849A5">
        <w:t>Then</w:t>
      </w:r>
      <w:r w:rsidR="00B60E80" w:rsidRPr="00F849A5">
        <w:t>,</w:t>
      </w:r>
      <w:r w:rsidR="0083495A" w:rsidRPr="00F849A5">
        <w:t xml:space="preserve"> ‘3-cycles’ (i.e.</w:t>
      </w:r>
      <w:r w:rsidR="00E26848" w:rsidRPr="00F849A5">
        <w:t>,</w:t>
      </w:r>
      <w:r w:rsidR="0083495A" w:rsidRPr="00F849A5">
        <w:t xml:space="preserve"> </w:t>
      </w:r>
      <w:r w:rsidR="00AB366F" w:rsidRPr="00F849A5">
        <w:t xml:space="preserve">a </w:t>
      </w:r>
      <w:r w:rsidR="0083495A" w:rsidRPr="00F849A5">
        <w:t xml:space="preserve">triangular structure) and ‘clustering coefficients’ are extracted </w:t>
      </w:r>
      <w:r w:rsidR="00205E87" w:rsidRPr="00F849A5">
        <w:t>from the contact network</w:t>
      </w:r>
      <w:r w:rsidR="0089753C" w:rsidRPr="00F849A5">
        <w:t xml:space="preserve">. </w:t>
      </w:r>
      <w:r w:rsidR="00B60E80" w:rsidRPr="00F849A5">
        <w:t>As</w:t>
      </w:r>
      <w:r w:rsidR="009F5EC6" w:rsidRPr="00F849A5">
        <w:t xml:space="preserve"> contact </w:t>
      </w:r>
      <w:r w:rsidR="008E163E" w:rsidRPr="00F849A5">
        <w:t xml:space="preserve">thermal </w:t>
      </w:r>
      <w:r w:rsidR="009F5EC6" w:rsidRPr="00F849A5">
        <w:t>conductance is vital to heat transfer</w:t>
      </w:r>
      <w:r w:rsidR="002001B3" w:rsidRPr="00F849A5">
        <w:t xml:space="preserve"> and affected by particle shape</w:t>
      </w:r>
      <w:r w:rsidR="00F23C0E" w:rsidRPr="00F849A5">
        <w:t>,</w:t>
      </w:r>
      <w:r w:rsidR="00AB366F" w:rsidRPr="00F849A5">
        <w:t xml:space="preserve"> microscale</w:t>
      </w:r>
      <w:r w:rsidR="002001B3" w:rsidRPr="00F849A5">
        <w:t xml:space="preserve"> three-dimensional particle shape descriptor</w:t>
      </w:r>
      <w:r w:rsidR="00BA66F1" w:rsidRPr="00F849A5">
        <w:t>s</w:t>
      </w:r>
      <w:r w:rsidR="002001B3" w:rsidRPr="00F849A5">
        <w:t xml:space="preserve"> </w:t>
      </w:r>
      <w:r w:rsidR="00BA66F1" w:rsidRPr="00F849A5">
        <w:t>are</w:t>
      </w:r>
      <w:r w:rsidR="002001B3" w:rsidRPr="00F849A5">
        <w:t xml:space="preserve"> also calculated.</w:t>
      </w:r>
      <w:r w:rsidR="00FB192F" w:rsidRPr="00F849A5">
        <w:t xml:space="preserve"> </w:t>
      </w:r>
      <w:r w:rsidR="00B60E80" w:rsidRPr="00F849A5">
        <w:t>T</w:t>
      </w:r>
      <w:r w:rsidR="008435F2" w:rsidRPr="00F849A5">
        <w:t>o calculate the effective thermal conductivity</w:t>
      </w:r>
      <w:r w:rsidR="00D41D56" w:rsidRPr="00F849A5">
        <w:t xml:space="preserve"> of the granular assembly</w:t>
      </w:r>
      <w:r w:rsidR="008435F2" w:rsidRPr="00F849A5">
        <w:t>, a</w:t>
      </w:r>
      <w:r w:rsidR="00441405" w:rsidRPr="00F849A5">
        <w:t xml:space="preserve"> thermal network model is establ</w:t>
      </w:r>
      <w:r w:rsidR="008435F2" w:rsidRPr="00F849A5">
        <w:t xml:space="preserve">ished </w:t>
      </w:r>
      <w:r w:rsidR="00806C9A" w:rsidRPr="00F849A5">
        <w:t xml:space="preserve">by adding ‘near-contact’ edges </w:t>
      </w:r>
      <w:r w:rsidR="004D6FB7" w:rsidRPr="00F849A5">
        <w:t>to the</w:t>
      </w:r>
      <w:r w:rsidR="003E3627" w:rsidRPr="00F849A5">
        <w:t xml:space="preserve"> </w:t>
      </w:r>
      <w:r w:rsidR="00806C9A" w:rsidRPr="00F849A5">
        <w:t xml:space="preserve">contact network and </w:t>
      </w:r>
      <w:r w:rsidR="000B6F73" w:rsidRPr="00F849A5">
        <w:t xml:space="preserve">assigning </w:t>
      </w:r>
      <w:r w:rsidR="00B60E80" w:rsidRPr="00F849A5">
        <w:t xml:space="preserve">a </w:t>
      </w:r>
      <w:r w:rsidR="000B6F73" w:rsidRPr="00F849A5">
        <w:t>thermal conductance to each edge.</w:t>
      </w:r>
      <w:r w:rsidR="00FB192F" w:rsidRPr="00F849A5">
        <w:t xml:space="preserve"> </w:t>
      </w:r>
      <w:r w:rsidR="008953DB" w:rsidRPr="00F849A5">
        <w:t xml:space="preserve">The </w:t>
      </w:r>
      <w:r w:rsidR="00C90DAB" w:rsidRPr="00F849A5">
        <w:t>results</w:t>
      </w:r>
      <w:r w:rsidR="005254DA" w:rsidRPr="00F849A5">
        <w:t xml:space="preserve"> show </w:t>
      </w:r>
      <w:r w:rsidR="004D6FB7" w:rsidRPr="00F849A5">
        <w:t xml:space="preserve">that </w:t>
      </w:r>
      <w:r w:rsidR="00F40269" w:rsidRPr="00F849A5">
        <w:t>mesoscale</w:t>
      </w:r>
      <w:r w:rsidR="00480813" w:rsidRPr="00F849A5">
        <w:t xml:space="preserve"> </w:t>
      </w:r>
      <w:r w:rsidR="005254DA" w:rsidRPr="00F849A5">
        <w:t>local clustering coefficient</w:t>
      </w:r>
      <w:r w:rsidR="004D6FB7" w:rsidRPr="00F849A5">
        <w:t>s</w:t>
      </w:r>
      <w:r w:rsidR="005254DA" w:rsidRPr="00F849A5">
        <w:t xml:space="preserve"> </w:t>
      </w:r>
      <w:r w:rsidR="00D32797" w:rsidRPr="00F849A5">
        <w:t xml:space="preserve">can indicate the </w:t>
      </w:r>
      <w:r w:rsidR="008C7FA2" w:rsidRPr="00F849A5">
        <w:t>rigidity</w:t>
      </w:r>
      <w:r w:rsidR="00D32797" w:rsidRPr="00F849A5">
        <w:t xml:space="preserve"> </w:t>
      </w:r>
      <w:r w:rsidR="008C7FA2" w:rsidRPr="00F849A5">
        <w:t>of</w:t>
      </w:r>
      <w:r w:rsidR="00D32797" w:rsidRPr="00F849A5">
        <w:t xml:space="preserve"> granular materials </w:t>
      </w:r>
      <w:r w:rsidR="002F569D" w:rsidRPr="00F849A5">
        <w:t>and</w:t>
      </w:r>
      <w:r w:rsidR="002043C1" w:rsidRPr="00F849A5">
        <w:t>, together with particle shape descriptor</w:t>
      </w:r>
      <w:r w:rsidR="003E3627" w:rsidRPr="00F849A5">
        <w:t xml:space="preserve">s, </w:t>
      </w:r>
      <w:r w:rsidR="002043C1" w:rsidRPr="00F849A5">
        <w:t>can be used to</w:t>
      </w:r>
      <w:r w:rsidR="004E44AC" w:rsidRPr="00F849A5">
        <w:t xml:space="preserve"> well</w:t>
      </w:r>
      <w:r w:rsidR="002043C1" w:rsidRPr="00F849A5">
        <w:t xml:space="preserve"> predict </w:t>
      </w:r>
      <w:r w:rsidR="005D6FBB" w:rsidRPr="00F849A5">
        <w:t>the effective thermal conductivity of granular materials</w:t>
      </w:r>
      <w:r w:rsidR="00AF3C3F" w:rsidRPr="00F849A5">
        <w:t xml:space="preserve"> </w:t>
      </w:r>
      <w:r w:rsidR="0001735D" w:rsidRPr="00F849A5">
        <w:t>under</w:t>
      </w:r>
      <w:r w:rsidR="0021364F" w:rsidRPr="00F849A5">
        <w:t xml:space="preserve"> deformation</w:t>
      </w:r>
      <w:r w:rsidR="005D6FBB" w:rsidRPr="00F849A5">
        <w:t>.</w:t>
      </w:r>
    </w:p>
    <w:p w14:paraId="13880024" w14:textId="77777777" w:rsidR="00654760" w:rsidRPr="00F849A5" w:rsidRDefault="007409C7" w:rsidP="0057423C">
      <w:pPr>
        <w:rPr>
          <w:rStyle w:val="Emphasis"/>
          <w:szCs w:val="24"/>
        </w:rPr>
      </w:pPr>
      <w:r w:rsidRPr="00F849A5">
        <w:rPr>
          <w:rStyle w:val="Emphasis"/>
          <w:szCs w:val="24"/>
        </w:rPr>
        <w:t>Keywords</w:t>
      </w:r>
    </w:p>
    <w:p w14:paraId="637A15B4" w14:textId="4A087108" w:rsidR="00654760" w:rsidRPr="00F849A5" w:rsidRDefault="003622FB" w:rsidP="0057423C">
      <w:r w:rsidRPr="00F849A5">
        <w:t>Heat</w:t>
      </w:r>
      <w:r w:rsidR="00A64BEA" w:rsidRPr="00F849A5">
        <w:t xml:space="preserve"> transfer; </w:t>
      </w:r>
      <w:r w:rsidR="00EE6244" w:rsidRPr="00F849A5">
        <w:t xml:space="preserve">Rigidity; </w:t>
      </w:r>
      <w:r w:rsidR="007409C7" w:rsidRPr="00F849A5">
        <w:t>Thermal network model; Microstructure; Deformation.</w:t>
      </w:r>
    </w:p>
    <w:p w14:paraId="4F98B705" w14:textId="0E21662B" w:rsidR="00654760" w:rsidRPr="00F849A5" w:rsidRDefault="007409C7" w:rsidP="0057423C">
      <w:pPr>
        <w:rPr>
          <w:lang w:eastAsia="zh-CN"/>
        </w:rPr>
      </w:pPr>
      <w:r w:rsidRPr="00F849A5">
        <w:br w:type="page"/>
      </w:r>
    </w:p>
    <w:p w14:paraId="2B39D38D" w14:textId="0E9C9A16" w:rsidR="00654760" w:rsidRPr="00F849A5" w:rsidRDefault="007409C7" w:rsidP="0057423C">
      <w:pPr>
        <w:pStyle w:val="Heading1"/>
      </w:pPr>
      <w:bookmarkStart w:id="2" w:name="_Ref512426030"/>
      <w:r w:rsidRPr="00F849A5">
        <w:lastRenderedPageBreak/>
        <w:t>Introduction</w:t>
      </w:r>
    </w:p>
    <w:p w14:paraId="4E72BEC3" w14:textId="55FEE906" w:rsidR="00654760" w:rsidRPr="00F849A5" w:rsidRDefault="007409C7" w:rsidP="0057423C">
      <w:r w:rsidRPr="00F849A5">
        <w:t xml:space="preserve">Compaction is </w:t>
      </w:r>
      <w:r w:rsidR="0009686D" w:rsidRPr="00F849A5">
        <w:t xml:space="preserve">one of </w:t>
      </w:r>
      <w:r w:rsidRPr="00F849A5">
        <w:t xml:space="preserve">the simplest </w:t>
      </w:r>
      <w:r w:rsidR="00DC6769" w:rsidRPr="00F849A5">
        <w:t>ways</w:t>
      </w:r>
      <w:r w:rsidRPr="00F849A5">
        <w:t xml:space="preserve"> to improve the ground bearing capacity. It also has the potential to enhance the heat transfer of the ground</w:t>
      </w:r>
      <w:r w:rsidR="00437F8C" w:rsidRPr="00F849A5">
        <w:t xml:space="preserve"> in shallow geothermal </w:t>
      </w:r>
      <w:r w:rsidR="00EA2FD4" w:rsidRPr="00F849A5">
        <w:t>energy systems</w:t>
      </w:r>
      <w:r w:rsidRPr="00F849A5">
        <w:t xml:space="preserve"> because</w:t>
      </w:r>
      <w:r w:rsidR="005B4817" w:rsidRPr="00F849A5">
        <w:t xml:space="preserve"> the</w:t>
      </w:r>
      <w:r w:rsidRPr="00F849A5">
        <w:t xml:space="preserve"> </w:t>
      </w:r>
      <w:r w:rsidR="00F40269" w:rsidRPr="00F849A5">
        <w:t>interp</w:t>
      </w:r>
      <w:r w:rsidR="00955239" w:rsidRPr="00F849A5">
        <w:t xml:space="preserve">article </w:t>
      </w:r>
      <w:r w:rsidRPr="00F849A5">
        <w:t>contact areas</w:t>
      </w:r>
      <w:r w:rsidR="001D078A" w:rsidRPr="00F849A5">
        <w:t xml:space="preserve"> and </w:t>
      </w:r>
      <w:r w:rsidR="00801FA0" w:rsidRPr="00F849A5">
        <w:t xml:space="preserve">the </w:t>
      </w:r>
      <w:r w:rsidR="001D078A" w:rsidRPr="00F849A5">
        <w:t>number</w:t>
      </w:r>
      <w:r w:rsidR="00EE50B6" w:rsidRPr="00F849A5">
        <w:t xml:space="preserve"> of </w:t>
      </w:r>
      <w:r w:rsidR="00F40269" w:rsidRPr="00F849A5">
        <w:t>interp</w:t>
      </w:r>
      <w:r w:rsidR="00EE50B6" w:rsidRPr="00F849A5">
        <w:t>article contacts</w:t>
      </w:r>
      <w:r w:rsidRPr="00F849A5">
        <w:t xml:space="preserve"> may increase while pore spaces shrink during compaction. </w:t>
      </w:r>
      <w:r w:rsidR="00860CFF" w:rsidRPr="00F849A5">
        <w:t xml:space="preserve">Heat transfer in any materials </w:t>
      </w:r>
      <w:r w:rsidR="00A82DBF" w:rsidRPr="00F849A5">
        <w:t>occurs</w:t>
      </w:r>
      <w:r w:rsidR="00860CFF" w:rsidRPr="00F849A5">
        <w:t xml:space="preserve"> because of conduction, convection and radiation. Since convection is important due to fluid currents </w:t>
      </w:r>
      <w:r w:rsidR="00E67343" w:rsidRPr="00F849A5">
        <w:fldChar w:fldCharType="begin"/>
      </w:r>
      <w:r w:rsidR="007634A7" w:rsidRPr="00F849A5">
        <w:instrText xml:space="preserve"> ADDIN EN.CITE &lt;EndNote&gt;&lt;Cite&gt;&lt;Author&gt;Yun&lt;/Author&gt;&lt;Year&gt;2008&lt;/Year&gt;&lt;RecNum&gt;48&lt;/RecNum&gt;&lt;DisplayText&gt;[1]&lt;/DisplayText&gt;&lt;record&gt;&lt;rec-number&gt;48&lt;/rec-number&gt;&lt;foreign-keys&gt;&lt;key app="EN" db-id="5x5dzfxei0tvalezs5dpptv959tfdtfr5959" timestamp="1555280639"&gt;48&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lt;/pages&gt;&lt;volume&gt;10&lt;/volume&gt;&lt;number&gt;3&lt;/number&gt;&lt;dates&gt;&lt;year&gt;2008&lt;/year&gt;&lt;/dates&gt;&lt;isbn&gt;1434-5021&lt;/isbn&gt;&lt;urls&gt;&lt;/urls&gt;&lt;/record&gt;&lt;/Cite&gt;&lt;/EndNote&gt;</w:instrText>
      </w:r>
      <w:r w:rsidR="00E67343" w:rsidRPr="00F849A5">
        <w:fldChar w:fldCharType="separate"/>
      </w:r>
      <w:r w:rsidR="007634A7" w:rsidRPr="00F849A5">
        <w:rPr>
          <w:noProof/>
        </w:rPr>
        <w:t>[</w:t>
      </w:r>
      <w:hyperlink w:anchor="_ENREF_1" w:tooltip="Yun, 2008 #48" w:history="1">
        <w:r w:rsidR="007634A7" w:rsidRPr="00F849A5">
          <w:rPr>
            <w:rStyle w:val="Hyperlink"/>
            <w:noProof/>
            <w:color w:val="auto"/>
          </w:rPr>
          <w:t>1</w:t>
        </w:r>
      </w:hyperlink>
      <w:r w:rsidR="007634A7" w:rsidRPr="00F849A5">
        <w:rPr>
          <w:noProof/>
        </w:rPr>
        <w:t>]</w:t>
      </w:r>
      <w:r w:rsidR="00E67343" w:rsidRPr="00F849A5">
        <w:fldChar w:fldCharType="end"/>
      </w:r>
      <w:r w:rsidR="00860CFF" w:rsidRPr="00F849A5">
        <w:t xml:space="preserve"> and radiation becomes significant when </w:t>
      </w:r>
      <w:r w:rsidR="005B4817" w:rsidRPr="00F849A5">
        <w:t xml:space="preserve">the </w:t>
      </w:r>
      <w:r w:rsidR="00860CFF" w:rsidRPr="00F849A5">
        <w:t xml:space="preserve">temperature is </w:t>
      </w:r>
      <w:r w:rsidR="008978EF" w:rsidRPr="00F849A5">
        <w:t xml:space="preserve">greater </w:t>
      </w:r>
      <w:r w:rsidR="00860CFF" w:rsidRPr="00F849A5">
        <w:t xml:space="preserve">than 1,000 K </w:t>
      </w:r>
      <w:r w:rsidR="00D023D7" w:rsidRPr="00F849A5">
        <w:fldChar w:fldCharType="begin"/>
      </w:r>
      <w:r w:rsidR="001C0E2D" w:rsidRPr="00F849A5">
        <w:instrText xml:space="preserve"> ADDIN EN.CITE &lt;EndNote&gt;&lt;Cite&gt;&lt;Author&gt;El Shamy&lt;/Author&gt;&lt;Year&gt;2013&lt;/Year&gt;&lt;RecNum&gt;159&lt;/RecNum&gt;&lt;DisplayText&gt;[2, 3]&lt;/DisplayText&gt;&lt;record&gt;&lt;rec-number&gt;159&lt;/rec-number&gt;&lt;foreign-keys&gt;&lt;key app="EN" db-id="rvwr2vxxd9szv3efd5t5f9db0pfrrr0pfz90" timestamp="1554204079"&gt;159&lt;/key&gt;&lt;/foreign-keys&gt;&lt;ref-type name="Journal Article"&gt;17&lt;/ref-type&gt;&lt;contributors&gt;&lt;authors&gt;&lt;author&gt;El Shamy, Usama&lt;/author&gt;&lt;author&gt;De Leon, Osman&lt;/author&gt;&lt;author&gt;Wells, Ryan&lt;/author&gt;&lt;/authors&gt;&lt;/contributors&gt;&lt;titles&gt;&lt;title&gt;Discrete element method study on effect of shear-induced anisotropy on thermal conductivity of granular soils&lt;/title&gt;&lt;secondary-title&gt;International Journal of Geomechanics&lt;/secondary-title&gt;&lt;/titles&gt;&lt;pages&gt;57-64&lt;/pages&gt;&lt;volume&gt;13&lt;/volume&gt;&lt;number&gt;1&lt;/number&gt;&lt;dates&gt;&lt;year&gt;2013&lt;/year&gt;&lt;/dates&gt;&lt;isbn&gt;1532-3641&lt;/isbn&gt;&lt;urls&gt;&lt;/urls&gt;&lt;/record&gt;&lt;/Cite&gt;&lt;Cite&gt;&lt;Author&gt;Asakuma&lt;/Author&gt;&lt;Year&gt;2014&lt;/Year&gt;&lt;RecNum&gt;70&lt;/RecNum&gt;&lt;record&gt;&lt;rec-number&gt;70&lt;/rec-number&gt;&lt;foreign-keys&gt;&lt;key app="EN" db-id="5x5dzfxei0tvalezs5dpptv959tfdtfr5959" timestamp="1557964823"&gt;70&lt;/key&gt;&lt;/foreign-keys&gt;&lt;ref-type name="Journal Article"&gt;17&lt;/ref-type&gt;&lt;contributors&gt;&lt;authors&gt;&lt;author&gt;Asakuma, Yusuke&lt;/author&gt;&lt;author&gt;Kanazawa, Yushin&lt;/author&gt;&lt;author&gt;Yamamoto, Tsuyoshi&lt;/author&gt;&lt;/authors&gt;&lt;/contributors&gt;&lt;titles&gt;&lt;title&gt;Thermal radiation analysis of packed bed by a homogenization method&lt;/title&gt;&lt;secondary-title&gt;International Journal of Heat and Mass Transfer&lt;/secondary-title&gt;&lt;/titles&gt;&lt;periodical&gt;&lt;full-title&gt;International Journal of Heat and Mass Transfer&lt;/full-title&gt;&lt;/periodical&gt;&lt;pages&gt;97-102&lt;/pages&gt;&lt;volume&gt;73&lt;/volume&gt;&lt;dates&gt;&lt;year&gt;2014&lt;/year&gt;&lt;/dates&gt;&lt;isbn&gt;0017-9310&lt;/isbn&gt;&lt;urls&gt;&lt;/urls&gt;&lt;/record&gt;&lt;/Cite&gt;&lt;/EndNote&gt;</w:instrText>
      </w:r>
      <w:r w:rsidR="00D023D7" w:rsidRPr="00F849A5">
        <w:fldChar w:fldCharType="separate"/>
      </w:r>
      <w:r w:rsidR="00FB3A78" w:rsidRPr="00F849A5">
        <w:rPr>
          <w:noProof/>
        </w:rPr>
        <w:t>[</w:t>
      </w:r>
      <w:hyperlink w:anchor="_ENREF_2" w:tooltip="El Shamy, 2013 #159" w:history="1">
        <w:r w:rsidR="00FB3A78" w:rsidRPr="00F849A5">
          <w:rPr>
            <w:rStyle w:val="Hyperlink"/>
            <w:noProof/>
            <w:color w:val="auto"/>
          </w:rPr>
          <w:t>2</w:t>
        </w:r>
      </w:hyperlink>
      <w:r w:rsidR="00FB3A78" w:rsidRPr="00F849A5">
        <w:rPr>
          <w:noProof/>
        </w:rPr>
        <w:t xml:space="preserve">, </w:t>
      </w:r>
      <w:hyperlink w:anchor="_ENREF_3" w:tooltip="Asakuma, 2014 #70" w:history="1">
        <w:r w:rsidR="00FB3A78" w:rsidRPr="00F849A5">
          <w:rPr>
            <w:rStyle w:val="Hyperlink"/>
            <w:noProof/>
            <w:color w:val="auto"/>
          </w:rPr>
          <w:t>3</w:t>
        </w:r>
      </w:hyperlink>
      <w:r w:rsidR="00FB3A78" w:rsidRPr="00F849A5">
        <w:rPr>
          <w:noProof/>
        </w:rPr>
        <w:t>]</w:t>
      </w:r>
      <w:r w:rsidR="00D023D7" w:rsidRPr="00F849A5">
        <w:fldChar w:fldCharType="end"/>
      </w:r>
      <w:r w:rsidR="00860CFF" w:rsidRPr="00F849A5">
        <w:t xml:space="preserve">, conduction usually contributes </w:t>
      </w:r>
      <w:r w:rsidR="008978EF" w:rsidRPr="00F849A5">
        <w:t xml:space="preserve">the </w:t>
      </w:r>
      <w:r w:rsidR="00860CFF" w:rsidRPr="00F849A5">
        <w:t>most</w:t>
      </w:r>
      <w:r w:rsidR="009B7DAE" w:rsidRPr="00F849A5">
        <w:t xml:space="preserve"> strongly</w:t>
      </w:r>
      <w:r w:rsidR="00860CFF" w:rsidRPr="00F849A5">
        <w:t xml:space="preserve"> </w:t>
      </w:r>
      <w:r w:rsidR="004F3F02" w:rsidRPr="00F849A5">
        <w:t>to heat transfer in dry granular materials</w:t>
      </w:r>
      <w:r w:rsidR="00343E68" w:rsidRPr="00F849A5">
        <w:t xml:space="preserve"> </w:t>
      </w:r>
      <w:r w:rsidR="00343E68" w:rsidRPr="00F849A5">
        <w:fldChar w:fldCharType="begin"/>
      </w:r>
      <w:r w:rsidR="001C0E2D" w:rsidRPr="00F849A5">
        <w:instrText xml:space="preserve"> ADDIN EN.CITE &lt;EndNote&gt;&lt;Cite&gt;&lt;Author&gt;Argento&lt;/Author&gt;&lt;Year&gt;1993&lt;/Year&gt;&lt;RecNum&gt;153&lt;/RecNum&gt;&lt;DisplayText&gt;[1, 4]&lt;/DisplayText&gt;&lt;record&gt;&lt;rec-number&gt;153&lt;/rec-number&gt;&lt;foreign-keys&gt;&lt;key app="EN" db-id="rvwr2vxxd9szv3efd5t5f9db0pfrrr0pfz90" timestamp="1554203474"&gt;153&lt;/key&gt;&lt;/foreign-keys&gt;&lt;ref-type name="Journal Article"&gt;17&lt;/ref-type&gt;&lt;contributors&gt;&lt;authors&gt;&lt;author&gt;Argento, C&lt;/author&gt;&lt;author&gt;Bouvard, D&lt;/author&gt;&lt;/authors&gt;&lt;/contributors&gt;&lt;titles&gt;&lt;title&gt;Thermal conductivity of granular media&lt;/title&gt;&lt;secondary-title&gt;Powders &amp;amp; grains&lt;/secondary-title&gt;&lt;/titles&gt;&lt;pages&gt;129-134&lt;/pages&gt;&lt;dates&gt;&lt;year&gt;1993&lt;/year&gt;&lt;/dates&gt;&lt;urls&gt;&lt;/urls&gt;&lt;/record&gt;&lt;/Cite&gt;&lt;Cite&gt;&lt;Author&gt;Yun&lt;/Author&gt;&lt;Year&gt;2008&lt;/Year&gt;&lt;RecNum&gt;48&lt;/RecNum&gt;&lt;record&gt;&lt;rec-number&gt;48&lt;/rec-number&gt;&lt;foreign-keys&gt;&lt;key app="EN" db-id="5x5dzfxei0tvalezs5dpptv959tfdtfr5959" timestamp="1555280639"&gt;48&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lt;/pages&gt;&lt;volume&gt;10&lt;/volume&gt;&lt;number&gt;3&lt;/number&gt;&lt;dates&gt;&lt;year&gt;2008&lt;/year&gt;&lt;/dates&gt;&lt;isbn&gt;1434-5021&lt;/isbn&gt;&lt;urls&gt;&lt;/urls&gt;&lt;/record&gt;&lt;/Cite&gt;&lt;/EndNote&gt;</w:instrText>
      </w:r>
      <w:r w:rsidR="00343E68" w:rsidRPr="00F849A5">
        <w:fldChar w:fldCharType="separate"/>
      </w:r>
      <w:r w:rsidR="00FB3A78" w:rsidRPr="00F849A5">
        <w:rPr>
          <w:noProof/>
        </w:rPr>
        <w:t>[</w:t>
      </w:r>
      <w:hyperlink w:anchor="_ENREF_1" w:tooltip="Yun, 2008 #48" w:history="1">
        <w:r w:rsidR="00FB3A78" w:rsidRPr="00F849A5">
          <w:rPr>
            <w:rStyle w:val="Hyperlink"/>
            <w:noProof/>
            <w:color w:val="auto"/>
          </w:rPr>
          <w:t>1</w:t>
        </w:r>
      </w:hyperlink>
      <w:r w:rsidR="00FB3A78" w:rsidRPr="00F849A5">
        <w:rPr>
          <w:noProof/>
        </w:rPr>
        <w:t xml:space="preserve">, </w:t>
      </w:r>
      <w:hyperlink w:anchor="_ENREF_4" w:tooltip="Argento, 1993 #153" w:history="1">
        <w:r w:rsidR="00FB3A78" w:rsidRPr="00F849A5">
          <w:rPr>
            <w:rStyle w:val="Hyperlink"/>
            <w:noProof/>
            <w:color w:val="auto"/>
          </w:rPr>
          <w:t>4</w:t>
        </w:r>
      </w:hyperlink>
      <w:r w:rsidR="00FB3A78" w:rsidRPr="00F849A5">
        <w:rPr>
          <w:noProof/>
        </w:rPr>
        <w:t>]</w:t>
      </w:r>
      <w:r w:rsidR="00343E68" w:rsidRPr="00F849A5">
        <w:fldChar w:fldCharType="end"/>
      </w:r>
      <w:r w:rsidR="00860CFF" w:rsidRPr="00F849A5">
        <w:t>. The heat conduction depends on the thermal conductivity of solid</w:t>
      </w:r>
      <w:r w:rsidR="00190DFF" w:rsidRPr="00F849A5">
        <w:t xml:space="preserve"> particles</w:t>
      </w:r>
      <w:r w:rsidR="00860CFF" w:rsidRPr="00F849A5">
        <w:t xml:space="preserve"> </w:t>
      </w:r>
      <w:r w:rsidR="008A7826" w:rsidRPr="00F849A5">
        <w:fldChar w:fldCharType="begin"/>
      </w:r>
      <w:r w:rsidR="007634A7" w:rsidRPr="00F849A5">
        <w:instrText xml:space="preserve"> ADDIN EN.CITE &lt;EndNote&gt;&lt;Cite&gt;&lt;Author&gt;Yun&lt;/Author&gt;&lt;Year&gt;2008&lt;/Year&gt;&lt;RecNum&gt;48&lt;/RecNum&gt;&lt;DisplayText&gt;[1]&lt;/DisplayText&gt;&lt;record&gt;&lt;rec-number&gt;48&lt;/rec-number&gt;&lt;foreign-keys&gt;&lt;key app="EN" db-id="5x5dzfxei0tvalezs5dpptv959tfdtfr5959" timestamp="1555280639"&gt;48&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lt;/pages&gt;&lt;volume&gt;10&lt;/volume&gt;&lt;number&gt;3&lt;/number&gt;&lt;dates&gt;&lt;year&gt;2008&lt;/year&gt;&lt;/dates&gt;&lt;isbn&gt;1434-5021&lt;/isbn&gt;&lt;urls&gt;&lt;/urls&gt;&lt;/record&gt;&lt;/Cite&gt;&lt;/EndNote&gt;</w:instrText>
      </w:r>
      <w:r w:rsidR="008A7826" w:rsidRPr="00F849A5">
        <w:fldChar w:fldCharType="separate"/>
      </w:r>
      <w:r w:rsidR="007634A7" w:rsidRPr="00F849A5">
        <w:rPr>
          <w:noProof/>
        </w:rPr>
        <w:t>[</w:t>
      </w:r>
      <w:hyperlink w:anchor="_ENREF_1" w:tooltip="Yun, 2008 #48" w:history="1">
        <w:r w:rsidR="007634A7" w:rsidRPr="00F849A5">
          <w:rPr>
            <w:rStyle w:val="Hyperlink"/>
            <w:noProof/>
            <w:color w:val="auto"/>
          </w:rPr>
          <w:t>1</w:t>
        </w:r>
      </w:hyperlink>
      <w:r w:rsidR="007634A7" w:rsidRPr="00F849A5">
        <w:rPr>
          <w:noProof/>
        </w:rPr>
        <w:t>]</w:t>
      </w:r>
      <w:r w:rsidR="008A7826" w:rsidRPr="00F849A5">
        <w:fldChar w:fldCharType="end"/>
      </w:r>
      <w:r w:rsidR="00860CFF" w:rsidRPr="00F849A5">
        <w:t xml:space="preserve">, the </w:t>
      </w:r>
      <w:r w:rsidR="00F40269" w:rsidRPr="00F849A5">
        <w:t>interp</w:t>
      </w:r>
      <w:r w:rsidR="00190DFF" w:rsidRPr="00F849A5">
        <w:t xml:space="preserve">article </w:t>
      </w:r>
      <w:r w:rsidR="00860CFF" w:rsidRPr="00F849A5">
        <w:t xml:space="preserve">contact conductance </w:t>
      </w:r>
      <w:r w:rsidR="00430393" w:rsidRPr="00F849A5">
        <w:fldChar w:fldCharType="begin">
          <w:fldData xml:space="preserve">PEVuZE5vdGU+PENpdGU+PEF1dGhvcj5Bc2thcmk8L0F1dGhvcj48WWVhcj4yMDE4PC9ZZWFyPjxS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</w:fldData>
        </w:fldChar>
      </w:r>
      <w:r w:rsidR="001C0E2D" w:rsidRPr="00F849A5">
        <w:instrText xml:space="preserve"> ADDIN EN.CITE </w:instrText>
      </w:r>
      <w:r w:rsidR="001C0E2D" w:rsidRPr="00F849A5">
        <w:fldChar w:fldCharType="begin">
          <w:fldData xml:space="preserve">PEVuZE5vdGU+PENpdGU+PEF1dGhvcj5Bc2thcmk8L0F1dGhvcj48WWVhcj4yMDE4PC9ZZWFyPjxS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</w:fldData>
        </w:fldChar>
      </w:r>
      <w:r w:rsidR="001C0E2D" w:rsidRPr="00F849A5">
        <w:instrText xml:space="preserve"> ADDIN EN.CITE.DATA </w:instrText>
      </w:r>
      <w:r w:rsidR="001C0E2D" w:rsidRPr="00F849A5">
        <w:fldChar w:fldCharType="end"/>
      </w:r>
      <w:r w:rsidR="00430393" w:rsidRPr="00F849A5">
        <w:fldChar w:fldCharType="separate"/>
      </w:r>
      <w:r w:rsidR="00FB3A78" w:rsidRPr="00F849A5">
        <w:rPr>
          <w:noProof/>
        </w:rPr>
        <w:t>[</w:t>
      </w:r>
      <w:hyperlink w:anchor="_ENREF_1" w:tooltip="Yun, 2008 #48" w:history="1">
        <w:r w:rsidR="00FB3A78" w:rsidRPr="00F849A5">
          <w:rPr>
            <w:rStyle w:val="Hyperlink"/>
            <w:noProof/>
            <w:color w:val="auto"/>
          </w:rPr>
          <w:t>1</w:t>
        </w:r>
      </w:hyperlink>
      <w:r w:rsidR="00FB3A78" w:rsidRPr="00F849A5">
        <w:rPr>
          <w:noProof/>
        </w:rPr>
        <w:t xml:space="preserve">, </w:t>
      </w:r>
      <w:hyperlink w:anchor="_ENREF_5" w:tooltip="Askari, 2018 #154" w:history="1">
        <w:r w:rsidR="00FB3A78" w:rsidRPr="00F849A5">
          <w:rPr>
            <w:rStyle w:val="Hyperlink"/>
            <w:noProof/>
            <w:color w:val="auto"/>
          </w:rPr>
          <w:t>5-9</w:t>
        </w:r>
      </w:hyperlink>
      <w:r w:rsidR="00FB3A78" w:rsidRPr="00F849A5">
        <w:rPr>
          <w:noProof/>
        </w:rPr>
        <w:t>]</w:t>
      </w:r>
      <w:r w:rsidR="00430393" w:rsidRPr="00F849A5">
        <w:fldChar w:fldCharType="end"/>
      </w:r>
      <w:r w:rsidR="00860CFF" w:rsidRPr="00F849A5">
        <w:t xml:space="preserve"> and the structure of particle packings</w:t>
      </w:r>
      <w:r w:rsidR="00AE0DB2" w:rsidRPr="00F849A5">
        <w:t xml:space="preserve"> </w:t>
      </w:r>
      <w:r w:rsidR="00AE0DB2" w:rsidRPr="00F849A5">
        <w:fldChar w:fldCharType="begin"/>
      </w:r>
      <w:r w:rsidR="001C0E2D" w:rsidRPr="00F849A5">
        <w:instrText xml:space="preserve"> ADDIN EN.CITE &lt;EndNote&gt;&lt;Cite&gt;&lt;Author&gt;El Shamy&lt;/Author&gt;&lt;Year&gt;2013&lt;/Year&gt;&lt;RecNum&gt;159&lt;/RecNum&gt;&lt;DisplayText&gt;[2, 10]&lt;/DisplayText&gt;&lt;record&gt;&lt;rec-number&gt;159&lt;/rec-number&gt;&lt;foreign-keys&gt;&lt;key app="EN" db-id="rvwr2vxxd9szv3efd5t5f9db0pfrrr0pfz90" timestamp="1554204079"&gt;159&lt;/key&gt;&lt;/foreign-keys&gt;&lt;ref-type name="Journal Article"&gt;17&lt;/ref-type&gt;&lt;contributors&gt;&lt;authors&gt;&lt;author&gt;El Shamy, Usama&lt;/author&gt;&lt;author&gt;De Leon, Osman&lt;/author&gt;&lt;author&gt;Wells, Ryan&lt;/author&gt;&lt;/authors&gt;&lt;/contributors&gt;&lt;titles&gt;&lt;title&gt;Discrete element method study on effect of shear-induced anisotropy on thermal conductivity of granular soils&lt;/title&gt;&lt;secondary-title&gt;International Journal of Geomechanics&lt;/secondary-title&gt;&lt;/titles&gt;&lt;pages&gt;57-64&lt;/pages&gt;&lt;volume&gt;13&lt;/volume&gt;&lt;number&gt;1&lt;/number&gt;&lt;dates&gt;&lt;year&gt;2013&lt;/year&gt;&lt;/dates&gt;&lt;isbn&gt;1532-3641&lt;/isbn&gt;&lt;urls&gt;&lt;/urls&gt;&lt;/record&gt;&lt;/Cite&gt;&lt;Cite&gt;&lt;Author&gt;Hu&lt;/Author&gt;&lt;Year&gt;2019&lt;/Year&gt;&lt;RecNum&gt;71&lt;/RecNum&gt;&lt;record&gt;&lt;rec-number&gt;71&lt;/rec-number&gt;&lt;foreign-keys&gt;&lt;key app="EN" db-id="5x5dzfxei0tvalezs5dpptv959tfdtfr5959" timestamp="1557964987"&gt;71&lt;/key&gt;&lt;/foreign-keys&gt;&lt;ref-type name="Journal Article"&gt;17&lt;/ref-type&gt;&lt;contributors&gt;&lt;authors&gt;&lt;author&gt;Hu, Yingxue&lt;/author&gt;&lt;author&gt;Wang, Jingyu&lt;/author&gt;&lt;author&gt;Yang, Jian&lt;/author&gt;&lt;author&gt;Mudawar, Issam&lt;/author&gt;&lt;author&gt;Wang, Qiuwang&lt;/author&gt;&lt;/authors&gt;&lt;/contributors&gt;&lt;titles&gt;&lt;title&gt;Experimental study of forced convective heat transfer in grille-particle composite packed beds&lt;/title&gt;&lt;secondary-title&gt;International Journal of Heat and Mass Transfer&lt;/secondary-title&gt;&lt;/titles&gt;&lt;periodical&gt;&lt;full-title&gt;International Journal of Heat and Mass Transfer&lt;/full-title&gt;&lt;/periodical&gt;&lt;pages&gt;103-112&lt;/pages&gt;&lt;volume&gt;129&lt;/volume&gt;&lt;dates&gt;&lt;year&gt;2019&lt;/year&gt;&lt;/dates&gt;&lt;isbn&gt;0017-9310&lt;/isbn&gt;&lt;urls&gt;&lt;/urls&gt;&lt;/record&gt;&lt;/Cite&gt;&lt;/EndNote&gt;</w:instrText>
      </w:r>
      <w:r w:rsidR="00AE0DB2" w:rsidRPr="00F849A5">
        <w:fldChar w:fldCharType="separate"/>
      </w:r>
      <w:r w:rsidR="00611FEC" w:rsidRPr="00F849A5">
        <w:rPr>
          <w:noProof/>
        </w:rPr>
        <w:t>[</w:t>
      </w:r>
      <w:hyperlink w:anchor="_ENREF_2" w:tooltip="El Shamy, 2013 #159" w:history="1">
        <w:r w:rsidR="00611FEC" w:rsidRPr="00F849A5">
          <w:rPr>
            <w:rStyle w:val="Hyperlink"/>
            <w:noProof/>
            <w:color w:val="auto"/>
          </w:rPr>
          <w:t>2</w:t>
        </w:r>
      </w:hyperlink>
      <w:r w:rsidR="00611FEC" w:rsidRPr="00F849A5">
        <w:rPr>
          <w:noProof/>
        </w:rPr>
        <w:t xml:space="preserve">, </w:t>
      </w:r>
      <w:hyperlink w:anchor="_ENREF_10" w:tooltip="Hu, 2019 #71" w:history="1">
        <w:r w:rsidR="00611FEC" w:rsidRPr="00F849A5">
          <w:rPr>
            <w:rStyle w:val="Hyperlink"/>
            <w:noProof/>
            <w:color w:val="auto"/>
          </w:rPr>
          <w:t>10</w:t>
        </w:r>
      </w:hyperlink>
      <w:r w:rsidR="00611FEC" w:rsidRPr="00F849A5">
        <w:rPr>
          <w:noProof/>
        </w:rPr>
        <w:t>]</w:t>
      </w:r>
      <w:r w:rsidR="00AE0DB2" w:rsidRPr="00F849A5">
        <w:fldChar w:fldCharType="end"/>
      </w:r>
      <w:r w:rsidR="00860CFF" w:rsidRPr="00F849A5">
        <w:t xml:space="preserve">. </w:t>
      </w:r>
      <w:r w:rsidR="00465C1A" w:rsidRPr="00F849A5">
        <w:t xml:space="preserve">As </w:t>
      </w:r>
      <w:r w:rsidR="007B4298" w:rsidRPr="00F849A5">
        <w:t>t</w:t>
      </w:r>
      <w:r w:rsidR="003702BA" w:rsidRPr="00F849A5">
        <w:t xml:space="preserve">he </w:t>
      </w:r>
      <w:r w:rsidR="00610D51" w:rsidRPr="00F849A5">
        <w:t>rigidity/deformability</w:t>
      </w:r>
      <w:r w:rsidR="003702BA" w:rsidRPr="00F849A5">
        <w:t xml:space="preserve"> of granular materials </w:t>
      </w:r>
      <w:r w:rsidR="00465C1A" w:rsidRPr="00F849A5">
        <w:t xml:space="preserve">is </w:t>
      </w:r>
      <w:r w:rsidR="006F11B3" w:rsidRPr="00F849A5">
        <w:t>relate</w:t>
      </w:r>
      <w:r w:rsidR="00465C1A" w:rsidRPr="00F849A5">
        <w:t>d</w:t>
      </w:r>
      <w:r w:rsidR="006F11B3" w:rsidRPr="00F849A5">
        <w:t xml:space="preserve"> to their microstructures </w:t>
      </w:r>
      <w:r w:rsidR="008D3241" w:rsidRPr="00F849A5">
        <w:fldChar w:fldCharType="begin"/>
      </w:r>
      <w:r w:rsidR="001C0E2D" w:rsidRPr="00F849A5">
        <w:instrText xml:space="preserve"> ADDIN EN.CITE &lt;EndNote&gt;&lt;Cite&gt;&lt;Author&gt;Tordesillas&lt;/Author&gt;&lt;Year&gt;2011&lt;/Year&gt;&lt;RecNum&gt;151&lt;/RecNum&gt;&lt;DisplayText&gt;[11]&lt;/DisplayText&gt;&lt;record&gt;&lt;rec-number&gt;151&lt;/rec-number&gt;&lt;foreign-keys&gt;&lt;key app="EN" db-id="rvwr2vxxd9szv3efd5t5f9db0pfrrr0pfz90" timestamp="1554203302"&gt;151&lt;/key&gt;&lt;/foreign-keys&gt;&lt;ref-type name="Journal Article"&gt;17&lt;/ref-type&gt;&lt;contributors&gt;&lt;authors&gt;&lt;author&gt;Tordesillas, Antoinette&lt;/author&gt;&lt;author&gt;Lin, Qun&lt;/author&gt;&lt;author&gt;Zhang, Jie&lt;/author&gt;&lt;author&gt;Behringer, RP&lt;/author&gt;&lt;author&gt;Shi, Jingyu&lt;/author&gt;&lt;/authors&gt;&lt;/contributors&gt;&lt;titles&gt;&lt;title&gt;Structural stability and jamming of self-organized cluster conformations in dense granular materials&lt;/title&gt;&lt;secondary-title&gt;Journal of the Mechanics and Physics of Solids&lt;/secondary-title&gt;&lt;/titles&gt;&lt;pages&gt;265-296&lt;/pages&gt;&lt;volume&gt;59&lt;/volume&gt;&lt;number&gt;2&lt;/number&gt;&lt;dates&gt;&lt;year&gt;2011&lt;/year&gt;&lt;/dates&gt;&lt;isbn&gt;0022-5096&lt;/isbn&gt;&lt;urls&gt;&lt;/urls&gt;&lt;/record&gt;&lt;/Cite&gt;&lt;/EndNote&gt;</w:instrText>
      </w:r>
      <w:r w:rsidR="008D3241" w:rsidRPr="00F849A5">
        <w:fldChar w:fldCharType="separate"/>
      </w:r>
      <w:r w:rsidR="00611FEC" w:rsidRPr="00F849A5">
        <w:rPr>
          <w:noProof/>
        </w:rPr>
        <w:t>[</w:t>
      </w:r>
      <w:hyperlink w:anchor="_ENREF_11" w:tooltip="Tordesillas, 2011 #151" w:history="1">
        <w:r w:rsidR="00611FEC" w:rsidRPr="00F849A5">
          <w:rPr>
            <w:rStyle w:val="Hyperlink"/>
            <w:noProof/>
            <w:color w:val="auto"/>
          </w:rPr>
          <w:t>11</w:t>
        </w:r>
      </w:hyperlink>
      <w:r w:rsidR="00611FEC" w:rsidRPr="00F849A5">
        <w:rPr>
          <w:noProof/>
        </w:rPr>
        <w:t>]</w:t>
      </w:r>
      <w:r w:rsidR="008D3241" w:rsidRPr="00F849A5">
        <w:fldChar w:fldCharType="end"/>
      </w:r>
      <w:r w:rsidR="006F11B3" w:rsidRPr="00F849A5">
        <w:t xml:space="preserve">, </w:t>
      </w:r>
      <w:r w:rsidRPr="00F849A5">
        <w:t xml:space="preserve">a better understating </w:t>
      </w:r>
      <w:r w:rsidR="0009686D" w:rsidRPr="00F849A5">
        <w:t xml:space="preserve">of </w:t>
      </w:r>
      <w:r w:rsidRPr="00F849A5">
        <w:t xml:space="preserve">how the microstructure </w:t>
      </w:r>
      <w:r w:rsidR="00465C1A" w:rsidRPr="00F849A5">
        <w:t xml:space="preserve">variation </w:t>
      </w:r>
      <w:r w:rsidRPr="00F849A5">
        <w:t xml:space="preserve">affects the </w:t>
      </w:r>
      <w:r w:rsidR="00F824D2" w:rsidRPr="00F849A5">
        <w:t>effective thermal conductivity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F824D2" w:rsidRPr="00F849A5">
        <w:t>)</w:t>
      </w:r>
      <w:r w:rsidRPr="00F849A5">
        <w:t xml:space="preserve"> is necessary.</w:t>
      </w:r>
    </w:p>
    <w:p w14:paraId="2BFC33B3" w14:textId="1203FB65" w:rsidR="0040102D" w:rsidRPr="00F849A5" w:rsidRDefault="00BF5360" w:rsidP="0057423C">
      <w:r w:rsidRPr="00F849A5">
        <w:t>The c</w:t>
      </w:r>
      <w:r w:rsidR="007409C7" w:rsidRPr="00F849A5">
        <w:t xml:space="preserve">oordination number </w:t>
      </w:r>
      <w:r w:rsidRPr="00F849A5">
        <w:t>has</w:t>
      </w:r>
      <w:r w:rsidR="0009028C" w:rsidRPr="00F849A5">
        <w:t xml:space="preserve"> </w:t>
      </w:r>
      <w:r w:rsidR="007409C7" w:rsidRPr="00F849A5">
        <w:t xml:space="preserve">a </w:t>
      </w:r>
      <w:r w:rsidR="00A33A33" w:rsidRPr="00F849A5">
        <w:t xml:space="preserve">strong </w:t>
      </w:r>
      <w:r w:rsidR="007409C7" w:rsidRPr="00F849A5">
        <w:t>relationship with mechanical stability</w:t>
      </w:r>
      <w:r w:rsidR="001D6A11" w:rsidRPr="00F849A5">
        <w:t xml:space="preserve"> </w:t>
      </w:r>
      <w:r w:rsidR="001D6A11" w:rsidRPr="00F849A5">
        <w:fldChar w:fldCharType="begin"/>
      </w:r>
      <w:r w:rsidR="00611FEC" w:rsidRPr="00F849A5">
        <w:instrText xml:space="preserve"> ADDIN EN.CITE &lt;EndNote&gt;&lt;Cite&gt;&lt;Author&gt;Papadopoulos&lt;/Author&gt;&lt;Year&gt;2018&lt;/Year&gt;&lt;RecNum&gt;31&lt;/RecNum&gt;&lt;DisplayText&gt;[12]&lt;/DisplayText&gt;&lt;record&gt;&lt;rec-number&gt;31&lt;/rec-number&gt;&lt;foreign-keys&gt;&lt;key app="EN" db-id="5x5dzfxei0tvalezs5dpptv959tfdtfr5959" timestamp="1555280639"&gt;31&lt;/key&gt;&lt;/foreign-keys&gt;&lt;ref-type name="Journal Article"&gt;17&lt;/ref-type&gt;&lt;contributors&gt;&lt;authors&gt;&lt;author&gt;Papadopoulos, Lia&lt;/author&gt;&lt;author&gt;Porter, Mason A&lt;/author&gt;&lt;author&gt;Daniels, Karen E&lt;/author&gt;&lt;author&gt;Bassett, Danielle S&lt;/author&gt;&lt;/authors&gt;&lt;/contributors&gt;&lt;titles&gt;&lt;title&gt;Network analysis of particles and grains&lt;/title&gt;&lt;secondary-title&gt;Journal of Complex Networks&lt;/secondary-title&gt;&lt;/titles&gt;&lt;periodical&gt;&lt;full-title&gt;Journal of Complex Networks&lt;/full-title&gt;&lt;/periodical&gt;&lt;pages&gt;485-565&lt;/pages&gt;&lt;volume&gt;6&lt;/volume&gt;&lt;number&gt;4&lt;/number&gt;&lt;dates&gt;&lt;year&gt;2018&lt;/year&gt;&lt;/dates&gt;&lt;isbn&gt;2051-1310&lt;/isbn&gt;&lt;urls&gt;&lt;/urls&gt;&lt;/record&gt;&lt;/Cite&gt;&lt;/EndNote&gt;</w:instrText>
      </w:r>
      <w:r w:rsidR="001D6A11" w:rsidRPr="00F849A5">
        <w:fldChar w:fldCharType="separate"/>
      </w:r>
      <w:r w:rsidR="00611FEC" w:rsidRPr="00F849A5">
        <w:rPr>
          <w:noProof/>
        </w:rPr>
        <w:t>[</w:t>
      </w:r>
      <w:hyperlink w:anchor="_ENREF_12" w:tooltip="Papadopoulos, 2018 #31" w:history="1">
        <w:r w:rsidR="00611FEC" w:rsidRPr="00F849A5">
          <w:rPr>
            <w:rStyle w:val="Hyperlink"/>
            <w:noProof/>
            <w:color w:val="auto"/>
          </w:rPr>
          <w:t>12</w:t>
        </w:r>
      </w:hyperlink>
      <w:r w:rsidR="00611FEC" w:rsidRPr="00F849A5">
        <w:rPr>
          <w:noProof/>
        </w:rPr>
        <w:t>]</w:t>
      </w:r>
      <w:r w:rsidR="001D6A11" w:rsidRPr="00F849A5">
        <w:fldChar w:fldCharType="end"/>
      </w:r>
      <w:r w:rsidR="007409C7" w:rsidRPr="00F849A5">
        <w:t xml:space="preserve"> and </w:t>
      </w:r>
      <w:r w:rsidR="00423E11" w:rsidRPr="00F849A5">
        <w:t xml:space="preserve">the </w:t>
      </w:r>
      <w:r w:rsidR="007409C7" w:rsidRPr="00F849A5">
        <w:t xml:space="preserve">jamming transition </w:t>
      </w:r>
      <w:r w:rsidR="00EE689D" w:rsidRPr="00F849A5">
        <w:fldChar w:fldCharType="begin"/>
      </w:r>
      <w:r w:rsidR="001C0E2D" w:rsidRPr="00F849A5">
        <w:instrText xml:space="preserve"> ADDIN EN.CITE &lt;EndNote&gt;&lt;Cite&gt;&lt;Author&gt;Scott&lt;/Author&gt;&lt;Year&gt;1988&lt;/Year&gt;&lt;RecNum&gt;147&lt;/RecNum&gt;&lt;DisplayText&gt;[13, 14]&lt;/DisplayText&gt;&lt;record&gt;&lt;rec-number&gt;147&lt;/rec-number&gt;&lt;foreign-keys&gt;&lt;key app="EN" db-id="rvwr2vxxd9szv3efd5t5f9db0pfrrr0pfz90" timestamp="1554202928"&gt;147&lt;/key&gt;&lt;/foreign-keys&gt;&lt;ref-type name="Journal Article"&gt;17&lt;/ref-type&gt;&lt;contributors&gt;&lt;authors&gt;&lt;author&gt;Scott, John&lt;/author&gt;&lt;/authors&gt;&lt;/contributors&gt;&lt;titles&gt;&lt;title&gt;Social network analysis&lt;/title&gt;&lt;secondary-title&gt;Sociology&lt;/secondary-title&gt;&lt;/titles&gt;&lt;pages&gt;109-127&lt;/pages&gt;&lt;volume&gt;22&lt;/volume&gt;&lt;number&gt;1&lt;/number&gt;&lt;dates&gt;&lt;year&gt;1988&lt;/year&gt;&lt;/dates&gt;&lt;isbn&gt;0038-0385&lt;/isbn&gt;&lt;urls&gt;&lt;/urls&gt;&lt;/record&gt;&lt;/Cite&gt;&lt;Cite&gt;&lt;Author&gt;Liu&lt;/Author&gt;&lt;Year&gt;2011&lt;/Year&gt;&lt;RecNum&gt;148&lt;/RecNum&gt;&lt;record&gt;&lt;rec-number&gt;148&lt;/rec-number&gt;&lt;foreign-keys&gt;&lt;key app="EN" db-id="rvwr2vxxd9szv3efd5t5f9db0pfrrr0pfz90" timestamp="1554202979"&gt;148&lt;/key&gt;&lt;/foreign-keys&gt;&lt;ref-type name="Book Section"&gt;5&lt;/ref-type&gt;&lt;contributors&gt;&lt;authors&gt;&lt;author&gt;Liu, Andrea J&lt;/author&gt;&lt;author&gt;Nagel, Sidney R&lt;/author&gt;&lt;author&gt;Van Saarloos, Wim&lt;/author&gt;&lt;author&gt;Wyart, Matthieu&lt;/author&gt;&lt;/authors&gt;&lt;/contributors&gt;&lt;titles&gt;&lt;title&gt;The jamming scenario-an introduction and outlook&lt;/title&gt;&lt;secondary-title&gt;Dynamical heterogeneities in glasses, colloids, and granular media&lt;/secondary-title&gt;&lt;/titles&gt;&lt;dates&gt;&lt;year&gt;2011&lt;/year&gt;&lt;/dates&gt;&lt;publisher&gt;Oxford University Press&lt;/publisher&gt;&lt;urls&gt;&lt;/urls&gt;&lt;/record&gt;&lt;/Cite&gt;&lt;/EndNote&gt;</w:instrText>
      </w:r>
      <w:r w:rsidR="00EE689D" w:rsidRPr="00F849A5">
        <w:fldChar w:fldCharType="separate"/>
      </w:r>
      <w:r w:rsidR="00611FEC" w:rsidRPr="00F849A5">
        <w:rPr>
          <w:noProof/>
        </w:rPr>
        <w:t>[</w:t>
      </w:r>
      <w:hyperlink w:anchor="_ENREF_13" w:tooltip="Scott, 1988 #147" w:history="1">
        <w:r w:rsidR="00611FEC" w:rsidRPr="00F849A5">
          <w:rPr>
            <w:rStyle w:val="Hyperlink"/>
            <w:noProof/>
            <w:color w:val="auto"/>
          </w:rPr>
          <w:t>13</w:t>
        </w:r>
      </w:hyperlink>
      <w:r w:rsidR="00611FEC" w:rsidRPr="00F849A5">
        <w:rPr>
          <w:noProof/>
        </w:rPr>
        <w:t xml:space="preserve">, </w:t>
      </w:r>
      <w:hyperlink w:anchor="_ENREF_14" w:tooltip="Liu, 2011 #148" w:history="1">
        <w:r w:rsidR="00611FEC" w:rsidRPr="00F849A5">
          <w:rPr>
            <w:rStyle w:val="Hyperlink"/>
            <w:noProof/>
            <w:color w:val="auto"/>
          </w:rPr>
          <w:t>14</w:t>
        </w:r>
      </w:hyperlink>
      <w:r w:rsidR="00611FEC" w:rsidRPr="00F849A5">
        <w:rPr>
          <w:noProof/>
        </w:rPr>
        <w:t>]</w:t>
      </w:r>
      <w:r w:rsidR="00EE689D" w:rsidRPr="00F849A5">
        <w:fldChar w:fldCharType="end"/>
      </w:r>
      <w:r w:rsidR="007409C7" w:rsidRPr="00F849A5">
        <w:t xml:space="preserve"> in granular materials. However, </w:t>
      </w:r>
      <w:r w:rsidR="00CE5CD1" w:rsidRPr="00F849A5">
        <w:t xml:space="preserve">the </w:t>
      </w:r>
      <w:r w:rsidR="007409C7" w:rsidRPr="00F849A5">
        <w:t xml:space="preserve">coordination number is a </w:t>
      </w:r>
      <w:r w:rsidR="00F40269" w:rsidRPr="00F849A5">
        <w:t>micros</w:t>
      </w:r>
      <w:r w:rsidR="007409C7" w:rsidRPr="00F849A5">
        <w:t>cale variable describing the connection of a</w:t>
      </w:r>
      <w:r w:rsidR="00A33A33" w:rsidRPr="00F849A5">
        <w:t>n individual particle</w:t>
      </w:r>
      <w:r w:rsidR="007409C7" w:rsidRPr="00F849A5">
        <w:t xml:space="preserve"> to others. The often-used average coordination </w:t>
      </w:r>
      <w:bookmarkStart w:id="3" w:name="OLE_LINK9"/>
      <w:bookmarkStart w:id="4" w:name="OLE_LINK10"/>
      <w:r w:rsidR="007409C7" w:rsidRPr="00F849A5">
        <w:t xml:space="preserve">number cannot fully capture the </w:t>
      </w:r>
      <w:r w:rsidR="00A33A33" w:rsidRPr="00F849A5">
        <w:t xml:space="preserve">spatial </w:t>
      </w:r>
      <w:r w:rsidR="007409C7" w:rsidRPr="00F849A5">
        <w:t xml:space="preserve">variation of </w:t>
      </w:r>
      <w:r w:rsidR="0037093B" w:rsidRPr="00F849A5">
        <w:t xml:space="preserve">the </w:t>
      </w:r>
      <w:r w:rsidR="007409C7" w:rsidRPr="00F849A5">
        <w:t xml:space="preserve">microstructure </w:t>
      </w:r>
      <w:r w:rsidR="0037093B" w:rsidRPr="00F849A5">
        <w:t>of</w:t>
      </w:r>
      <w:r w:rsidR="007409C7" w:rsidRPr="00F849A5">
        <w:t xml:space="preserve"> granular materials</w:t>
      </w:r>
      <w:bookmarkEnd w:id="3"/>
      <w:bookmarkEnd w:id="4"/>
      <w:r w:rsidR="007409C7" w:rsidRPr="00F849A5">
        <w:t xml:space="preserve">. </w:t>
      </w:r>
      <w:r w:rsidR="00BA674F" w:rsidRPr="00F849A5">
        <w:t>An order characteristic can also indicate the packing structure by measuring the rotational symmetry of particles</w:t>
      </w:r>
      <w:r w:rsidR="002A2773" w:rsidRPr="00F849A5">
        <w:t xml:space="preserve"> </w:t>
      </w:r>
      <w:r w:rsidR="00210C28" w:rsidRPr="00F849A5">
        <w:fldChar w:fldCharType="begin"/>
      </w:r>
      <w:r w:rsidR="001C0E2D" w:rsidRPr="00F849A5">
        <w:instrText xml:space="preserve"> ADDIN EN.CITE &lt;EndNote&gt;&lt;Cite&gt;&lt;Author&gt;Dai&lt;/Author&gt;&lt;Year&gt;2019&lt;/Year&gt;&lt;RecNum&gt;201&lt;/RecNum&gt;&lt;DisplayText&gt;[15]&lt;/DisplayText&gt;&lt;record&gt;&lt;rec-number&gt;201&lt;/rec-number&gt;&lt;foreign-keys&gt;&lt;key app="EN" db-id="rvwr2vxxd9szv3efd5t5f9db0pfrrr0pfz90" timestamp="1563083798"&gt;201&lt;/key&gt;&lt;/foreign-keys&gt;&lt;ref-type name="Journal Article"&gt;17&lt;/ref-type&gt;&lt;contributors&gt;&lt;authors&gt;&lt;author&gt;Dai, Weijing&lt;/author&gt;&lt;author&gt;Hanaor, Dorian&lt;/author&gt;&lt;author&gt;Gan, Yixiang&lt;/author&gt;&lt;/authors&gt;&lt;/contributors&gt;&lt;titles&gt;&lt;title&gt;The effects of packing structure on the effective thermal conductivity of granular media: A grain scale investigation&lt;/title&gt;&lt;secondary-title&gt;International Journal of Thermal Sciences&lt;/secondary-title&gt;&lt;/titles&gt;&lt;pages&gt;266-279&lt;/pages&gt;&lt;volume&gt;142&lt;/volume&gt;&lt;keywords&gt;&lt;keyword&gt;Granular media&lt;/keyword&gt;&lt;keyword&gt;Packing structure&lt;/keyword&gt;&lt;keyword&gt;Grain-scale&lt;/keyword&gt;&lt;keyword&gt;Effective thermal conductivity&lt;/keyword&gt;&lt;keyword&gt;Discrete element method&lt;/keyword&gt;&lt;/keywords&gt;&lt;dates&gt;&lt;year&gt;2019&lt;/year&gt;&lt;pub-dates&gt;&lt;date&gt;2019/08/01/&lt;/date&gt;&lt;/pub-dates&gt;&lt;/dates&gt;&lt;isbn&gt;1290-0729&lt;/isbn&gt;&lt;urls&gt;&lt;related-urls&gt;&lt;url&gt;http://www.sciencedirect.com/science/article/pii/S1290072918315758&lt;/url&gt;&lt;/related-urls&gt;&lt;/urls&gt;&lt;electronic-resource-num&gt;https://doi.org/10.1016/j.ijthermalsci.2019.04.028&lt;/electronic-resource-num&gt;&lt;/record&gt;&lt;/Cite&gt;&lt;/EndNote&gt;</w:instrText>
      </w:r>
      <w:r w:rsidR="00210C28" w:rsidRPr="00F849A5">
        <w:fldChar w:fldCharType="separate"/>
      </w:r>
      <w:r w:rsidR="00210C28" w:rsidRPr="00F849A5">
        <w:rPr>
          <w:noProof/>
        </w:rPr>
        <w:t>[</w:t>
      </w:r>
      <w:hyperlink w:anchor="_ENREF_15" w:tooltip="Dai, 2019 #201" w:history="1">
        <w:r w:rsidR="00210C28" w:rsidRPr="00F849A5">
          <w:rPr>
            <w:rStyle w:val="Hyperlink"/>
            <w:noProof/>
            <w:color w:val="auto"/>
          </w:rPr>
          <w:t>15</w:t>
        </w:r>
      </w:hyperlink>
      <w:r w:rsidR="00210C28" w:rsidRPr="00F849A5">
        <w:rPr>
          <w:noProof/>
        </w:rPr>
        <w:t>]</w:t>
      </w:r>
      <w:r w:rsidR="00210C28" w:rsidRPr="00F849A5">
        <w:fldChar w:fldCharType="end"/>
      </w:r>
      <w:r w:rsidR="00BA674F" w:rsidRPr="00F849A5">
        <w:t>. However, it</w:t>
      </w:r>
      <w:r w:rsidR="00836BD7" w:rsidRPr="00F849A5">
        <w:t xml:space="preserve"> required complex calculation and</w:t>
      </w:r>
      <w:r w:rsidR="00BA674F" w:rsidRPr="00F849A5">
        <w:t xml:space="preserve"> </w:t>
      </w:r>
      <w:r w:rsidR="002A2773" w:rsidRPr="00F849A5">
        <w:t>was</w:t>
      </w:r>
      <w:r w:rsidR="00BA674F" w:rsidRPr="00F849A5">
        <w:t xml:space="preserve"> applied to </w:t>
      </w:r>
      <w:r w:rsidR="002A2773" w:rsidRPr="00F849A5">
        <w:t>sphere packings in the study</w:t>
      </w:r>
      <w:r w:rsidR="00BA674F" w:rsidRPr="00F849A5">
        <w:t xml:space="preserve">. </w:t>
      </w:r>
      <w:r w:rsidR="007409C7" w:rsidRPr="00F849A5">
        <w:t xml:space="preserve">According to rigidity theory, a triangular structure </w:t>
      </w:r>
      <w:r w:rsidR="000E2C5E" w:rsidRPr="00F849A5">
        <w:t>tend</w:t>
      </w:r>
      <w:r w:rsidR="00970372" w:rsidRPr="00F849A5">
        <w:t>s</w:t>
      </w:r>
      <w:r w:rsidR="000E2C5E" w:rsidRPr="00F849A5">
        <w:t xml:space="preserve"> to </w:t>
      </w:r>
      <w:r w:rsidR="007409C7" w:rsidRPr="00F849A5">
        <w:t xml:space="preserve">resist </w:t>
      </w:r>
      <w:r w:rsidR="00446F13" w:rsidRPr="00F849A5">
        <w:t xml:space="preserve">more </w:t>
      </w:r>
      <w:r w:rsidR="007409C7" w:rsidRPr="00F849A5">
        <w:t xml:space="preserve">deformation </w:t>
      </w:r>
      <w:r w:rsidR="00177942" w:rsidRPr="00F849A5">
        <w:t>than</w:t>
      </w:r>
      <w:r w:rsidR="007409C7" w:rsidRPr="00F849A5">
        <w:t xml:space="preserve"> a quadrilateral structure </w:t>
      </w:r>
      <w:r w:rsidR="00177942" w:rsidRPr="00F849A5">
        <w:t xml:space="preserve">under an external </w:t>
      </w:r>
      <w:r w:rsidR="00B57742" w:rsidRPr="00F849A5">
        <w:t>loading (</w:t>
      </w:r>
      <w:r w:rsidR="008C1195" w:rsidRPr="00F849A5">
        <w:fldChar w:fldCharType="begin"/>
      </w:r>
      <w:r w:rsidR="008C1195" w:rsidRPr="00F849A5">
        <w:instrText xml:space="preserve"> REF _Ref3474432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1</w:t>
      </w:r>
      <w:r w:rsidR="008C1195" w:rsidRPr="00F849A5">
        <w:fldChar w:fldCharType="end"/>
      </w:r>
      <w:r w:rsidR="007409C7" w:rsidRPr="00F849A5">
        <w:t xml:space="preserve">). </w:t>
      </w:r>
      <w:r w:rsidR="00AC6A3A" w:rsidRPr="00F849A5">
        <w:t xml:space="preserve">However, the effect of </w:t>
      </w:r>
      <w:r w:rsidR="00F40269" w:rsidRPr="00F849A5">
        <w:t>interp</w:t>
      </w:r>
      <w:r w:rsidR="005D501B" w:rsidRPr="00F849A5">
        <w:t xml:space="preserve">article </w:t>
      </w:r>
      <w:r w:rsidR="00AC6A3A" w:rsidRPr="00F849A5">
        <w:t>triangular structure</w:t>
      </w:r>
      <w:r w:rsidR="005D501B" w:rsidRPr="00F849A5">
        <w:t>s</w:t>
      </w:r>
      <w:r w:rsidR="00AC6A3A" w:rsidRPr="00F849A5">
        <w:t xml:space="preserve"> on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F824D2" w:rsidRPr="00F849A5">
        <w:t xml:space="preserve"> has not been studied</w:t>
      </w:r>
      <w:r w:rsidR="0023132F" w:rsidRPr="00F849A5">
        <w:t xml:space="preserve"> in deforming granular materials</w:t>
      </w:r>
      <w:r w:rsidR="00F824D2" w:rsidRPr="00F849A5">
        <w:t xml:space="preserve">. </w:t>
      </w:r>
    </w:p>
    <w:p w14:paraId="634C817B" w14:textId="4E731649" w:rsidR="00E34FA7" w:rsidRPr="00F849A5" w:rsidRDefault="00420483" w:rsidP="0057423C">
      <w:r w:rsidRPr="00F849A5">
        <w:t>C</w:t>
      </w:r>
      <w:r w:rsidR="00BA6D38" w:rsidRPr="00F849A5">
        <w:t>omplex</w:t>
      </w:r>
      <w:r w:rsidR="0007440B" w:rsidRPr="00F849A5">
        <w:t xml:space="preserve"> network theory </w:t>
      </w:r>
      <w:r w:rsidR="003819EE" w:rsidRPr="00F849A5">
        <w:t xml:space="preserve">can quantify the </w:t>
      </w:r>
      <w:r w:rsidR="00FF4AA9" w:rsidRPr="00F849A5">
        <w:t>structure of a complex system and it has</w:t>
      </w:r>
      <w:r w:rsidR="00F272FF" w:rsidRPr="00F849A5">
        <w:t xml:space="preserve"> been </w:t>
      </w:r>
      <w:r w:rsidR="00FF4AA9" w:rsidRPr="00F849A5">
        <w:t xml:space="preserve">successfully applied to </w:t>
      </w:r>
      <w:r w:rsidR="00D31524" w:rsidRPr="00F849A5">
        <w:t>represent civil infrastructure system</w:t>
      </w:r>
      <w:r w:rsidR="00CF79E3" w:rsidRPr="00F849A5">
        <w:t>s</w:t>
      </w:r>
      <w:r w:rsidR="002A67B8" w:rsidRPr="00F849A5">
        <w:t xml:space="preserve"> </w:t>
      </w:r>
      <w:r w:rsidR="009171C7" w:rsidRPr="00F849A5">
        <w:fldChar w:fldCharType="begin">
          <w:fldData xml:space="preserve">PEVuZE5vdGU+PENpdGU+PEF1dGhvcj5GdTwvQXV0aG9yPjxZZWFyPjIwMTY8L1llYXI+PFJlY051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</w:fldData>
        </w:fldChar>
      </w:r>
      <w:r w:rsidR="00210C28" w:rsidRPr="00F849A5">
        <w:instrText xml:space="preserve"> ADDIN EN.CITE </w:instrText>
      </w:r>
      <w:r w:rsidR="00210C28" w:rsidRPr="00F849A5">
        <w:fldChar w:fldCharType="begin">
          <w:fldData xml:space="preserve">PEVuZE5vdGU+PENpdGU+PEF1dGhvcj5GdTwvQXV0aG9yPjxZZWFyPjIwMTY8L1llYXI+PFJlY051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</w:fldData>
        </w:fldChar>
      </w:r>
      <w:r w:rsidR="00210C28" w:rsidRPr="00F849A5">
        <w:instrText xml:space="preserve"> ADDIN EN.CITE.DATA </w:instrText>
      </w:r>
      <w:r w:rsidR="00210C28" w:rsidRPr="00F849A5">
        <w:fldChar w:fldCharType="end"/>
      </w:r>
      <w:r w:rsidR="009171C7" w:rsidRPr="00F849A5">
        <w:fldChar w:fldCharType="separate"/>
      </w:r>
      <w:r w:rsidR="00210C28" w:rsidRPr="00F849A5">
        <w:rPr>
          <w:noProof/>
        </w:rPr>
        <w:t>[</w:t>
      </w:r>
      <w:hyperlink w:anchor="_ENREF_16" w:tooltip="Fu, 2016 #60" w:history="1">
        <w:r w:rsidR="00210C28" w:rsidRPr="00F849A5">
          <w:rPr>
            <w:rStyle w:val="Hyperlink"/>
            <w:noProof/>
            <w:color w:val="auto"/>
          </w:rPr>
          <w:t>16-18</w:t>
        </w:r>
      </w:hyperlink>
      <w:r w:rsidR="00210C28" w:rsidRPr="00F849A5">
        <w:rPr>
          <w:noProof/>
        </w:rPr>
        <w:t>]</w:t>
      </w:r>
      <w:r w:rsidR="009171C7" w:rsidRPr="00F849A5">
        <w:fldChar w:fldCharType="end"/>
      </w:r>
      <w:r w:rsidR="00B742C9" w:rsidRPr="00F849A5">
        <w:t xml:space="preserve">. </w:t>
      </w:r>
      <w:r w:rsidRPr="00F849A5">
        <w:t xml:space="preserve">As granular materials are </w:t>
      </w:r>
      <w:r w:rsidR="0048141F" w:rsidRPr="00F849A5">
        <w:t xml:space="preserve">also </w:t>
      </w:r>
      <w:r w:rsidRPr="00F849A5">
        <w:t>complex systems</w:t>
      </w:r>
      <w:r w:rsidR="00D806DD" w:rsidRPr="00F849A5">
        <w:t xml:space="preserve"> </w:t>
      </w:r>
      <w:r w:rsidR="00D806DD" w:rsidRPr="00F849A5">
        <w:fldChar w:fldCharType="begin"/>
      </w:r>
      <w:r w:rsidR="00210C28" w:rsidRPr="00F849A5">
        <w:instrText xml:space="preserve"> ADDIN EN.CITE &lt;EndNote&gt;&lt;Cite&gt;&lt;Author&gt;Jaeger&lt;/Author&gt;&lt;Year&gt;2000&lt;/Year&gt;&lt;RecNum&gt;59&lt;/RecNum&gt;&lt;DisplayText&gt;[19]&lt;/DisplayText&gt;&lt;record&gt;&lt;rec-number&gt;59&lt;/rec-number&gt;&lt;foreign-keys&gt;&lt;key app="EN" db-id="5x5dzfxei0tvalezs5dpptv959tfdtfr5959" timestamp="1556762557"&gt;59&lt;/key&gt;&lt;/foreign-keys&gt;&lt;ref-type name="Journal Article"&gt;17&lt;/ref-type&gt;&lt;contributors&gt;&lt;authors&gt;&lt;author&gt;Jaeger, Heinrich M&lt;/author&gt;&lt;author&gt;Shinbrot, Troy&lt;/author&gt;&lt;author&gt;Umbanhowar, Paul B&lt;/author&gt;&lt;/authors&gt;&lt;/contributors&gt;&lt;titles&gt;&lt;title&gt;Does the granular matter?&lt;/title&gt;&lt;secondary-title&gt;Proceedings of the National Academy of Sciences&lt;/secondary-title&gt;&lt;/titles&gt;&lt;periodical&gt;&lt;full-title&gt;Proceedings of the National Academy of Sciences&lt;/full-title&gt;&lt;/periodical&gt;&lt;pages&gt;12959-12960&lt;/pages&gt;&lt;volume&gt;97&lt;/volume&gt;&lt;number&gt;24&lt;/number&gt;&lt;dates&gt;&lt;year&gt;2000&lt;/year&gt;&lt;/dates&gt;&lt;isbn&gt;0027-8424&lt;/isbn&gt;&lt;urls&gt;&lt;/urls&gt;&lt;/record&gt;&lt;/Cite&gt;&lt;/EndNote&gt;</w:instrText>
      </w:r>
      <w:r w:rsidR="00D806DD" w:rsidRPr="00F849A5">
        <w:fldChar w:fldCharType="separate"/>
      </w:r>
      <w:r w:rsidR="00210C28" w:rsidRPr="00F849A5">
        <w:rPr>
          <w:noProof/>
        </w:rPr>
        <w:t>[</w:t>
      </w:r>
      <w:hyperlink w:anchor="_ENREF_19" w:tooltip="Jaeger, 2000 #59" w:history="1">
        <w:r w:rsidR="00210C28" w:rsidRPr="00F849A5">
          <w:rPr>
            <w:rStyle w:val="Hyperlink"/>
            <w:noProof/>
            <w:color w:val="auto"/>
          </w:rPr>
          <w:t>19</w:t>
        </w:r>
      </w:hyperlink>
      <w:r w:rsidR="00210C28" w:rsidRPr="00F849A5">
        <w:rPr>
          <w:noProof/>
        </w:rPr>
        <w:t>]</w:t>
      </w:r>
      <w:r w:rsidR="00D806DD" w:rsidRPr="00F849A5">
        <w:fldChar w:fldCharType="end"/>
      </w:r>
      <w:r w:rsidRPr="00F849A5">
        <w:t>,</w:t>
      </w:r>
      <w:r w:rsidR="00B742C9" w:rsidRPr="00F849A5">
        <w:t xml:space="preserve"> </w:t>
      </w:r>
      <w:r w:rsidR="00B9202B" w:rsidRPr="00F849A5">
        <w:t xml:space="preserve">complex network theory has also been used to </w:t>
      </w:r>
      <w:r w:rsidR="003D2F31" w:rsidRPr="00F849A5">
        <w:t xml:space="preserve">investigate the </w:t>
      </w:r>
      <w:r w:rsidR="000550F8" w:rsidRPr="00F849A5">
        <w:t>mechanical behavio</w:t>
      </w:r>
      <w:r w:rsidR="00801FA0" w:rsidRPr="00F849A5">
        <w:t>u</w:t>
      </w:r>
      <w:r w:rsidR="000550F8" w:rsidRPr="00F849A5">
        <w:t>r</w:t>
      </w:r>
      <w:r w:rsidR="00762818" w:rsidRPr="00F849A5">
        <w:t xml:space="preserve"> </w:t>
      </w:r>
      <w:r w:rsidR="0083244A" w:rsidRPr="00F849A5">
        <w:fldChar w:fldCharType="begin"/>
      </w:r>
      <w:r w:rsidR="001C0E2D" w:rsidRPr="00F849A5">
        <w:instrText xml:space="preserve"> ADDIN EN.CITE &lt;EndNote&gt;&lt;Cite&gt;&lt;Author&gt;Tordesillas&lt;/Author&gt;&lt;Year&gt;2011&lt;/Year&gt;&lt;RecNum&gt;151&lt;/RecNum&gt;&lt;DisplayText&gt;[11, 20]&lt;/DisplayText&gt;&lt;record&gt;&lt;rec-number&gt;151&lt;/rec-number&gt;&lt;foreign-keys&gt;&lt;key app="EN" db-id="rvwr2vxxd9szv3efd5t5f9db0pfrrr0pfz90" timestamp="1554203302"&gt;151&lt;/key&gt;&lt;/foreign-keys&gt;&lt;ref-type name="Journal Article"&gt;17&lt;/ref-type&gt;&lt;contributors&gt;&lt;authors&gt;&lt;author&gt;Tordesillas, Antoinette&lt;/author&gt;&lt;author&gt;Lin, Qun&lt;/author&gt;&lt;author&gt;Zhang, Jie&lt;/author&gt;&lt;author&gt;Behringer, RP&lt;/author&gt;&lt;author&gt;Shi, Jingyu&lt;/author&gt;&lt;/authors&gt;&lt;/contributors&gt;&lt;titles&gt;&lt;title&gt;Structural stability and jamming of self-organized cluster conformations in dense granular materials&lt;/title&gt;&lt;secondary-title&gt;Journal of the Mechanics and Physics of Solids&lt;/secondary-title&gt;&lt;/titles&gt;&lt;pages&gt;265-296&lt;/pages&gt;&lt;volume&gt;59&lt;/volume&gt;&lt;number&gt;2&lt;/number&gt;&lt;dates&gt;&lt;year&gt;2011&lt;/year&gt;&lt;/dates&gt;&lt;isbn&gt;0022-5096&lt;/isbn&gt;&lt;urls&gt;&lt;/urls&gt;&lt;/record&gt;&lt;/Cite&gt;&lt;Cite&gt;&lt;Author&gt;Newman&lt;/Author&gt;&lt;Year&gt;2003&lt;/Year&gt;&lt;RecNum&gt;29&lt;/RecNum&gt;&lt;record&gt;&lt;rec-number&gt;29&lt;/rec-number&gt;&lt;foreign-keys&gt;&lt;key app="EN" db-id="5x5dzfxei0tvalezs5dpptv959tfdtfr5959" timestamp="1555280639"&gt;29&lt;/key&gt;&lt;/foreign-keys&gt;&lt;ref-type name="Journal Article"&gt;17&lt;/ref-type&gt;&lt;contributors&gt;&lt;authors&gt;&lt;author&gt;Newman, Mark EJ&lt;/author&gt;&lt;/authors&gt;&lt;/contributors&gt;&lt;titles&gt;&lt;title&gt;The structure and function of complex networks&lt;/title&gt;&lt;secondary-title&gt;SIAM review&lt;/secondary-title&gt;&lt;/titles&gt;&lt;periodical&gt;&lt;full-title&gt;SIAM review&lt;/full-title&gt;&lt;/periodical&gt;&lt;pages&gt;167-256&lt;/pages&gt;&lt;volume&gt;45&lt;/volume&gt;&lt;number&gt;2&lt;/number&gt;&lt;dates&gt;&lt;year&gt;2003&lt;/year&gt;&lt;/dates&gt;&lt;isbn&gt;0036-1445&lt;/isbn&gt;&lt;urls&gt;&lt;/urls&gt;&lt;/record&gt;&lt;/Cite&gt;&lt;/EndNote&gt;</w:instrText>
      </w:r>
      <w:r w:rsidR="0083244A" w:rsidRPr="00F849A5">
        <w:fldChar w:fldCharType="separate"/>
      </w:r>
      <w:r w:rsidR="00210C28" w:rsidRPr="00F849A5">
        <w:rPr>
          <w:noProof/>
        </w:rPr>
        <w:t>[</w:t>
      </w:r>
      <w:hyperlink w:anchor="_ENREF_11" w:tooltip="Tordesillas, 2011 #151" w:history="1">
        <w:r w:rsidR="00210C28" w:rsidRPr="00F849A5">
          <w:rPr>
            <w:rStyle w:val="Hyperlink"/>
            <w:noProof/>
            <w:color w:val="auto"/>
          </w:rPr>
          <w:t>11</w:t>
        </w:r>
      </w:hyperlink>
      <w:r w:rsidR="00210C28" w:rsidRPr="00F849A5">
        <w:rPr>
          <w:noProof/>
        </w:rPr>
        <w:t xml:space="preserve">, </w:t>
      </w:r>
      <w:hyperlink w:anchor="_ENREF_20" w:tooltip="Newman, 2003 #64" w:history="1">
        <w:r w:rsidR="00210C28" w:rsidRPr="00F849A5">
          <w:rPr>
            <w:rStyle w:val="Hyperlink"/>
            <w:noProof/>
            <w:color w:val="auto"/>
          </w:rPr>
          <w:t>20</w:t>
        </w:r>
      </w:hyperlink>
      <w:r w:rsidR="00210C28" w:rsidRPr="00F849A5">
        <w:rPr>
          <w:noProof/>
        </w:rPr>
        <w:t>]</w:t>
      </w:r>
      <w:r w:rsidR="0083244A" w:rsidRPr="00F849A5">
        <w:fldChar w:fldCharType="end"/>
      </w:r>
      <w:r w:rsidR="000550F8" w:rsidRPr="00F849A5">
        <w:t xml:space="preserve"> and pore connectivity</w:t>
      </w:r>
      <w:r w:rsidR="00D4727A" w:rsidRPr="00F849A5">
        <w:t xml:space="preserve"> </w:t>
      </w:r>
      <w:r w:rsidR="00F8096F" w:rsidRPr="00F849A5">
        <w:fldChar w:fldCharType="begin"/>
      </w:r>
      <w:r w:rsidR="001C0E2D" w:rsidRPr="00F849A5">
        <w:instrText xml:space="preserve"> ADDIN EN.CITE &lt;EndNote&gt;&lt;Cite&gt;&lt;Author&gt;van der Linden&lt;/Author&gt;&lt;Year&gt;2016&lt;/Year&gt;&lt;RecNum&gt;47&lt;/RecNum&gt;&lt;DisplayText&gt;[21]&lt;/DisplayText&gt;&lt;record&gt;&lt;rec-number&gt;47&lt;/rec-number&gt;&lt;foreign-keys&gt;&lt;key app="EN" db-id="rvwr2vxxd9szv3efd5t5f9db0pfrrr0pfz90" timestamp="1545961179"&gt;47&lt;/key&gt;&lt;/foreign-keys&gt;&lt;ref-type name="Journal Article"&gt;17&lt;/ref-type&gt;&lt;contributors&gt;&lt;authors&gt;&lt;author&gt;van der Linden, Joost H&lt;/author&gt;&lt;author&gt;Narsilio, Guillermo A&lt;/author&gt;&lt;author&gt;Tordesillas, Antoinette&lt;/author&gt;&lt;/authors&gt;&lt;/contributors&gt;&lt;titles&gt;&lt;title&gt;Machine learning framework for analysis of transport through complex networks in porous, granular media: a focus on permeability&lt;/title&gt;&lt;secondary-title&gt;Physical Review E&lt;/secondary-title&gt;&lt;/titles&gt;&lt;pages&gt;022904&lt;/pages&gt;&lt;volume&gt;94&lt;/volume&gt;&lt;number&gt;2&lt;/number&gt;&lt;dates&gt;&lt;year&gt;2016&lt;/year&gt;&lt;/dates&gt;&lt;urls&gt;&lt;/urls&gt;&lt;/record&gt;&lt;/Cite&gt;&lt;/EndNote&gt;</w:instrText>
      </w:r>
      <w:r w:rsidR="00F8096F" w:rsidRPr="00F849A5">
        <w:fldChar w:fldCharType="separate"/>
      </w:r>
      <w:r w:rsidR="00210C28" w:rsidRPr="00F849A5">
        <w:rPr>
          <w:noProof/>
        </w:rPr>
        <w:t>[</w:t>
      </w:r>
      <w:hyperlink w:anchor="_ENREF_21" w:tooltip="van der Linden, 2016 #47" w:history="1">
        <w:r w:rsidR="00210C28" w:rsidRPr="00F849A5">
          <w:rPr>
            <w:rStyle w:val="Hyperlink"/>
            <w:noProof/>
            <w:color w:val="auto"/>
          </w:rPr>
          <w:t>21</w:t>
        </w:r>
      </w:hyperlink>
      <w:r w:rsidR="00210C28" w:rsidRPr="00F849A5">
        <w:rPr>
          <w:noProof/>
        </w:rPr>
        <w:t>]</w:t>
      </w:r>
      <w:r w:rsidR="00F8096F" w:rsidRPr="00F849A5">
        <w:fldChar w:fldCharType="end"/>
      </w:r>
      <w:r w:rsidR="000550F8" w:rsidRPr="00F849A5">
        <w:t xml:space="preserve"> </w:t>
      </w:r>
      <w:r w:rsidR="0083244A" w:rsidRPr="00F849A5">
        <w:t>in</w:t>
      </w:r>
      <w:r w:rsidR="000550F8" w:rsidRPr="00F849A5">
        <w:t xml:space="preserve"> </w:t>
      </w:r>
      <w:r w:rsidR="00FD2B6B" w:rsidRPr="00F849A5">
        <w:t xml:space="preserve">the granular materials. However, it </w:t>
      </w:r>
      <w:r w:rsidR="00220432" w:rsidRPr="00F849A5">
        <w:t xml:space="preserve">has not been used to study heat transfer in granular materials. </w:t>
      </w:r>
      <w:r w:rsidR="0023132F" w:rsidRPr="00F849A5">
        <w:t xml:space="preserve">A </w:t>
      </w:r>
      <w:r w:rsidR="002A208C" w:rsidRPr="00F849A5">
        <w:t>granular material could be simplified as a contact network in which a node is assigned to each particle and an edge is created when two neighbo</w:t>
      </w:r>
      <w:r w:rsidR="00DB6E86" w:rsidRPr="00F849A5">
        <w:t>u</w:t>
      </w:r>
      <w:r w:rsidR="002A208C" w:rsidRPr="00F849A5">
        <w:t>ring particles</w:t>
      </w:r>
      <w:r w:rsidR="005D501B" w:rsidRPr="00F849A5">
        <w:t xml:space="preserve"> are</w:t>
      </w:r>
      <w:r w:rsidR="002A208C" w:rsidRPr="00F849A5">
        <w:t xml:space="preserve"> in contact</w:t>
      </w:r>
      <w:r w:rsidR="00A33A33" w:rsidRPr="00F849A5">
        <w:t xml:space="preserve">. Various </w:t>
      </w:r>
      <w:r w:rsidR="00F40269" w:rsidRPr="00F849A5">
        <w:t>mesoscale</w:t>
      </w:r>
      <w:r w:rsidR="00A34B8A" w:rsidRPr="00F849A5">
        <w:t xml:space="preserve"> structur</w:t>
      </w:r>
      <w:r w:rsidR="00CE5CD1" w:rsidRPr="00F849A5">
        <w:t>al features</w:t>
      </w:r>
      <w:r w:rsidR="00A34B8A" w:rsidRPr="00F849A5">
        <w:t xml:space="preserve"> can be </w:t>
      </w:r>
      <w:r w:rsidR="00371D7C" w:rsidRPr="00F849A5">
        <w:t xml:space="preserve">obtained </w:t>
      </w:r>
      <w:r w:rsidR="001168A3" w:rsidRPr="00F849A5">
        <w:t>by calculating</w:t>
      </w:r>
      <w:r w:rsidR="007409C7" w:rsidRPr="00F849A5">
        <w:t xml:space="preserve"> </w:t>
      </w:r>
      <w:r w:rsidR="00100BCF" w:rsidRPr="00F849A5">
        <w:t xml:space="preserve">the </w:t>
      </w:r>
      <w:r w:rsidR="00A34B8A" w:rsidRPr="00F849A5">
        <w:t xml:space="preserve">number of </w:t>
      </w:r>
      <w:r w:rsidR="00D75CA8" w:rsidRPr="00F849A5">
        <w:rPr>
          <w:i/>
        </w:rPr>
        <w:t>n</w:t>
      </w:r>
      <w:r w:rsidR="00100BCF" w:rsidRPr="00F849A5">
        <w:t>-cycle</w:t>
      </w:r>
      <w:r w:rsidR="00BF5360" w:rsidRPr="00F849A5">
        <w:t>s</w:t>
      </w:r>
      <w:r w:rsidR="00100BCF" w:rsidRPr="00F849A5">
        <w:t xml:space="preserve"> </w:t>
      </w:r>
      <w:r w:rsidR="007409C7" w:rsidRPr="00F849A5">
        <w:t xml:space="preserve">using complex network theory </w:t>
      </w:r>
      <w:r w:rsidR="001C47C7" w:rsidRPr="00F849A5">
        <w:fldChar w:fldCharType="begin"/>
      </w:r>
      <w:r w:rsidR="001C0E2D" w:rsidRPr="00F849A5">
        <w:instrText xml:space="preserve"> ADDIN EN.CITE &lt;EndNote&gt;&lt;Cite&gt;&lt;Author&gt;Newman&lt;/Author&gt;&lt;Year&gt;2003&lt;/Year&gt;&lt;RecNum&gt;149&lt;/RecNum&gt;&lt;DisplayText&gt;[20]&lt;/DisplayText&gt;&lt;record&gt;&lt;rec-number&gt;149&lt;/rec-number&gt;&lt;foreign-keys&gt;&lt;key app="EN" db-id="rvwr2vxxd9szv3efd5t5f9db0pfrrr0pfz90" timestamp="1554203175"&gt;149&lt;/key&gt;&lt;/foreign-keys&gt;&lt;ref-type name="Journal Article"&gt;17&lt;/ref-type&gt;&lt;contributors&gt;&lt;authors&gt;&lt;author&gt;Newman, Mark EJ&lt;/author&gt;&lt;/authors&gt;&lt;/contributors&gt;&lt;titles&gt;&lt;title&gt;The structure and function of complex networks&lt;/title&gt;&lt;secondary-title&gt;SIAM review&lt;/secondary-title&gt;&lt;/titles&gt;&lt;pages&gt;167-256&lt;/pages&gt;&lt;volume&gt;45&lt;/volume&gt;&lt;number&gt;2&lt;/number&gt;&lt;dates&gt;&lt;year&gt;2003&lt;/year&gt;&lt;/dates&gt;&lt;isbn&gt;0036-1445&lt;/isbn&gt;&lt;urls&gt;&lt;/urls&gt;&lt;/record&gt;&lt;/Cite&gt;&lt;/EndNote&gt;</w:instrText>
      </w:r>
      <w:r w:rsidR="001C47C7" w:rsidRPr="00F849A5">
        <w:fldChar w:fldCharType="separate"/>
      </w:r>
      <w:r w:rsidR="00210C28" w:rsidRPr="00F849A5">
        <w:rPr>
          <w:noProof/>
        </w:rPr>
        <w:t>[</w:t>
      </w:r>
      <w:hyperlink w:anchor="_ENREF_20" w:tooltip="Newman, 2003 #64" w:history="1">
        <w:r w:rsidR="00210C28" w:rsidRPr="00F849A5">
          <w:rPr>
            <w:rStyle w:val="Hyperlink"/>
            <w:noProof/>
            <w:color w:val="auto"/>
          </w:rPr>
          <w:t>20</w:t>
        </w:r>
      </w:hyperlink>
      <w:r w:rsidR="00210C28" w:rsidRPr="00F849A5">
        <w:rPr>
          <w:noProof/>
        </w:rPr>
        <w:t>]</w:t>
      </w:r>
      <w:r w:rsidR="001C47C7" w:rsidRPr="00F849A5">
        <w:fldChar w:fldCharType="end"/>
      </w:r>
      <w:r w:rsidR="001168A3" w:rsidRPr="00F849A5">
        <w:t xml:space="preserve">. </w:t>
      </w:r>
      <w:r w:rsidR="00133109" w:rsidRPr="00F849A5">
        <w:t xml:space="preserve">A </w:t>
      </w:r>
      <w:r w:rsidR="003E620B" w:rsidRPr="00F849A5">
        <w:t>‘</w:t>
      </w:r>
      <w:r w:rsidR="00133109" w:rsidRPr="00F849A5">
        <w:t>cycle</w:t>
      </w:r>
      <w:r w:rsidR="003E620B" w:rsidRPr="00F849A5">
        <w:t>’</w:t>
      </w:r>
      <w:r w:rsidR="00133109" w:rsidRPr="00F849A5">
        <w:t xml:space="preserve"> is a loop that begins and ends at the same node</w:t>
      </w:r>
      <w:r w:rsidR="00D27401" w:rsidRPr="00F849A5">
        <w:t xml:space="preserve">, so </w:t>
      </w:r>
      <w:r w:rsidR="00A92E4C" w:rsidRPr="00F849A5">
        <w:t xml:space="preserve">3-cylce is a triangle, 4-cycle is </w:t>
      </w:r>
      <w:r w:rsidR="00133D1F" w:rsidRPr="00F849A5">
        <w:t xml:space="preserve">quadrangle and 5-cycle is </w:t>
      </w:r>
      <w:r w:rsidR="00C01A91" w:rsidRPr="00F849A5">
        <w:t>pentagon</w:t>
      </w:r>
      <w:r w:rsidR="001273F3" w:rsidRPr="00F849A5">
        <w:t xml:space="preserve">. </w:t>
      </w:r>
      <w:r w:rsidR="005568E5" w:rsidRPr="00F849A5">
        <w:t>A</w:t>
      </w:r>
      <w:r w:rsidR="004D2DA9" w:rsidRPr="00F849A5">
        <w:t xml:space="preserve"> </w:t>
      </w:r>
      <w:r w:rsidR="003833B1" w:rsidRPr="00F849A5">
        <w:t xml:space="preserve">3-cycle </w:t>
      </w:r>
      <w:r w:rsidR="00E35099" w:rsidRPr="00F849A5">
        <w:t xml:space="preserve">is </w:t>
      </w:r>
      <w:r w:rsidR="003833B1" w:rsidRPr="00F849A5">
        <w:t xml:space="preserve">the smallest arrangement of particles </w:t>
      </w:r>
      <w:r w:rsidR="00AC283A" w:rsidRPr="00F849A5">
        <w:t>formed by 3 neighbo</w:t>
      </w:r>
      <w:r w:rsidR="00DB6E86" w:rsidRPr="00F849A5">
        <w:t>u</w:t>
      </w:r>
      <w:r w:rsidR="00AC283A" w:rsidRPr="00F849A5">
        <w:t>ring particles in contact</w:t>
      </w:r>
      <w:r w:rsidR="00AC283A" w:rsidRPr="00F849A5" w:rsidDel="00E35099">
        <w:t xml:space="preserve"> </w:t>
      </w:r>
      <w:r w:rsidR="00DA5962" w:rsidRPr="00F849A5">
        <w:fldChar w:fldCharType="begin"/>
      </w:r>
      <w:r w:rsidR="001C0E2D" w:rsidRPr="00F849A5">
        <w:instrText xml:space="preserve"> ADDIN EN.CITE &lt;EndNote&gt;&lt;Cite&gt;&lt;Author&gt;Smart&lt;/Author&gt;&lt;Year&gt;2008&lt;/Year&gt;&lt;RecNum&gt;150&lt;/RecNum&gt;&lt;DisplayText&gt;[22]&lt;/DisplayText&gt;&lt;record&gt;&lt;rec-number&gt;150&lt;/rec-number&gt;&lt;foreign-keys&gt;&lt;key app="EN" db-id="rvwr2vxxd9szv3efd5t5f9db0pfrrr0pfz90" timestamp="1554203246"&gt;150&lt;/key&gt;&lt;/foreign-keys&gt;&lt;ref-type name="Journal Article"&gt;17&lt;/ref-type&gt;&lt;contributors&gt;&lt;authors&gt;&lt;author&gt;Smart, Ashley G&lt;/author&gt;&lt;author&gt;Ottino, Julio M&lt;/author&gt;&lt;/authors&gt;&lt;/contributors&gt;&lt;titles&gt;&lt;title&gt;Evolving loop structure in gradually tilted two-dimensional granular packings&lt;/title&gt;&lt;secondary-title&gt;Physical Review E&lt;/secondary-title&gt;&lt;/titles&gt;&lt;pages&gt;041307&lt;/pages&gt;&lt;volume&gt;77&lt;/volume&gt;&lt;number&gt;4&lt;/number&gt;&lt;dates&gt;&lt;year&gt;2008&lt;/year&gt;&lt;/dates&gt;&lt;urls&gt;&lt;/urls&gt;&lt;/record&gt;&lt;/Cite&gt;&lt;/EndNote&gt;</w:instrText>
      </w:r>
      <w:r w:rsidR="00DA5962" w:rsidRPr="00F849A5">
        <w:fldChar w:fldCharType="separate"/>
      </w:r>
      <w:r w:rsidR="00210C28" w:rsidRPr="00F849A5">
        <w:rPr>
          <w:noProof/>
        </w:rPr>
        <w:t>[</w:t>
      </w:r>
      <w:hyperlink w:anchor="_ENREF_22" w:tooltip="Smart, 2008 #150" w:history="1">
        <w:r w:rsidR="00210C28" w:rsidRPr="00F849A5">
          <w:rPr>
            <w:rStyle w:val="Hyperlink"/>
            <w:noProof/>
            <w:color w:val="auto"/>
          </w:rPr>
          <w:t>22</w:t>
        </w:r>
      </w:hyperlink>
      <w:r w:rsidR="00210C28" w:rsidRPr="00F849A5">
        <w:rPr>
          <w:noProof/>
        </w:rPr>
        <w:t>]</w:t>
      </w:r>
      <w:r w:rsidR="00DA5962" w:rsidRPr="00F849A5">
        <w:fldChar w:fldCharType="end"/>
      </w:r>
      <w:r w:rsidR="004D1F63" w:rsidRPr="00F849A5">
        <w:t>.</w:t>
      </w:r>
      <w:r w:rsidR="00E35099" w:rsidRPr="00F849A5">
        <w:t xml:space="preserve"> </w:t>
      </w:r>
      <w:r w:rsidR="00B81CD5" w:rsidRPr="00F849A5">
        <w:t>These 3-cycle structures</w:t>
      </w:r>
      <w:r w:rsidR="00E35099" w:rsidRPr="00F849A5">
        <w:t xml:space="preserve"> </w:t>
      </w:r>
      <w:r w:rsidR="00BF5360" w:rsidRPr="00F849A5">
        <w:t xml:space="preserve">are </w:t>
      </w:r>
      <w:r w:rsidR="003833B1" w:rsidRPr="00F849A5">
        <w:t xml:space="preserve">more </w:t>
      </w:r>
      <w:r w:rsidR="00723F34" w:rsidRPr="00F849A5">
        <w:t xml:space="preserve">persistent and </w:t>
      </w:r>
      <w:r w:rsidR="003833B1" w:rsidRPr="00F849A5">
        <w:t xml:space="preserve">stable than </w:t>
      </w:r>
      <w:r w:rsidR="00A94DFF" w:rsidRPr="00F849A5">
        <w:t>n-</w:t>
      </w:r>
      <w:r w:rsidR="003833B1" w:rsidRPr="00F849A5">
        <w:t xml:space="preserve">cycle of </w:t>
      </w:r>
      <w:r w:rsidR="00723F34" w:rsidRPr="00F849A5">
        <w:t>higher orders (n&gt;3)</w:t>
      </w:r>
      <w:r w:rsidR="003833B1" w:rsidRPr="00F849A5">
        <w:t xml:space="preserve"> during deformation</w:t>
      </w:r>
      <w:r w:rsidR="00BF2B24" w:rsidRPr="00F849A5">
        <w:t xml:space="preserve"> of granular materials</w:t>
      </w:r>
      <w:r w:rsidR="003833B1" w:rsidRPr="00F849A5">
        <w:t xml:space="preserve"> </w:t>
      </w:r>
      <w:bookmarkStart w:id="5" w:name="OLE_LINK5"/>
      <w:r w:rsidR="00436119" w:rsidRPr="00F849A5">
        <w:fldChar w:fldCharType="begin"/>
      </w:r>
      <w:r w:rsidR="001C0E2D" w:rsidRPr="00F849A5">
        <w:instrText xml:space="preserve"> ADDIN EN.CITE &lt;EndNote&gt;&lt;Cite&gt;&lt;Author&gt;Tordesillas&lt;/Author&gt;&lt;Year&gt;2011&lt;/Year&gt;&lt;RecNum&gt;151&lt;/RecNum&gt;&lt;DisplayText&gt;[11]&lt;/DisplayText&gt;&lt;record&gt;&lt;rec-number&gt;151&lt;/rec-number&gt;&lt;foreign-keys&gt;&lt;key app="EN" db-id="rvwr2vxxd9szv3efd5t5f9db0pfrrr0pfz90" timestamp="1554203302"&gt;151&lt;/key&gt;&lt;/foreign-keys&gt;&lt;ref-type name="Journal Article"&gt;17&lt;/ref-type&gt;&lt;contributors&gt;&lt;authors&gt;&lt;author&gt;Tordesillas, Antoinette&lt;/author&gt;&lt;author&gt;Lin, Qun&lt;/author&gt;&lt;author&gt;Zhang, Jie&lt;/author&gt;&lt;author&gt;Behringer, RP&lt;/author&gt;&lt;author&gt;Shi, Jingyu&lt;/author&gt;&lt;/authors&gt;&lt;/contributors&gt;&lt;titles&gt;&lt;title&gt;Structural stability and jamming of self-organized cluster conformations in dense granular materials&lt;/title&gt;&lt;secondary-title&gt;Journal of the Mechanics and Physics of Solids&lt;/secondary-title&gt;&lt;/titles&gt;&lt;pages&gt;265-296&lt;/pages&gt;&lt;volume&gt;59&lt;/volume&gt;&lt;number&gt;2&lt;/number&gt;&lt;dates&gt;&lt;year&gt;2011&lt;/year&gt;&lt;/dates&gt;&lt;isbn&gt;0022-5096&lt;/isbn&gt;&lt;urls&gt;&lt;/urls&gt;&lt;/record&gt;&lt;/Cite&gt;&lt;/EndNote&gt;</w:instrText>
      </w:r>
      <w:r w:rsidR="00436119" w:rsidRPr="00F849A5">
        <w:fldChar w:fldCharType="separate"/>
      </w:r>
      <w:r w:rsidR="00611FEC" w:rsidRPr="00F849A5">
        <w:rPr>
          <w:noProof/>
        </w:rPr>
        <w:t>[</w:t>
      </w:r>
      <w:hyperlink w:anchor="_ENREF_11" w:tooltip="Tordesillas, 2011 #151" w:history="1">
        <w:r w:rsidR="00611FEC" w:rsidRPr="00F849A5">
          <w:rPr>
            <w:rStyle w:val="Hyperlink"/>
            <w:noProof/>
            <w:color w:val="auto"/>
          </w:rPr>
          <w:t>11</w:t>
        </w:r>
      </w:hyperlink>
      <w:r w:rsidR="00611FEC" w:rsidRPr="00F849A5">
        <w:rPr>
          <w:noProof/>
        </w:rPr>
        <w:t>]</w:t>
      </w:r>
      <w:r w:rsidR="00436119" w:rsidRPr="00F849A5">
        <w:fldChar w:fldCharType="end"/>
      </w:r>
      <w:bookmarkEnd w:id="5"/>
      <w:r w:rsidR="003833B1" w:rsidRPr="00F849A5">
        <w:t xml:space="preserve">. </w:t>
      </w:r>
      <w:bookmarkStart w:id="6" w:name="OLE_LINK33"/>
      <w:r w:rsidR="00BF5360" w:rsidRPr="00F849A5">
        <w:t>3-cycles have a</w:t>
      </w:r>
      <w:r w:rsidR="003833B1" w:rsidRPr="00F849A5">
        <w:t xml:space="preserve"> crucial role in </w:t>
      </w:r>
      <w:r w:rsidR="0075527A" w:rsidRPr="00F849A5">
        <w:t>rigidity</w:t>
      </w:r>
      <w:r w:rsidR="003833B1" w:rsidRPr="00F849A5">
        <w:t xml:space="preserve"> </w:t>
      </w:r>
      <w:r w:rsidR="00714A92" w:rsidRPr="00F849A5">
        <w:t>because</w:t>
      </w:r>
      <w:r w:rsidR="003833B1" w:rsidRPr="00F849A5">
        <w:t xml:space="preserve"> </w:t>
      </w:r>
      <w:r w:rsidR="00BF5360" w:rsidRPr="00F849A5">
        <w:t>they</w:t>
      </w:r>
      <w:r w:rsidR="003833B1" w:rsidRPr="00F849A5">
        <w:t xml:space="preserve"> can frustrate rotation and provide lateral support to surrounding particles</w:t>
      </w:r>
      <w:r w:rsidR="0006757F" w:rsidRPr="00F849A5">
        <w:t xml:space="preserve"> </w:t>
      </w:r>
      <w:r w:rsidR="004D4791" w:rsidRPr="00F849A5">
        <w:t>even in three-dimension</w:t>
      </w:r>
      <w:r w:rsidR="000460A5" w:rsidRPr="00F849A5">
        <w:t>al</w:t>
      </w:r>
      <w:r w:rsidR="00FB09BE" w:rsidRPr="00F849A5">
        <w:t xml:space="preserve"> (3D)</w:t>
      </w:r>
      <w:r w:rsidR="000460A5" w:rsidRPr="00F849A5">
        <w:t xml:space="preserve"> analyses</w:t>
      </w:r>
      <w:r w:rsidR="004D4791" w:rsidRPr="00F849A5">
        <w:t xml:space="preserve"> </w:t>
      </w:r>
      <w:r w:rsidR="00B27EE7" w:rsidRPr="00F849A5">
        <w:fldChar w:fldCharType="begin"/>
      </w:r>
      <w:r w:rsidR="001C0E2D" w:rsidRPr="00F849A5">
        <w:instrText xml:space="preserve"> ADDIN EN.CITE &lt;EndNote&gt;&lt;Cite&gt;&lt;Author&gt;Rivier&lt;/Author&gt;&lt;Year&gt;2006&lt;/Year&gt;&lt;RecNum&gt;152&lt;/RecNum&gt;&lt;DisplayText&gt;[23, 24]&lt;/DisplayText&gt;&lt;record&gt;&lt;rec-number&gt;152&lt;/rec-number&gt;&lt;foreign-keys&gt;&lt;key app="EN" db-id="rvwr2vxxd9szv3efd5t5f9db0pfrrr0pfz90" timestamp="1554203354"&gt;152&lt;/key&gt;&lt;/foreign-keys&gt;&lt;ref-type name="Journal Article"&gt;17&lt;/ref-type&gt;&lt;contributors&gt;&lt;authors&gt;&lt;author&gt;Rivier, N&lt;/author&gt;&lt;/authors&gt;&lt;/contributors&gt;&lt;titles&gt;&lt;title&gt;Extended constraints, arches and soft modes in granular materials&lt;/title&gt;&lt;secondary-title&gt;Journal of non-crystalline solids&lt;/secondary-title&gt;&lt;/titles&gt;&lt;pages&gt;4505-4508&lt;/pages&gt;&lt;volume&gt;352&lt;/volume&gt;&lt;number&gt;42-49&lt;/number&gt;&lt;dates&gt;&lt;year&gt;2006&lt;/year&gt;&lt;/dates&gt;&lt;isbn&gt;0022-3093&lt;/isbn&gt;&lt;urls&gt;&lt;/urls&gt;&lt;/record&gt;&lt;/Cite&gt;&lt;Cite&gt;&lt;Author&gt;Baram&lt;/Author&gt;&lt;Year&gt;2004&lt;/Year&gt;&lt;RecNum&gt;193&lt;/RecNum&gt;&lt;record&gt;&lt;rec-number&gt;193&lt;/rec-number&gt;&lt;foreign-keys&gt;&lt;key app="EN" db-id="rvwr2vxxd9szv3efd5t5f9db0pfrrr0pfz90" timestamp="1561939113"&gt;193&lt;/key&gt;&lt;/foreign-keys&gt;&lt;ref-type name="Journal Article"&gt;17&lt;/ref-type&gt;&lt;contributors&gt;&lt;authors&gt;&lt;author&gt;Baram, R Mahmoodi&lt;/author&gt;&lt;author&gt;Herrmann, HJ&lt;/author&gt;&lt;author&gt;Rivier, N&lt;/author&gt;&lt;/authors&gt;&lt;/contributors&gt;&lt;titles&gt;&lt;title&gt;Space-filling bearings in three dimensions&lt;/title&gt;&lt;secondary-title&gt;Physical review letters&lt;/secondary-title&gt;&lt;/titles&gt;&lt;pages&gt;044301&lt;/pages&gt;&lt;volume&gt;92&lt;/volume&gt;&lt;number&gt;4&lt;/number&gt;&lt;dates&gt;&lt;year&gt;2004&lt;/year&gt;&lt;/dates&gt;&lt;urls&gt;&lt;/urls&gt;&lt;/record&gt;&lt;/Cite&gt;&lt;/EndNote&gt;</w:instrText>
      </w:r>
      <w:r w:rsidR="00B27EE7" w:rsidRPr="00F849A5">
        <w:fldChar w:fldCharType="separate"/>
      </w:r>
      <w:r w:rsidR="00210C28" w:rsidRPr="00F849A5">
        <w:rPr>
          <w:noProof/>
        </w:rPr>
        <w:t>[</w:t>
      </w:r>
      <w:hyperlink w:anchor="_ENREF_23" w:tooltip="Rivier, 2006 #152" w:history="1">
        <w:r w:rsidR="00210C28" w:rsidRPr="00F849A5">
          <w:rPr>
            <w:rStyle w:val="Hyperlink"/>
            <w:noProof/>
            <w:color w:val="auto"/>
          </w:rPr>
          <w:t>23</w:t>
        </w:r>
      </w:hyperlink>
      <w:r w:rsidR="00210C28" w:rsidRPr="00F849A5">
        <w:rPr>
          <w:noProof/>
        </w:rPr>
        <w:t xml:space="preserve">, </w:t>
      </w:r>
      <w:hyperlink w:anchor="_ENREF_24" w:tooltip="Baram, 2004 #193" w:history="1">
        <w:r w:rsidR="00210C28" w:rsidRPr="00F849A5">
          <w:rPr>
            <w:rStyle w:val="Hyperlink"/>
            <w:noProof/>
            <w:color w:val="auto"/>
          </w:rPr>
          <w:t>24</w:t>
        </w:r>
      </w:hyperlink>
      <w:r w:rsidR="00210C28" w:rsidRPr="00F849A5">
        <w:rPr>
          <w:noProof/>
        </w:rPr>
        <w:t>]</w:t>
      </w:r>
      <w:r w:rsidR="00B27EE7" w:rsidRPr="00F849A5">
        <w:fldChar w:fldCharType="end"/>
      </w:r>
      <w:r w:rsidR="003833B1" w:rsidRPr="00F849A5">
        <w:t>.</w:t>
      </w:r>
      <w:bookmarkEnd w:id="6"/>
      <w:r w:rsidR="000D4F41" w:rsidRPr="00F849A5">
        <w:t xml:space="preserve"> </w:t>
      </w:r>
      <w:proofErr w:type="spellStart"/>
      <w:r w:rsidR="00081EA7" w:rsidRPr="00F849A5">
        <w:t>R</w:t>
      </w:r>
      <w:r w:rsidR="001F1A84" w:rsidRPr="00F849A5">
        <w:t>ivier</w:t>
      </w:r>
      <w:proofErr w:type="spellEnd"/>
      <w:r w:rsidR="001F1A84" w:rsidRPr="00F849A5">
        <w:t xml:space="preserve"> </w:t>
      </w:r>
      <w:r w:rsidR="000D4F41" w:rsidRPr="00F849A5">
        <w:t>(20</w:t>
      </w:r>
      <w:r w:rsidR="001F1A84" w:rsidRPr="00F849A5">
        <w:t>06</w:t>
      </w:r>
      <w:r w:rsidR="000D4F41" w:rsidRPr="00F849A5">
        <w:t>) show</w:t>
      </w:r>
      <w:r w:rsidR="00081EA7" w:rsidRPr="00F849A5">
        <w:t>ed</w:t>
      </w:r>
      <w:r w:rsidR="000D4F41" w:rsidRPr="00F849A5">
        <w:t xml:space="preserve"> that</w:t>
      </w:r>
      <w:r w:rsidR="001F1A84" w:rsidRPr="00F849A5">
        <w:t xml:space="preserve"> </w:t>
      </w:r>
      <w:r w:rsidR="001F1A84" w:rsidRPr="00F849A5">
        <w:rPr>
          <w:rFonts w:eastAsiaTheme="minorEastAsia"/>
        </w:rPr>
        <w:t xml:space="preserve">odd circuits (3-cycle is an odd circuit) are sufficient to ensure stability in </w:t>
      </w:r>
      <w:r w:rsidR="00146B15" w:rsidRPr="00F849A5">
        <w:rPr>
          <w:rFonts w:eastAsiaTheme="minorEastAsia"/>
        </w:rPr>
        <w:t>3D</w:t>
      </w:r>
      <w:r w:rsidR="007846F9" w:rsidRPr="00F849A5">
        <w:rPr>
          <w:rFonts w:eastAsiaTheme="minorEastAsia"/>
        </w:rPr>
        <w:t xml:space="preserve"> </w:t>
      </w:r>
      <w:r w:rsidR="001A65BF" w:rsidRPr="00F849A5">
        <w:rPr>
          <w:rFonts w:eastAsiaTheme="minorEastAsia"/>
        </w:rPr>
        <w:fldChar w:fldCharType="begin"/>
      </w:r>
      <w:r w:rsidR="001C0E2D" w:rsidRPr="00F849A5">
        <w:rPr>
          <w:rFonts w:eastAsiaTheme="minorEastAsia"/>
        </w:rPr>
        <w:instrText xml:space="preserve"> ADDIN EN.CITE &lt;EndNote&gt;&lt;Cite&gt;&lt;Author&gt;Rivier&lt;/Author&gt;&lt;Year&gt;2006&lt;/Year&gt;&lt;RecNum&gt;152&lt;/RecNum&gt;&lt;DisplayText&gt;[23]&lt;/DisplayText&gt;&lt;record&gt;&lt;rec-number&gt;152&lt;/rec-number&gt;&lt;foreign-keys&gt;&lt;key app="EN" db-id="rvwr2vxxd9szv3efd5t5f9db0pfrrr0pfz90" timestamp="1554203354"&gt;152&lt;/key&gt;&lt;/foreign-keys&gt;&lt;ref-type name="Journal Article"&gt;17&lt;/ref-type&gt;&lt;contributors&gt;&lt;authors&gt;&lt;author&gt;Rivier, N&lt;/author&gt;&lt;/authors&gt;&lt;/contributors&gt;&lt;titles&gt;&lt;title&gt;Extended constraints, arches and soft modes in granular materials&lt;/title&gt;&lt;secondary-title&gt;Journal of non-crystalline solids&lt;/secondary-title&gt;&lt;/titles&gt;&lt;pages&gt;4505-4508&lt;/pages&gt;&lt;volume&gt;352&lt;/volume&gt;&lt;number&gt;42-49&lt;/number&gt;&lt;dates&gt;&lt;year&gt;2006&lt;/year&gt;&lt;/dates&gt;&lt;isbn&gt;0022-3093&lt;/isbn&gt;&lt;urls&gt;&lt;/urls&gt;&lt;/record&gt;&lt;/Cite&gt;&lt;/EndNote&gt;</w:instrText>
      </w:r>
      <w:r w:rsidR="001A65BF" w:rsidRPr="00F849A5">
        <w:rPr>
          <w:rFonts w:eastAsiaTheme="minorEastAsia"/>
        </w:rPr>
        <w:fldChar w:fldCharType="separate"/>
      </w:r>
      <w:r w:rsidR="001A65BF" w:rsidRPr="00F849A5">
        <w:rPr>
          <w:rFonts w:eastAsiaTheme="minorEastAsia"/>
          <w:noProof/>
        </w:rPr>
        <w:t>[</w:t>
      </w:r>
      <w:hyperlink w:anchor="_ENREF_23" w:tooltip="Rivier, 2006 #152" w:history="1">
        <w:r w:rsidR="001A65BF" w:rsidRPr="00F849A5">
          <w:rPr>
            <w:rStyle w:val="Hyperlink"/>
            <w:rFonts w:eastAsiaTheme="minorEastAsia"/>
            <w:noProof/>
            <w:color w:val="auto"/>
          </w:rPr>
          <w:t>23</w:t>
        </w:r>
      </w:hyperlink>
      <w:r w:rsidR="001A65BF" w:rsidRPr="00F849A5">
        <w:rPr>
          <w:rFonts w:eastAsiaTheme="minorEastAsia"/>
          <w:noProof/>
        </w:rPr>
        <w:t>]</w:t>
      </w:r>
      <w:r w:rsidR="001A65BF" w:rsidRPr="00F849A5">
        <w:rPr>
          <w:rFonts w:eastAsiaTheme="minorEastAsia"/>
        </w:rPr>
        <w:fldChar w:fldCharType="end"/>
      </w:r>
      <w:r w:rsidR="00203C78" w:rsidRPr="00F849A5">
        <w:rPr>
          <w:rFonts w:eastAsiaTheme="minorEastAsia"/>
        </w:rPr>
        <w:t>.</w:t>
      </w:r>
      <w:r w:rsidR="000D4F41" w:rsidRPr="00F849A5">
        <w:t xml:space="preserve"> </w:t>
      </w:r>
      <w:r w:rsidR="00F40269" w:rsidRPr="00F849A5">
        <w:t>Mesoscale</w:t>
      </w:r>
      <w:r w:rsidR="00B57742" w:rsidRPr="00F849A5">
        <w:t xml:space="preserve"> c</w:t>
      </w:r>
      <w:r w:rsidR="008622B5" w:rsidRPr="00F849A5">
        <w:t>lustering coefficients can</w:t>
      </w:r>
      <w:r w:rsidR="00ED25A1" w:rsidRPr="00F849A5">
        <w:t xml:space="preserve"> also </w:t>
      </w:r>
      <w:r w:rsidR="009A0BDF" w:rsidRPr="00F849A5">
        <w:t xml:space="preserve">be </w:t>
      </w:r>
      <w:r w:rsidR="00ED25A1" w:rsidRPr="00F849A5">
        <w:t xml:space="preserve">extracted from </w:t>
      </w:r>
      <w:r w:rsidR="00EA464E" w:rsidRPr="00F849A5">
        <w:t xml:space="preserve">the </w:t>
      </w:r>
      <w:r w:rsidR="00ED25A1" w:rsidRPr="00F849A5">
        <w:t xml:space="preserve">contact network </w:t>
      </w:r>
      <w:r w:rsidR="00616CD2" w:rsidRPr="00F849A5">
        <w:t>to</w:t>
      </w:r>
      <w:r w:rsidR="008622B5" w:rsidRPr="00F849A5">
        <w:t xml:space="preserve"> measure the density of 3-cycles (triangles).</w:t>
      </w:r>
      <w:r w:rsidR="00FD2E37" w:rsidRPr="00F849A5">
        <w:t xml:space="preserve"> </w:t>
      </w:r>
      <w:r w:rsidR="00543CC3" w:rsidRPr="00F849A5">
        <w:t xml:space="preserve">Compared </w:t>
      </w:r>
      <w:r w:rsidR="00E1554C" w:rsidRPr="00F849A5">
        <w:t>with</w:t>
      </w:r>
      <w:r w:rsidR="00D105BC" w:rsidRPr="00F849A5">
        <w:t xml:space="preserve"> </w:t>
      </w:r>
      <w:r w:rsidR="00BF5360" w:rsidRPr="00F849A5">
        <w:t xml:space="preserve">the </w:t>
      </w:r>
      <w:r w:rsidR="00543CC3" w:rsidRPr="00F849A5">
        <w:t>coordination number</w:t>
      </w:r>
      <w:r w:rsidR="00BF5360" w:rsidRPr="00F849A5">
        <w:t>,</w:t>
      </w:r>
      <w:r w:rsidR="00555C6A" w:rsidRPr="00F849A5">
        <w:t xml:space="preserve"> </w:t>
      </w:r>
      <w:r w:rsidR="004D6EA3" w:rsidRPr="00F849A5">
        <w:t xml:space="preserve">which </w:t>
      </w:r>
      <w:r w:rsidR="00555C6A" w:rsidRPr="00F849A5">
        <w:t xml:space="preserve">only provides information </w:t>
      </w:r>
      <w:r w:rsidR="00BF5360" w:rsidRPr="00F849A5">
        <w:t>on</w:t>
      </w:r>
      <w:r w:rsidR="00555C6A" w:rsidRPr="00F849A5">
        <w:t xml:space="preserve"> </w:t>
      </w:r>
      <w:r w:rsidR="00BF5360" w:rsidRPr="00F849A5">
        <w:t>a</w:t>
      </w:r>
      <w:r w:rsidR="00555C6A" w:rsidRPr="00F849A5">
        <w:t xml:space="preserve"> single node</w:t>
      </w:r>
      <w:r w:rsidR="00543CC3" w:rsidRPr="00F849A5">
        <w:t xml:space="preserve">, </w:t>
      </w:r>
      <w:r w:rsidR="00F66E21" w:rsidRPr="00F849A5">
        <w:t xml:space="preserve">the </w:t>
      </w:r>
      <w:r w:rsidR="00F40269" w:rsidRPr="00F849A5">
        <w:t>mesoscale</w:t>
      </w:r>
      <w:r w:rsidR="0034528F" w:rsidRPr="00F849A5">
        <w:t xml:space="preserve"> </w:t>
      </w:r>
      <w:r w:rsidR="00D67B2E" w:rsidRPr="00F849A5">
        <w:t>3</w:t>
      </w:r>
      <w:r w:rsidR="007409C7" w:rsidRPr="00F849A5">
        <w:t xml:space="preserve">-cycle </w:t>
      </w:r>
      <w:r w:rsidR="00175499" w:rsidRPr="00F849A5">
        <w:t xml:space="preserve">and clustering coefficients </w:t>
      </w:r>
      <w:r w:rsidR="00BF5360" w:rsidRPr="00F849A5">
        <w:t>have</w:t>
      </w:r>
      <w:r w:rsidR="00FF0D69" w:rsidRPr="00F849A5">
        <w:t xml:space="preserve"> </w:t>
      </w:r>
      <w:r w:rsidR="00BF5360" w:rsidRPr="00F849A5">
        <w:t>the</w:t>
      </w:r>
      <w:r w:rsidR="00FF0D69" w:rsidRPr="00F849A5">
        <w:t xml:space="preserve"> advantage of </w:t>
      </w:r>
      <w:r w:rsidR="007409C7" w:rsidRPr="00F849A5">
        <w:t>contain</w:t>
      </w:r>
      <w:r w:rsidR="00FF0D69" w:rsidRPr="00F849A5">
        <w:t>ing information</w:t>
      </w:r>
      <w:r w:rsidR="00B55E10" w:rsidRPr="00F849A5">
        <w:t xml:space="preserve"> </w:t>
      </w:r>
      <w:r w:rsidR="00BF5360" w:rsidRPr="00F849A5">
        <w:t xml:space="preserve">about </w:t>
      </w:r>
      <w:r w:rsidR="007409C7" w:rsidRPr="00F849A5">
        <w:t xml:space="preserve">more than one node </w:t>
      </w:r>
      <w:r w:rsidR="004D6EA3" w:rsidRPr="00F849A5">
        <w:t>without</w:t>
      </w:r>
      <w:r w:rsidR="007409C7" w:rsidRPr="00F849A5">
        <w:t xml:space="preserve"> </w:t>
      </w:r>
      <w:r w:rsidR="009D1372" w:rsidRPr="00F849A5">
        <w:t>compris</w:t>
      </w:r>
      <w:r w:rsidR="004D6EA3" w:rsidRPr="00F849A5">
        <w:t>ing</w:t>
      </w:r>
      <w:r w:rsidR="007409C7" w:rsidRPr="00F849A5">
        <w:t xml:space="preserve"> the </w:t>
      </w:r>
      <w:r w:rsidR="00706B97" w:rsidRPr="00F849A5">
        <w:t>entire</w:t>
      </w:r>
      <w:r w:rsidR="007409C7" w:rsidRPr="00F849A5">
        <w:t xml:space="preserve"> network. </w:t>
      </w:r>
      <w:r w:rsidR="00EF6112" w:rsidRPr="00F849A5">
        <w:t xml:space="preserve">Hence, investigating </w:t>
      </w:r>
      <w:r w:rsidR="00BF5360" w:rsidRPr="00F849A5">
        <w:t xml:space="preserve">the </w:t>
      </w:r>
      <w:r w:rsidR="00EF6112" w:rsidRPr="00F849A5">
        <w:t>relationship</w:t>
      </w:r>
      <w:r w:rsidR="00554D67" w:rsidRPr="00F849A5">
        <w:t xml:space="preserve"> between </w:t>
      </w:r>
      <w:r w:rsidR="00F40269" w:rsidRPr="00F849A5">
        <w:t>mesoscale</w:t>
      </w:r>
      <w:r w:rsidR="00554D67" w:rsidRPr="00F849A5">
        <w:t xml:space="preserve"> </w:t>
      </w:r>
      <w:r w:rsidR="00555E51" w:rsidRPr="00F849A5">
        <w:t xml:space="preserve">rigidity </w:t>
      </w:r>
      <w:r w:rsidR="00554D67" w:rsidRPr="00F849A5">
        <w:t>features and</w:t>
      </w:r>
      <w:r w:rsidR="00EF6112" w:rsidRPr="00F849A5">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EF6112" w:rsidRPr="00F849A5">
        <w:t xml:space="preserve"> </w:t>
      </w:r>
      <w:r w:rsidR="00554D67" w:rsidRPr="00F849A5">
        <w:t>can</w:t>
      </w:r>
      <w:r w:rsidR="004B1F65" w:rsidRPr="00F849A5">
        <w:t xml:space="preserve"> potentially improve </w:t>
      </w:r>
      <w:r w:rsidR="00EA2BDA" w:rsidRPr="00F849A5">
        <w:t xml:space="preserve">our </w:t>
      </w:r>
      <w:r w:rsidR="00EF6112" w:rsidRPr="00F849A5">
        <w:t xml:space="preserve">knowledge of heat transfer in deforming granular materials. </w:t>
      </w:r>
    </w:p>
    <w:p w14:paraId="04DD6391" w14:textId="058D7ADF" w:rsidR="00654760" w:rsidRPr="00F849A5" w:rsidRDefault="007409C7" w:rsidP="0057423C">
      <w:pPr>
        <w:jc w:val="center"/>
      </w:pPr>
      <w:r w:rsidRPr="00F849A5">
        <w:t>&lt;</w:t>
      </w:r>
      <w:r w:rsidR="008C1195" w:rsidRPr="00F849A5">
        <w:fldChar w:fldCharType="begin"/>
      </w:r>
      <w:r w:rsidR="008C1195" w:rsidRPr="00F849A5">
        <w:instrText xml:space="preserve"> REF _Ref3474432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1</w:t>
      </w:r>
      <w:r w:rsidR="008C1195" w:rsidRPr="00F849A5">
        <w:fldChar w:fldCharType="end"/>
      </w:r>
      <w:r w:rsidR="003D10D2" w:rsidRPr="00F849A5">
        <w:t xml:space="preserve"> </w:t>
      </w:r>
      <w:r w:rsidRPr="00F849A5">
        <w:t>around here&gt;</w:t>
      </w:r>
    </w:p>
    <w:p w14:paraId="403D2B51" w14:textId="0EAD4646" w:rsidR="00654760" w:rsidRPr="00F849A5" w:rsidRDefault="001D4BB2" w:rsidP="0057423C">
      <w:pPr>
        <w:ind w:firstLine="0"/>
        <w:jc w:val="center"/>
      </w:pPr>
      <w:r w:rsidRPr="00F849A5">
        <w:rPr>
          <w:rStyle w:val="SubtleEmphasis"/>
          <w:lang w:eastAsia="en-AU"/>
        </w:rPr>
        <w:lastRenderedPageBreak/>
        <w:drawing>
          <wp:inline distT="0" distB="0" distL="0" distR="0" wp14:anchorId="2EA204A1" wp14:editId="2C954601">
            <wp:extent cx="5731510" cy="1077898"/>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077898"/>
                    </a:xfrm>
                    <a:prstGeom prst="rect">
                      <a:avLst/>
                    </a:prstGeom>
                    <a:noFill/>
                    <a:ln>
                      <a:noFill/>
                    </a:ln>
                  </pic:spPr>
                </pic:pic>
              </a:graphicData>
            </a:graphic>
          </wp:inline>
        </w:drawing>
      </w:r>
    </w:p>
    <w:p w14:paraId="0749E499" w14:textId="5421C09F" w:rsidR="00654760" w:rsidRPr="00F849A5" w:rsidRDefault="00DF0673" w:rsidP="0057423C">
      <w:pPr>
        <w:pStyle w:val="Caption"/>
        <w:rPr>
          <w:color w:val="auto"/>
        </w:rPr>
      </w:pPr>
      <w:bookmarkStart w:id="7" w:name="_Ref3474432"/>
      <w:bookmarkStart w:id="8" w:name="_Toc7016632"/>
      <w:bookmarkStart w:id="9" w:name="_Toc14942419"/>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1</w:t>
      </w:r>
      <w:r w:rsidR="00ED45DA" w:rsidRPr="00F849A5">
        <w:rPr>
          <w:noProof/>
          <w:color w:val="auto"/>
        </w:rPr>
        <w:fldChar w:fldCharType="end"/>
      </w:r>
      <w:bookmarkEnd w:id="7"/>
      <w:r w:rsidR="007409C7" w:rsidRPr="00F849A5">
        <w:rPr>
          <w:color w:val="auto"/>
        </w:rPr>
        <w:t xml:space="preserve">. </w:t>
      </w:r>
      <w:r w:rsidR="00EA2BDA" w:rsidRPr="00F849A5">
        <w:rPr>
          <w:color w:val="auto"/>
        </w:rPr>
        <w:t xml:space="preserve">In </w:t>
      </w:r>
      <w:r w:rsidR="007409C7" w:rsidRPr="00F849A5">
        <w:rPr>
          <w:color w:val="auto"/>
        </w:rPr>
        <w:t xml:space="preserve">representing the structure of a granular material in </w:t>
      </w:r>
      <w:r w:rsidR="00952A2F" w:rsidRPr="00F849A5">
        <w:rPr>
          <w:color w:val="auto"/>
        </w:rPr>
        <w:t xml:space="preserve">the </w:t>
      </w:r>
      <w:r w:rsidR="007409C7" w:rsidRPr="00F849A5">
        <w:rPr>
          <w:color w:val="auto"/>
        </w:rPr>
        <w:t>network, a triangular structure (</w:t>
      </w:r>
      <w:r w:rsidR="008F7D5F" w:rsidRPr="00F849A5">
        <w:rPr>
          <w:color w:val="auto"/>
        </w:rPr>
        <w:t>a ‘</w:t>
      </w:r>
      <w:r w:rsidR="007409C7" w:rsidRPr="00F849A5">
        <w:rPr>
          <w:color w:val="auto"/>
        </w:rPr>
        <w:t>3-cycle</w:t>
      </w:r>
      <w:r w:rsidR="008F7D5F" w:rsidRPr="00F849A5">
        <w:rPr>
          <w:color w:val="auto"/>
        </w:rPr>
        <w:t>’</w:t>
      </w:r>
      <w:r w:rsidR="007409C7" w:rsidRPr="00F849A5">
        <w:rPr>
          <w:color w:val="auto"/>
        </w:rPr>
        <w:t xml:space="preserve"> </w:t>
      </w:r>
      <w:r w:rsidR="008F7D5F" w:rsidRPr="00F849A5">
        <w:rPr>
          <w:color w:val="auto"/>
        </w:rPr>
        <w:t>in</w:t>
      </w:r>
      <w:r w:rsidR="007409C7" w:rsidRPr="00F849A5">
        <w:rPr>
          <w:color w:val="auto"/>
        </w:rPr>
        <w:t xml:space="preserve"> complex network theory) is rigid </w:t>
      </w:r>
      <w:r w:rsidR="00EA2BDA" w:rsidRPr="00F849A5">
        <w:rPr>
          <w:color w:val="auto"/>
        </w:rPr>
        <w:t xml:space="preserve">whereas </w:t>
      </w:r>
      <w:r w:rsidR="007409C7" w:rsidRPr="00F849A5">
        <w:rPr>
          <w:color w:val="auto"/>
        </w:rPr>
        <w:t>a quadrilateral structure is deformable.</w:t>
      </w:r>
      <w:bookmarkEnd w:id="8"/>
      <w:bookmarkEnd w:id="9"/>
    </w:p>
    <w:p w14:paraId="4E7CD10A" w14:textId="3489C6A8" w:rsidR="00654760" w:rsidRPr="00F849A5" w:rsidRDefault="00EA2BDA" w:rsidP="0057423C">
      <w:r w:rsidRPr="00F849A5">
        <w:t xml:space="preserve">In addition to </w:t>
      </w:r>
      <w:r w:rsidR="001F5CB7" w:rsidRPr="00F849A5">
        <w:t xml:space="preserve">the </w:t>
      </w:r>
      <w:r w:rsidR="00501C85" w:rsidRPr="00F849A5">
        <w:t>microstructure</w:t>
      </w:r>
      <w:r w:rsidR="00AA73E0" w:rsidRPr="00F849A5">
        <w:t xml:space="preserve"> (rigidity)</w:t>
      </w:r>
      <w:r w:rsidR="00DF0951" w:rsidRPr="00F849A5">
        <w:t xml:space="preserve"> </w:t>
      </w:r>
      <w:r w:rsidR="007632CA" w:rsidRPr="00F849A5">
        <w:t xml:space="preserve">of </w:t>
      </w:r>
      <w:r w:rsidR="00A74D5C" w:rsidRPr="00F849A5">
        <w:t xml:space="preserve">the </w:t>
      </w:r>
      <w:r w:rsidR="007632CA" w:rsidRPr="00F849A5">
        <w:t xml:space="preserve">packings </w:t>
      </w:r>
      <w:r w:rsidRPr="00F849A5">
        <w:t xml:space="preserve">that </w:t>
      </w:r>
      <w:r w:rsidR="007632CA" w:rsidRPr="00F849A5">
        <w:t xml:space="preserve">can be </w:t>
      </w:r>
      <w:r w:rsidR="00970372" w:rsidRPr="00F849A5">
        <w:t xml:space="preserve">characterized </w:t>
      </w:r>
      <w:r w:rsidR="007632CA" w:rsidRPr="00F849A5">
        <w:t>by the 3-cycle or cluster coefficients</w:t>
      </w:r>
      <w:r w:rsidR="00501C85" w:rsidRPr="00F849A5">
        <w:t xml:space="preserve">, </w:t>
      </w:r>
      <w:r w:rsidR="00F17A3A" w:rsidRPr="00F849A5">
        <w:t xml:space="preserve">particle </w:t>
      </w:r>
      <w:r w:rsidR="00501C85" w:rsidRPr="00F849A5">
        <w:t>contact</w:t>
      </w:r>
      <w:r w:rsidR="00F17A3A" w:rsidRPr="00F849A5">
        <w:t xml:space="preserve"> thermal</w:t>
      </w:r>
      <w:r w:rsidR="00501C85" w:rsidRPr="00F849A5">
        <w:t xml:space="preserve"> conductance </w:t>
      </w:r>
      <w:r w:rsidR="00504AE7" w:rsidRPr="00F849A5">
        <w:t xml:space="preserve">is also important </w:t>
      </w:r>
      <w:r w:rsidR="00A74D5C" w:rsidRPr="00F849A5">
        <w:t xml:space="preserve">in the </w:t>
      </w:r>
      <w:r w:rsidR="008A20C7" w:rsidRPr="00F849A5">
        <w:t xml:space="preserve">overall </w:t>
      </w:r>
      <w:r w:rsidR="00BE55B8" w:rsidRPr="00F849A5">
        <w:t>heat conduction</w:t>
      </w:r>
      <w:r w:rsidR="00302DAF" w:rsidRPr="00F849A5">
        <w:t xml:space="preserve"> </w:t>
      </w:r>
      <w:r w:rsidR="000061BC" w:rsidRPr="00F849A5">
        <w:fldChar w:fldCharType="begin"/>
      </w:r>
      <w:r w:rsidR="00210C28" w:rsidRPr="00F849A5">
        <w:instrText xml:space="preserve"> ADDIN EN.CITE &lt;EndNote&gt;&lt;Cite&gt;&lt;Author&gt;Kim&lt;/Author&gt;&lt;Year&gt;2019&lt;/Year&gt;&lt;RecNum&gt;67&lt;/RecNum&gt;&lt;DisplayText&gt;[25]&lt;/DisplayText&gt;&lt;record&gt;&lt;rec-number&gt;67&lt;/rec-number&gt;&lt;foreign-keys&gt;&lt;key app="EN" db-id="5x5dzfxei0tvalezs5dpptv959tfdtfr5959" timestamp="1557926884"&gt;67&lt;/key&gt;&lt;/foreign-keys&gt;&lt;ref-type name="Journal Article"&gt;17&lt;/ref-type&gt;&lt;contributors&gt;&lt;authors&gt;&lt;author&gt;Kim, Jeonggeon&lt;/author&gt;&lt;author&gt;Goo, Yong-Rack&lt;/author&gt;&lt;author&gt;Choi, Indae&lt;/author&gt;&lt;author&gt;Kim, Songkil&lt;/author&gt;&lt;author&gt;Lee, Donggeun&lt;/author&gt;&lt;/authors&gt;&lt;/contributors&gt;&lt;titles&gt;&lt;title&gt;Toward high-accuracy and high-applicability of a practical model to predict effective thermal conductivity of particle-reinforced composites&lt;/title&gt;&lt;secondary-title&gt;International Journal of Heat and Mass Transfer&lt;/secondary-title&gt;&lt;/titles&gt;&lt;periodical&gt;&lt;full-title&gt;International Journal of Heat and Mass Transfer&lt;/full-title&gt;&lt;/periodical&gt;&lt;pages&gt;863-872&lt;/pages&gt;&lt;volume&gt;131&lt;/volume&gt;&lt;dates&gt;&lt;year&gt;2019&lt;/year&gt;&lt;/dates&gt;&lt;isbn&gt;0017-9310&lt;/isbn&gt;&lt;urls&gt;&lt;/urls&gt;&lt;/record&gt;&lt;/Cite&gt;&lt;/EndNote&gt;</w:instrText>
      </w:r>
      <w:r w:rsidR="000061BC" w:rsidRPr="00F849A5">
        <w:fldChar w:fldCharType="separate"/>
      </w:r>
      <w:r w:rsidR="00210C28" w:rsidRPr="00F849A5">
        <w:rPr>
          <w:noProof/>
        </w:rPr>
        <w:t>[</w:t>
      </w:r>
      <w:hyperlink w:anchor="_ENREF_25" w:tooltip="Kim, 2019 #67" w:history="1">
        <w:r w:rsidR="00210C28" w:rsidRPr="00F849A5">
          <w:rPr>
            <w:rStyle w:val="Hyperlink"/>
            <w:noProof/>
            <w:color w:val="auto"/>
          </w:rPr>
          <w:t>25</w:t>
        </w:r>
      </w:hyperlink>
      <w:r w:rsidR="00210C28" w:rsidRPr="00F849A5">
        <w:rPr>
          <w:noProof/>
        </w:rPr>
        <w:t>]</w:t>
      </w:r>
      <w:r w:rsidR="000061BC" w:rsidRPr="00F849A5">
        <w:fldChar w:fldCharType="end"/>
      </w:r>
      <w:r w:rsidR="00BE55B8" w:rsidRPr="00F849A5">
        <w:t>.</w:t>
      </w:r>
      <w:r w:rsidR="00C32C03" w:rsidRPr="00F849A5">
        <w:rPr>
          <w:rStyle w:val="CommentReference"/>
        </w:rPr>
        <w:t xml:space="preserve"> </w:t>
      </w:r>
      <w:r w:rsidR="00BE55B8" w:rsidRPr="00F849A5">
        <w:t xml:space="preserve"> </w:t>
      </w:r>
      <w:r w:rsidR="007409C7" w:rsidRPr="00F849A5">
        <w:t>In dry materials, the contact conductance is believed to be affected by particle shape</w:t>
      </w:r>
      <w:r w:rsidR="00300C6C" w:rsidRPr="00F849A5">
        <w:t xml:space="preserve"> </w:t>
      </w:r>
      <w:r w:rsidR="007114BB" w:rsidRPr="00F849A5">
        <w:fldChar w:fldCharType="begin"/>
      </w:r>
      <w:r w:rsidR="00210C28" w:rsidRPr="00F849A5">
        <w:instrText xml:space="preserve"> ADDIN EN.CITE &lt;EndNote&gt;&lt;Cite&gt;&lt;Author&gt;Abyzov&lt;/Author&gt;&lt;Year&gt;2013&lt;/Year&gt;&lt;RecNum&gt;68&lt;/RecNum&gt;&lt;DisplayText&gt;[26, 27]&lt;/DisplayText&gt;&lt;record&gt;&lt;rec-number&gt;68&lt;/rec-number&gt;&lt;foreign-keys&gt;&lt;key app="EN" db-id="5x5dzfxei0tvalezs5dpptv959tfdtfr5959" timestamp="1557927944"&gt;68&lt;/key&gt;&lt;/foreign-keys&gt;&lt;ref-type name="Journal Article"&gt;17&lt;/ref-type&gt;&lt;contributors&gt;&lt;authors&gt;&lt;author&gt;Abyzov, Andrey M&lt;/author&gt;&lt;author&gt;Goryunov, Andrey V&lt;/author&gt;&lt;author&gt;Shakhov, Fedor M&lt;/author&gt;&lt;/authors&gt;&lt;/contributors&gt;&lt;titles&gt;&lt;title&gt;Effective thermal conductivity of disperse materials. I. Compliance of common models with experimental data&lt;/title&gt;&lt;secondary-title&gt;International Journal of Heat and Mass Transfer&lt;/secondary-title&gt;&lt;/titles&gt;&lt;periodical&gt;&lt;full-title&gt;International Journal of Heat and Mass Transfer&lt;/full-title&gt;&lt;/periodical&gt;&lt;pages&gt;752-767&lt;/pages&gt;&lt;volume&gt;67&lt;/volume&gt;&lt;dates&gt;&lt;year&gt;2013&lt;/year&gt;&lt;/dates&gt;&lt;isbn&gt;0017-9310&lt;/isbn&gt;&lt;urls&gt;&lt;/urls&gt;&lt;/record&gt;&lt;/Cite&gt;&lt;Cite&gt;&lt;Author&gt;Liu&lt;/Author&gt;&lt;Year&gt;2018&lt;/Year&gt;&lt;RecNum&gt;69&lt;/RecNum&gt;&lt;record&gt;&lt;rec-number&gt;69&lt;/rec-number&gt;&lt;foreign-keys&gt;&lt;key app="EN" db-id="5x5dzfxei0tvalezs5dpptv959tfdtfr5959" timestamp="1557928017"&gt;69&lt;/key&gt;&lt;/foreign-keys&gt;&lt;ref-type name="Journal Article"&gt;17&lt;/ref-type&gt;&lt;contributors&gt;&lt;authors&gt;&lt;author&gt;Liu, Fang&lt;/author&gt;&lt;author&gt;Cai, Yang&lt;/author&gt;&lt;author&gt;Wang, Liqiu&lt;/author&gt;&lt;author&gt;Zhao, Jun&lt;/author&gt;&lt;/authors&gt;&lt;/contributors&gt;&lt;titles&gt;&lt;title&gt;Effects of nanoparticle shapes on laminar forced convective heat transfer in curved ducts using two-phase model&lt;/title&gt;&lt;secondary-title&gt;International Journal of Heat and Mass Transfer&lt;/secondary-title&gt;&lt;/titles&gt;&lt;periodical&gt;&lt;full-title&gt;International Journal of Heat and Mass Transfer&lt;/full-title&gt;&lt;/periodical&gt;&lt;pages&gt;292-305&lt;/pages&gt;&lt;volume&gt;116&lt;/volume&gt;&lt;dates&gt;&lt;year&gt;2018&lt;/year&gt;&lt;/dates&gt;&lt;isbn&gt;0017-9310&lt;/isbn&gt;&lt;urls&gt;&lt;/urls&gt;&lt;/record&gt;&lt;/Cite&gt;&lt;/EndNote&gt;</w:instrText>
      </w:r>
      <w:r w:rsidR="007114BB" w:rsidRPr="00F849A5">
        <w:fldChar w:fldCharType="separate"/>
      </w:r>
      <w:r w:rsidR="00210C28" w:rsidRPr="00F849A5">
        <w:rPr>
          <w:noProof/>
        </w:rPr>
        <w:t>[</w:t>
      </w:r>
      <w:hyperlink w:anchor="_ENREF_26" w:tooltip="Abyzov, 2013 #68" w:history="1">
        <w:r w:rsidR="00210C28" w:rsidRPr="00F849A5">
          <w:rPr>
            <w:rStyle w:val="Hyperlink"/>
            <w:noProof/>
            <w:color w:val="auto"/>
          </w:rPr>
          <w:t>26</w:t>
        </w:r>
      </w:hyperlink>
      <w:r w:rsidR="00210C28" w:rsidRPr="00F849A5">
        <w:rPr>
          <w:noProof/>
        </w:rPr>
        <w:t xml:space="preserve">, </w:t>
      </w:r>
      <w:hyperlink w:anchor="_ENREF_27" w:tooltip="Liu, 2018 #69" w:history="1">
        <w:r w:rsidR="00210C28" w:rsidRPr="00F849A5">
          <w:rPr>
            <w:rStyle w:val="Hyperlink"/>
            <w:noProof/>
            <w:color w:val="auto"/>
          </w:rPr>
          <w:t>27</w:t>
        </w:r>
      </w:hyperlink>
      <w:r w:rsidR="00210C28" w:rsidRPr="00F849A5">
        <w:rPr>
          <w:noProof/>
        </w:rPr>
        <w:t>]</w:t>
      </w:r>
      <w:r w:rsidR="007114BB" w:rsidRPr="00F849A5">
        <w:fldChar w:fldCharType="end"/>
      </w:r>
      <w:r w:rsidR="000B1E1A" w:rsidRPr="00F849A5">
        <w:t xml:space="preserve">, </w:t>
      </w:r>
      <w:r w:rsidR="00A74D5C" w:rsidRPr="00F849A5">
        <w:t xml:space="preserve">as </w:t>
      </w:r>
      <w:r w:rsidR="007409C7" w:rsidRPr="00F849A5">
        <w:t>particle shape affect</w:t>
      </w:r>
      <w:r w:rsidR="00952A2F" w:rsidRPr="00F849A5">
        <w:t>s</w:t>
      </w:r>
      <w:r w:rsidR="007409C7" w:rsidRPr="00F849A5">
        <w:t xml:space="preserve"> both </w:t>
      </w:r>
      <w:r w:rsidR="00A74D5C" w:rsidRPr="00F849A5">
        <w:t xml:space="preserve">the </w:t>
      </w:r>
      <w:r w:rsidR="007409C7" w:rsidRPr="00F849A5">
        <w:t xml:space="preserve">contact number and contact area </w:t>
      </w:r>
      <w:r w:rsidR="00023ACA" w:rsidRPr="00F849A5">
        <w:fldChar w:fldCharType="begin"/>
      </w:r>
      <w:r w:rsidR="00210C28" w:rsidRPr="00F849A5">
        <w:instrText xml:space="preserve"> ADDIN EN.CITE &lt;EndNote&gt;&lt;Cite&gt;&lt;Author&gt;Yun&lt;/Author&gt;&lt;Year&gt;2008&lt;/Year&gt;&lt;RecNum&gt;48&lt;/RecNum&gt;&lt;DisplayText&gt;[1, 28]&lt;/DisplayText&gt;&lt;record&gt;&lt;rec-number&gt;48&lt;/rec-number&gt;&lt;foreign-keys&gt;&lt;key app="EN" db-id="5x5dzfxei0tvalezs5dpptv959tfdtfr5959" timestamp="1555280639"&gt;48&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lt;/pages&gt;&lt;volume&gt;10&lt;/volume&gt;&lt;number&gt;3&lt;/number&gt;&lt;dates&gt;&lt;year&gt;2008&lt;/year&gt;&lt;/dates&gt;&lt;isbn&gt;1434-5021&lt;/isbn&gt;&lt;urls&gt;&lt;/urls&gt;&lt;/record&gt;&lt;/Cite&gt;&lt;Cite&gt;&lt;Author&gt;Fei&lt;/Author&gt;&lt;Year&gt;2019&lt;/Year&gt;&lt;RecNum&gt;17&lt;/RecNum&gt;&lt;record&gt;&lt;rec-number&gt;17&lt;/rec-number&gt;&lt;foreign-keys&gt;&lt;key app="EN" db-id="5x5dzfxei0tvalezs5dpptv959tfdtfr5959" timestamp="1555280639"&gt;17&lt;/key&gt;&lt;/foreign-keys&gt;&lt;ref-type name="Journal Article"&gt;17&lt;/ref-type&gt;&lt;contributors&gt;&lt;authors&gt;&lt;author&gt;Fei, Wenbin&lt;/author&gt;&lt;author&gt;Narsilio, Guillermo&lt;/author&gt;&lt;author&gt;Disfani, Mahdi&lt;/author&gt;&lt;/authors&gt;&lt;/contributors&gt;&lt;titles&gt;&lt;title&gt;Impact of three-dimensional sphericity and roundness on heat transfer in granular materials  (Under review)&lt;/title&gt;&lt;secondary-title&gt;Powder Technology&lt;/secondary-title&gt;&lt;/titles&gt;&lt;periodical&gt;&lt;full-title&gt;Powder Technology&lt;/full-title&gt;&lt;/periodical&gt;&lt;dates&gt;&lt;year&gt;2019&lt;/year&gt;&lt;/dates&gt;&lt;urls&gt;&lt;/urls&gt;&lt;/record&gt;&lt;/Cite&gt;&lt;/EndNote&gt;</w:instrText>
      </w:r>
      <w:r w:rsidR="00023ACA" w:rsidRPr="00F849A5">
        <w:fldChar w:fldCharType="separate"/>
      </w:r>
      <w:r w:rsidR="00210C28" w:rsidRPr="00F849A5">
        <w:rPr>
          <w:noProof/>
        </w:rPr>
        <w:t>[</w:t>
      </w:r>
      <w:hyperlink w:anchor="_ENREF_1" w:tooltip="Yun, 2008 #48" w:history="1">
        <w:r w:rsidR="00210C28" w:rsidRPr="00F849A5">
          <w:rPr>
            <w:rStyle w:val="Hyperlink"/>
            <w:noProof/>
            <w:color w:val="auto"/>
          </w:rPr>
          <w:t>1</w:t>
        </w:r>
      </w:hyperlink>
      <w:r w:rsidR="00210C28" w:rsidRPr="00F849A5">
        <w:rPr>
          <w:noProof/>
        </w:rPr>
        <w:t xml:space="preserve">, </w:t>
      </w:r>
      <w:hyperlink w:anchor="_ENREF_28" w:tooltip="Fei, 2019 #17" w:history="1">
        <w:r w:rsidR="00210C28" w:rsidRPr="00F849A5">
          <w:rPr>
            <w:rStyle w:val="Hyperlink"/>
            <w:noProof/>
            <w:color w:val="auto"/>
          </w:rPr>
          <w:t>28</w:t>
        </w:r>
      </w:hyperlink>
      <w:r w:rsidR="00210C28" w:rsidRPr="00F849A5">
        <w:rPr>
          <w:noProof/>
        </w:rPr>
        <w:t>]</w:t>
      </w:r>
      <w:r w:rsidR="00023ACA" w:rsidRPr="00F849A5">
        <w:fldChar w:fldCharType="end"/>
      </w:r>
      <w:r w:rsidR="006E339A" w:rsidRPr="00F849A5">
        <w:t>.</w:t>
      </w:r>
      <w:r w:rsidR="007409C7" w:rsidRPr="00F849A5">
        <w:t xml:space="preserve"> Therefore, a three-dimensional particle shape descriptor is </w:t>
      </w:r>
      <w:r w:rsidR="00FE7007" w:rsidRPr="00F849A5">
        <w:t>employed</w:t>
      </w:r>
      <w:r w:rsidR="0042472A" w:rsidRPr="00F849A5">
        <w:t xml:space="preserve"> here </w:t>
      </w:r>
      <w:r w:rsidR="00A74D5C" w:rsidRPr="00F849A5">
        <w:t xml:space="preserve">to </w:t>
      </w:r>
      <w:r w:rsidR="004520E6" w:rsidRPr="00F849A5">
        <w:t>s</w:t>
      </w:r>
      <w:r w:rsidR="001F6BD7" w:rsidRPr="00F849A5">
        <w:t>tudy</w:t>
      </w:r>
      <w:r w:rsidR="007409C7" w:rsidRPr="00F849A5">
        <w:t xml:space="preserve"> the variation </w:t>
      </w:r>
      <w:r w:rsidR="00D2548F" w:rsidRPr="00F849A5">
        <w:t xml:space="preserve">in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7409C7" w:rsidRPr="00F849A5">
        <w:t>.</w:t>
      </w:r>
    </w:p>
    <w:p w14:paraId="7FB52841" w14:textId="6DCBF07F" w:rsidR="00654760" w:rsidRPr="00F849A5" w:rsidRDefault="007409C7" w:rsidP="0057423C">
      <w:pPr>
        <w:spacing w:after="80"/>
      </w:pPr>
      <w:r w:rsidRPr="00F849A5">
        <w:t xml:space="preserve">To </w:t>
      </w:r>
      <w:r w:rsidR="00665626" w:rsidRPr="00F849A5">
        <w:t xml:space="preserve">extract </w:t>
      </w:r>
      <w:r w:rsidRPr="00F849A5">
        <w:t>the ‘3-cycle’ and particle shape descriptor</w:t>
      </w:r>
      <w:r w:rsidR="00113272" w:rsidRPr="00F849A5">
        <w:t>s</w:t>
      </w:r>
      <w:r w:rsidRPr="00F849A5">
        <w:t xml:space="preserve"> of granular material</w:t>
      </w:r>
      <w:r w:rsidR="00597705" w:rsidRPr="00F849A5">
        <w:t>s</w:t>
      </w:r>
      <w:r w:rsidRPr="00F849A5">
        <w:t>, t</w:t>
      </w:r>
      <w:r w:rsidR="00EA464E" w:rsidRPr="00F849A5">
        <w:t xml:space="preserve">heir internal </w:t>
      </w:r>
      <w:r w:rsidR="00E84EDB" w:rsidRPr="00F849A5">
        <w:t xml:space="preserve">microstructural </w:t>
      </w:r>
      <w:r w:rsidRPr="00F849A5">
        <w:t>information</w:t>
      </w:r>
      <w:r w:rsidR="00EA464E" w:rsidRPr="00F849A5">
        <w:t xml:space="preserve"> </w:t>
      </w:r>
      <w:r w:rsidRPr="00F849A5">
        <w:t xml:space="preserve">should be acquired. High-resolution X-ray computerized tomography (CT) techniques </w:t>
      </w:r>
      <w:r w:rsidR="008359CB" w:rsidRPr="00F849A5">
        <w:t xml:space="preserve">applied to </w:t>
      </w:r>
      <w:r w:rsidR="004F24B6" w:rsidRPr="00F849A5">
        <w:t>granular materials</w:t>
      </w:r>
      <w:r w:rsidR="00B734CE" w:rsidRPr="00F849A5">
        <w:t xml:space="preserve"> can </w:t>
      </w:r>
      <w:r w:rsidR="00CD1E84" w:rsidRPr="00F849A5">
        <w:t>generat</w:t>
      </w:r>
      <w:r w:rsidR="00B734CE" w:rsidRPr="00F849A5">
        <w:t>e</w:t>
      </w:r>
      <w:r w:rsidR="00CD1E84" w:rsidRPr="00F849A5">
        <w:t xml:space="preserve"> s</w:t>
      </w:r>
      <w:r w:rsidR="0021110E" w:rsidRPr="00F849A5">
        <w:t>equential CT images</w:t>
      </w:r>
      <w:r w:rsidR="00C04EDA" w:rsidRPr="00F849A5">
        <w:t xml:space="preserve"> </w:t>
      </w:r>
      <w:r w:rsidR="0031201A" w:rsidRPr="00F849A5">
        <w:t>at a certain interval (resolution)</w:t>
      </w:r>
      <w:r w:rsidR="00687F25" w:rsidRPr="00F849A5">
        <w:t xml:space="preserve"> </w:t>
      </w:r>
      <w:r w:rsidR="005370ED" w:rsidRPr="00F849A5">
        <w:fldChar w:fldCharType="begin">
          <w:fldData xml:space="preserve">PEVuZE5vdGU+PENpdGU+PEF1dGhvcj5BYmJhczwvQXV0aG9yPjxZZWFyPjIwMDc8L1llYXI+PFJl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</w:fldData>
        </w:fldChar>
      </w:r>
      <w:r w:rsidR="00210C28" w:rsidRPr="00F849A5">
        <w:instrText xml:space="preserve"> ADDIN EN.CITE </w:instrText>
      </w:r>
      <w:r w:rsidR="00210C28" w:rsidRPr="00F849A5">
        <w:fldChar w:fldCharType="begin">
          <w:fldData xml:space="preserve">PEVuZE5vdGU+PENpdGU+PEF1dGhvcj5BYmJhczwvQXV0aG9yPjxZZWFyPjIwMDc8L1llYXI+PFJl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</w:fldData>
        </w:fldChar>
      </w:r>
      <w:r w:rsidR="00210C28" w:rsidRPr="00F849A5">
        <w:instrText xml:space="preserve"> ADDIN EN.CITE.DATA </w:instrText>
      </w:r>
      <w:r w:rsidR="00210C28" w:rsidRPr="00F849A5">
        <w:fldChar w:fldCharType="end"/>
      </w:r>
      <w:r w:rsidR="005370ED" w:rsidRPr="00F849A5">
        <w:fldChar w:fldCharType="separate"/>
      </w:r>
      <w:r w:rsidR="00210C28" w:rsidRPr="00F849A5">
        <w:rPr>
          <w:noProof/>
        </w:rPr>
        <w:t>[</w:t>
      </w:r>
      <w:hyperlink w:anchor="_ENREF_29" w:tooltip="Abbas, 2007 #54" w:history="1">
        <w:r w:rsidR="00210C28" w:rsidRPr="00F849A5">
          <w:rPr>
            <w:rStyle w:val="Hyperlink"/>
            <w:noProof/>
            <w:color w:val="auto"/>
          </w:rPr>
          <w:t>29-31</w:t>
        </w:r>
      </w:hyperlink>
      <w:r w:rsidR="00210C28" w:rsidRPr="00F849A5">
        <w:rPr>
          <w:noProof/>
        </w:rPr>
        <w:t>]</w:t>
      </w:r>
      <w:r w:rsidR="005370ED" w:rsidRPr="00F849A5">
        <w:fldChar w:fldCharType="end"/>
      </w:r>
      <w:r w:rsidR="008745BE" w:rsidRPr="00F849A5">
        <w:t>.</w:t>
      </w:r>
      <w:r w:rsidR="00C04EDA" w:rsidRPr="00F849A5">
        <w:t xml:space="preserve"> </w:t>
      </w:r>
      <w:r w:rsidR="008745BE" w:rsidRPr="00F849A5">
        <w:t>Based on the images,</w:t>
      </w:r>
      <w:r w:rsidR="00C04EDA" w:rsidRPr="00F849A5">
        <w:t xml:space="preserve"> </w:t>
      </w:r>
      <w:r w:rsidR="008745BE" w:rsidRPr="00F849A5">
        <w:t>the p</w:t>
      </w:r>
      <w:r w:rsidR="007F56BE" w:rsidRPr="00F849A5">
        <w:t xml:space="preserve">article geometrical information and connectivity </w:t>
      </w:r>
      <w:r w:rsidR="0021021D" w:rsidRPr="00F849A5">
        <w:t xml:space="preserve">can </w:t>
      </w:r>
      <w:r w:rsidR="007F56BE" w:rsidRPr="00F849A5">
        <w:t xml:space="preserve">be </w:t>
      </w:r>
      <w:r w:rsidR="00F23AAD" w:rsidRPr="00F849A5">
        <w:t xml:space="preserve">extracted </w:t>
      </w:r>
      <w:r w:rsidR="007F56BE" w:rsidRPr="00F849A5">
        <w:t xml:space="preserve">using </w:t>
      </w:r>
      <w:r w:rsidR="00496D78" w:rsidRPr="00F849A5">
        <w:t xml:space="preserve">imaging </w:t>
      </w:r>
      <w:r w:rsidR="00F40269" w:rsidRPr="00F849A5">
        <w:t>postp</w:t>
      </w:r>
      <w:r w:rsidR="00496D78" w:rsidRPr="00F849A5">
        <w:t>rocessing techniques.</w:t>
      </w:r>
      <w:r w:rsidR="00760068" w:rsidRPr="00F849A5">
        <w:t xml:space="preserve"> </w:t>
      </w:r>
      <w:r w:rsidR="000E5807" w:rsidRPr="00F849A5">
        <w:t>T</w:t>
      </w:r>
      <w:r w:rsidR="00950521" w:rsidRPr="00F849A5">
        <w:t>he geometry of the granular materials can</w:t>
      </w:r>
      <w:r w:rsidR="000E5807" w:rsidRPr="00F849A5">
        <w:t xml:space="preserve"> also</w:t>
      </w:r>
      <w:r w:rsidR="00950521" w:rsidRPr="00F849A5">
        <w:t xml:space="preserve"> be </w:t>
      </w:r>
      <w:proofErr w:type="gramStart"/>
      <w:r w:rsidR="00950521" w:rsidRPr="00F849A5">
        <w:t>rec</w:t>
      </w:r>
      <w:bookmarkStart w:id="10" w:name="_GoBack"/>
      <w:bookmarkEnd w:id="10"/>
      <w:r w:rsidR="00950521" w:rsidRPr="00F849A5">
        <w:t>onstructed</w:t>
      </w:r>
      <w:proofErr w:type="gramEnd"/>
      <w:r w:rsidR="00950521" w:rsidRPr="00F849A5">
        <w:t xml:space="preserve"> and </w:t>
      </w:r>
      <w:r w:rsidR="00BE2238" w:rsidRPr="00F849A5">
        <w:t>n</w:t>
      </w:r>
      <w:r w:rsidRPr="00F849A5">
        <w:t>umerical simulation</w:t>
      </w:r>
      <w:r w:rsidR="002153F2" w:rsidRPr="00F849A5">
        <w:t>s</w:t>
      </w:r>
      <w:r w:rsidRPr="00F849A5">
        <w:t xml:space="preserve"> </w:t>
      </w:r>
      <w:r w:rsidR="00A45860" w:rsidRPr="00F849A5">
        <w:t xml:space="preserve">can be </w:t>
      </w:r>
      <w:r w:rsidR="00B40A65" w:rsidRPr="00F849A5">
        <w:t xml:space="preserve">undertaken </w:t>
      </w:r>
      <w:r w:rsidRPr="00F849A5">
        <w:t xml:space="preserve">to </w:t>
      </w:r>
      <w:r w:rsidR="004765C6" w:rsidRPr="00F849A5">
        <w:t xml:space="preserve">estimate </w:t>
      </w:r>
      <w:r w:rsidRPr="00F849A5">
        <w:t>the</w:t>
      </w:r>
      <w:r w:rsidR="005F4FE3" w:rsidRPr="00F849A5">
        <w:t>ir</w:t>
      </w:r>
      <w:r w:rsidRPr="00F849A5">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Pr="00F849A5">
        <w:t xml:space="preserve">. </w:t>
      </w:r>
      <w:r w:rsidR="008E1460" w:rsidRPr="00F849A5">
        <w:t>F</w:t>
      </w:r>
      <w:r w:rsidRPr="00F849A5">
        <w:t xml:space="preserve">inite element simulation </w:t>
      </w:r>
      <w:r w:rsidR="00E0700C" w:rsidRPr="00F849A5">
        <w:t xml:space="preserve">(FEM) </w:t>
      </w:r>
      <w:r w:rsidRPr="00F849A5">
        <w:t xml:space="preserve">is </w:t>
      </w:r>
      <w:r w:rsidR="00E77B27" w:rsidRPr="00F849A5">
        <w:t xml:space="preserve">an available method </w:t>
      </w:r>
      <w:r w:rsidRPr="00F849A5">
        <w:t xml:space="preserve">to compute th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Pr="00F849A5">
        <w:t xml:space="preserve"> </w:t>
      </w:r>
      <w:r w:rsidR="008E1460" w:rsidRPr="00F849A5">
        <w:t xml:space="preserve">but </w:t>
      </w:r>
      <w:r w:rsidRPr="00F849A5">
        <w:t xml:space="preserve">it is time-consuming because fine meshes are required to </w:t>
      </w:r>
      <w:proofErr w:type="spellStart"/>
      <w:r w:rsidRPr="00F849A5">
        <w:t>discreti</w:t>
      </w:r>
      <w:r w:rsidR="00330CB2" w:rsidRPr="00F849A5">
        <w:t>z</w:t>
      </w:r>
      <w:r w:rsidRPr="00F849A5">
        <w:t>e</w:t>
      </w:r>
      <w:proofErr w:type="spellEnd"/>
      <w:r w:rsidRPr="00F849A5">
        <w:t xml:space="preserve"> the </w:t>
      </w:r>
      <w:r w:rsidR="00F40269" w:rsidRPr="00F849A5">
        <w:t>interp</w:t>
      </w:r>
      <w:r w:rsidRPr="00F849A5">
        <w:t>article contact</w:t>
      </w:r>
      <w:r w:rsidR="004765C6" w:rsidRPr="00F849A5">
        <w:t>s</w:t>
      </w:r>
      <w:r w:rsidRPr="00F849A5">
        <w:t xml:space="preserve"> and the interface between solid and pore phases. </w:t>
      </w:r>
      <w:r w:rsidR="008E1460" w:rsidRPr="00F849A5">
        <w:t>I</w:t>
      </w:r>
      <w:r w:rsidRPr="00F849A5">
        <w:t>t usually overestimate</w:t>
      </w:r>
      <w:r w:rsidR="0052241B" w:rsidRPr="00F849A5">
        <w:t>s</w:t>
      </w:r>
      <w:r w:rsidRPr="00F849A5">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Pr="00F849A5">
        <w:t xml:space="preserve"> due to </w:t>
      </w:r>
      <w:proofErr w:type="spellStart"/>
      <w:r w:rsidR="00F40269" w:rsidRPr="00F849A5">
        <w:t>overs</w:t>
      </w:r>
      <w:r w:rsidRPr="00F849A5">
        <w:t>moothing</w:t>
      </w:r>
      <w:proofErr w:type="spellEnd"/>
      <w:r w:rsidRPr="00F849A5">
        <w:t xml:space="preserve"> the</w:t>
      </w:r>
      <w:r w:rsidR="00A763CA" w:rsidRPr="00F849A5">
        <w:t xml:space="preserve"> </w:t>
      </w:r>
      <w:r w:rsidR="00F40269" w:rsidRPr="00F849A5">
        <w:t>interp</w:t>
      </w:r>
      <w:r w:rsidR="00A763CA" w:rsidRPr="00F849A5">
        <w:t>article</w:t>
      </w:r>
      <w:r w:rsidRPr="00F849A5">
        <w:t xml:space="preserve"> contact area</w:t>
      </w:r>
      <w:r w:rsidR="00A763CA" w:rsidRPr="00F849A5">
        <w:t>s</w:t>
      </w:r>
      <w:r w:rsidR="006B009A" w:rsidRPr="00F849A5">
        <w:t xml:space="preserve"> </w:t>
      </w:r>
      <w:r w:rsidR="006B009A" w:rsidRPr="00F849A5">
        <w:fldChar w:fldCharType="begin"/>
      </w:r>
      <w:r w:rsidR="001C0E2D" w:rsidRPr="00F849A5">
        <w:instrText xml:space="preserve"> ADDIN EN.CITE &lt;EndNote&gt;&lt;Cite&gt;&lt;Author&gt;Narsilio&lt;/Author&gt;&lt;Year&gt;2010&lt;/Year&gt;&lt;RecNum&gt;27&lt;/RecNum&gt;&lt;DisplayText&gt;[32, 33]&lt;/DisplayText&gt;&lt;record&gt;&lt;rec-number&gt;27&lt;/rec-number&gt;&lt;foreign-keys&gt;&lt;key app="EN" db-id="5x5dzfxei0tvalezs5dpptv959tfdtfr5959" timestamp="1555280639"&gt;27&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Cite&gt;&lt;Author&gt;Miettinen&lt;/Author&gt;&lt;Year&gt;2012&lt;/Year&gt;&lt;RecNum&gt;160&lt;/RecNum&gt;&lt;record&gt;&lt;rec-number&gt;160&lt;/rec-number&gt;&lt;foreign-keys&gt;&lt;key app="EN" db-id="rvwr2vxxd9szv3efd5t5f9db0pfrrr0pfz90" timestamp="1554204301"&gt;160&lt;/key&gt;&lt;/foreign-keys&gt;&lt;ref-type name="Journal Article"&gt;17&lt;/ref-type&gt;&lt;contributors&gt;&lt;authors&gt;&lt;author&gt;Miettinen, Lasse&lt;/author&gt;&lt;author&gt;Kekäläinen, Pekka&lt;/author&gt;&lt;author&gt;Turpeinen, Tuomas&lt;/author&gt;&lt;author&gt;Hyväluoma, Jari&lt;/author&gt;&lt;author&gt;Merikoski, Juha&lt;/author&gt;&lt;author&gt;Timonen, Jussi&lt;/author&gt;&lt;/authors&gt;&lt;/contributors&gt;&lt;titles&gt;&lt;title&gt;Dependence of thermal conductivity on structural parameters in porous samples&lt;/title&gt;&lt;secondary-title&gt;AIP Advances&lt;/secondary-title&gt;&lt;/titles&gt;&lt;pages&gt;012101&lt;/pages&gt;&lt;volume&gt;2&lt;/volume&gt;&lt;number&gt;1&lt;/number&gt;&lt;dates&gt;&lt;year&gt;2012&lt;/year&gt;&lt;/dates&gt;&lt;isbn&gt;2158-3226&lt;/isbn&gt;&lt;urls&gt;&lt;/urls&gt;&lt;/record&gt;&lt;/Cite&gt;&lt;/EndNote&gt;</w:instrText>
      </w:r>
      <w:r w:rsidR="006B009A" w:rsidRPr="00F849A5">
        <w:fldChar w:fldCharType="separate"/>
      </w:r>
      <w:r w:rsidR="00210C28" w:rsidRPr="00F849A5">
        <w:rPr>
          <w:noProof/>
        </w:rPr>
        <w:t>[</w:t>
      </w:r>
      <w:hyperlink w:anchor="_ENREF_32" w:tooltip="Narsilio, 2010 #27" w:history="1">
        <w:r w:rsidR="00210C28" w:rsidRPr="00F849A5">
          <w:rPr>
            <w:rStyle w:val="Hyperlink"/>
            <w:noProof/>
            <w:color w:val="auto"/>
          </w:rPr>
          <w:t>32</w:t>
        </w:r>
      </w:hyperlink>
      <w:r w:rsidR="00210C28" w:rsidRPr="00F849A5">
        <w:rPr>
          <w:noProof/>
        </w:rPr>
        <w:t xml:space="preserve">, </w:t>
      </w:r>
      <w:hyperlink w:anchor="_ENREF_33" w:tooltip="Miettinen, 2012 #160" w:history="1">
        <w:r w:rsidR="00210C28" w:rsidRPr="00F849A5">
          <w:rPr>
            <w:rStyle w:val="Hyperlink"/>
            <w:noProof/>
            <w:color w:val="auto"/>
          </w:rPr>
          <w:t>33</w:t>
        </w:r>
      </w:hyperlink>
      <w:r w:rsidR="00210C28" w:rsidRPr="00F849A5">
        <w:rPr>
          <w:noProof/>
        </w:rPr>
        <w:t>]</w:t>
      </w:r>
      <w:r w:rsidR="006B009A" w:rsidRPr="00F849A5">
        <w:fldChar w:fldCharType="end"/>
      </w:r>
      <w:r w:rsidR="00B71A46" w:rsidRPr="00F849A5">
        <w:t xml:space="preserve"> and the </w:t>
      </w:r>
      <w:r w:rsidR="00125EE2" w:rsidRPr="00F849A5">
        <w:t>lack</w:t>
      </w:r>
      <w:r w:rsidR="00B71A46" w:rsidRPr="00F849A5">
        <w:t xml:space="preserve"> of consider</w:t>
      </w:r>
      <w:r w:rsidR="008E1460" w:rsidRPr="00F849A5">
        <w:t>ation of</w:t>
      </w:r>
      <w:r w:rsidR="00B71A46" w:rsidRPr="00F849A5">
        <w:t xml:space="preserve"> particle surface roughness</w:t>
      </w:r>
      <w:r w:rsidR="003F3BD1" w:rsidRPr="00F849A5">
        <w:t xml:space="preserve"> </w:t>
      </w:r>
      <w:r w:rsidR="003F3BD1" w:rsidRPr="00F849A5">
        <w:fldChar w:fldCharType="begin"/>
      </w:r>
      <w:r w:rsidR="00210C28" w:rsidRPr="00F849A5">
        <w:instrText xml:space="preserve"> ADDIN EN.CITE &lt;EndNote&gt;&lt;Cite&gt;&lt;Author&gt;Narsilio&lt;/Author&gt;&lt;Year&gt;2010&lt;/Year&gt;&lt;RecNum&gt;27&lt;/RecNum&gt;&lt;DisplayText&gt;[32]&lt;/DisplayText&gt;&lt;record&gt;&lt;rec-number&gt;27&lt;/rec-number&gt;&lt;foreign-keys&gt;&lt;key app="EN" db-id="5x5dzfxei0tvalezs5dpptv959tfdtfr5959" timestamp="1555280639"&gt;27&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3F3BD1" w:rsidRPr="00F849A5">
        <w:fldChar w:fldCharType="separate"/>
      </w:r>
      <w:r w:rsidR="00210C28" w:rsidRPr="00F849A5">
        <w:rPr>
          <w:noProof/>
        </w:rPr>
        <w:t>[</w:t>
      </w:r>
      <w:hyperlink w:anchor="_ENREF_32" w:tooltip="Narsilio, 2010 #27" w:history="1">
        <w:r w:rsidR="00210C28" w:rsidRPr="00F849A5">
          <w:rPr>
            <w:rStyle w:val="Hyperlink"/>
            <w:noProof/>
            <w:color w:val="auto"/>
          </w:rPr>
          <w:t>32</w:t>
        </w:r>
      </w:hyperlink>
      <w:r w:rsidR="00210C28" w:rsidRPr="00F849A5">
        <w:rPr>
          <w:noProof/>
        </w:rPr>
        <w:t>]</w:t>
      </w:r>
      <w:r w:rsidR="003F3BD1" w:rsidRPr="00F849A5">
        <w:fldChar w:fldCharType="end"/>
      </w:r>
      <w:r w:rsidRPr="00F849A5">
        <w:t>. Alternatively, network models</w:t>
      </w:r>
      <w:r w:rsidR="00D61E52" w:rsidRPr="00F849A5">
        <w:t xml:space="preserve"> </w:t>
      </w:r>
      <w:r w:rsidR="00307AA7" w:rsidRPr="00F849A5">
        <w:fldChar w:fldCharType="begin">
          <w:fldData xml:space="preserve">PEVuZE5vdGU+PENpdGU+PEF1dGhvcj5ZdW48L0F1dGhvcj48WWVhcj4yMDEwPC9ZZWFyPjxSZWNO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==
</w:fldData>
        </w:fldChar>
      </w:r>
      <w:r w:rsidR="001C0E2D" w:rsidRPr="00F849A5">
        <w:instrText xml:space="preserve"> ADDIN EN.CITE </w:instrText>
      </w:r>
      <w:r w:rsidR="001C0E2D" w:rsidRPr="00F849A5">
        <w:fldChar w:fldCharType="begin">
          <w:fldData xml:space="preserve">PEVuZE5vdGU+PENpdGU+PEF1dGhvcj5ZdW48L0F1dGhvcj48WWVhcj4yMDEwPC9ZZWFyPjxSZWNO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==
</w:fldData>
        </w:fldChar>
      </w:r>
      <w:r w:rsidR="001C0E2D" w:rsidRPr="00F849A5">
        <w:instrText xml:space="preserve"> ADDIN EN.CITE.DATA </w:instrText>
      </w:r>
      <w:r w:rsidR="001C0E2D" w:rsidRPr="00F849A5">
        <w:fldChar w:fldCharType="end"/>
      </w:r>
      <w:r w:rsidR="00307AA7" w:rsidRPr="00F849A5">
        <w:fldChar w:fldCharType="separate"/>
      </w:r>
      <w:r w:rsidR="00210C28" w:rsidRPr="00F849A5">
        <w:rPr>
          <w:noProof/>
        </w:rPr>
        <w:t>[</w:t>
      </w:r>
      <w:hyperlink w:anchor="_ENREF_34" w:tooltip="Yun, 2010 #57" w:history="1">
        <w:r w:rsidR="00210C28" w:rsidRPr="00F849A5">
          <w:rPr>
            <w:rStyle w:val="Hyperlink"/>
            <w:noProof/>
            <w:color w:val="auto"/>
          </w:rPr>
          <w:t>34-36</w:t>
        </w:r>
      </w:hyperlink>
      <w:r w:rsidR="00210C28" w:rsidRPr="00F849A5">
        <w:rPr>
          <w:noProof/>
        </w:rPr>
        <w:t>]</w:t>
      </w:r>
      <w:r w:rsidR="00307AA7" w:rsidRPr="00F849A5">
        <w:fldChar w:fldCharType="end"/>
      </w:r>
      <w:r w:rsidRPr="00F849A5">
        <w:t xml:space="preserve"> </w:t>
      </w:r>
      <w:r w:rsidR="00E11F95" w:rsidRPr="00F849A5">
        <w:t xml:space="preserve">can </w:t>
      </w:r>
      <w:r w:rsidRPr="00F849A5">
        <w:t xml:space="preserve">discretely represent particle packings and calculate the heat transfer through </w:t>
      </w:r>
      <w:r w:rsidR="00F40269" w:rsidRPr="00F849A5">
        <w:t>interp</w:t>
      </w:r>
      <w:r w:rsidRPr="00F849A5">
        <w:t>article contact</w:t>
      </w:r>
      <w:r w:rsidR="00714505" w:rsidRPr="00F849A5">
        <w:t>s</w:t>
      </w:r>
      <w:r w:rsidRPr="00F849A5">
        <w:t xml:space="preserve"> (real</w:t>
      </w:r>
      <w:r w:rsidR="008E1460" w:rsidRPr="00F849A5">
        <w:t xml:space="preserve"> </w:t>
      </w:r>
      <w:r w:rsidRPr="00F849A5">
        <w:t>contact</w:t>
      </w:r>
      <w:r w:rsidR="00714505" w:rsidRPr="00F849A5">
        <w:t>s</w:t>
      </w:r>
      <w:r w:rsidRPr="00F849A5">
        <w:t>) and small gap</w:t>
      </w:r>
      <w:r w:rsidR="00714505" w:rsidRPr="00F849A5">
        <w:t>s</w:t>
      </w:r>
      <w:r w:rsidRPr="00F849A5">
        <w:t xml:space="preserve"> between particles (</w:t>
      </w:r>
      <w:r w:rsidR="009F7861" w:rsidRPr="00F849A5">
        <w:t>near-contact</w:t>
      </w:r>
      <w:r w:rsidR="00FC341A" w:rsidRPr="00F849A5">
        <w:t>s</w:t>
      </w:r>
      <w:r w:rsidRPr="00F849A5">
        <w:t xml:space="preserve">). However, </w:t>
      </w:r>
      <w:r w:rsidR="009B34DB" w:rsidRPr="00F849A5">
        <w:t xml:space="preserve">very few </w:t>
      </w:r>
      <w:r w:rsidRPr="00F849A5">
        <w:t xml:space="preserve">thermal network models are </w:t>
      </w:r>
      <w:r w:rsidR="00B637DB" w:rsidRPr="00F849A5">
        <w:t>available</w:t>
      </w:r>
      <w:r w:rsidRPr="00F849A5">
        <w:t xml:space="preserve"> </w:t>
      </w:r>
      <w:r w:rsidR="00FA55D2" w:rsidRPr="00F849A5">
        <w:t xml:space="preserve">for </w:t>
      </w:r>
      <w:proofErr w:type="spellStart"/>
      <w:r w:rsidR="00F40269" w:rsidRPr="00F849A5">
        <w:t>nons</w:t>
      </w:r>
      <w:r w:rsidRPr="00F849A5">
        <w:t>phere</w:t>
      </w:r>
      <w:proofErr w:type="spellEnd"/>
      <w:r w:rsidRPr="00F849A5">
        <w:t xml:space="preserve"> packings. The </w:t>
      </w:r>
      <w:r w:rsidR="00F238ED" w:rsidRPr="00F849A5">
        <w:t>thermal conductance network model (</w:t>
      </w:r>
      <w:r w:rsidRPr="00F849A5">
        <w:t>TCNM</w:t>
      </w:r>
      <w:r w:rsidR="00F238ED" w:rsidRPr="00F849A5">
        <w:t>)</w:t>
      </w:r>
      <w:r w:rsidRPr="00F849A5">
        <w:t xml:space="preserve"> </w:t>
      </w:r>
      <w:r w:rsidR="00D710DC" w:rsidRPr="00F849A5">
        <w:t xml:space="preserve"> </w:t>
      </w:r>
      <w:r w:rsidR="00D710DC" w:rsidRPr="00F849A5">
        <w:fldChar w:fldCharType="begin"/>
      </w:r>
      <w:r w:rsidR="00210C28" w:rsidRPr="00F849A5">
        <w:instrText xml:space="preserve"> ADDIN EN.CITE &lt;EndNote&gt;&lt;Cite&gt;&lt;Author&gt;van der Linden&lt;/Author&gt;&lt;Year&gt;2019&lt;/Year&gt;&lt;RecNum&gt;42&lt;/RecNum&gt;&lt;DisplayText&gt;[37]&lt;/DisplayText&gt;&lt;record&gt;&lt;rec-number&gt;42&lt;/rec-number&gt;&lt;foreign-keys&gt;&lt;key app="EN" db-id="5x5dzfxei0tvalezs5dpptv959tfdtfr5959" timestamp="1555280639"&gt;42&lt;/key&gt;&lt;/foreign-keys&gt;&lt;ref-type name="Journal Article"&gt;17&lt;/ref-type&gt;&lt;contributors&gt;&lt;authors&gt;&lt;author&gt;van der Linden,Joost H&lt;/author&gt;&lt;author&gt;Narsilio, Guillermo&lt;/author&gt;&lt;author&gt;Tordesillas, Antoinette&lt;/author&gt;&lt;/authors&gt;&lt;/contributors&gt;&lt;titles&gt;&lt;title&gt;Thermal conductance network model for computerised tomography images of real geomaterials (Under review)&lt;/title&gt;&lt;secondary-title&gt;Computers and Geotechnics&lt;/secondary-title&gt;&lt;/titles&gt;&lt;periodical&gt;&lt;full-title&gt;Computers and Geotechnics&lt;/full-title&gt;&lt;/periodical&gt;&lt;dates&gt;&lt;year&gt;2019&lt;/year&gt;&lt;/dates&gt;&lt;urls&gt;&lt;/urls&gt;&lt;/record&gt;&lt;/Cite&gt;&lt;/EndNote&gt;</w:instrText>
      </w:r>
      <w:r w:rsidR="00D710DC" w:rsidRPr="00F849A5">
        <w:fldChar w:fldCharType="separate"/>
      </w:r>
      <w:r w:rsidR="00210C28" w:rsidRPr="00F849A5">
        <w:rPr>
          <w:noProof/>
        </w:rPr>
        <w:t>[</w:t>
      </w:r>
      <w:hyperlink w:anchor="_ENREF_37" w:tooltip="van der Linden, 2019 #42" w:history="1">
        <w:r w:rsidR="00210C28" w:rsidRPr="00F849A5">
          <w:rPr>
            <w:rStyle w:val="Hyperlink"/>
            <w:noProof/>
            <w:color w:val="auto"/>
          </w:rPr>
          <w:t>37</w:t>
        </w:r>
      </w:hyperlink>
      <w:r w:rsidR="00210C28" w:rsidRPr="00F849A5">
        <w:rPr>
          <w:noProof/>
        </w:rPr>
        <w:t>]</w:t>
      </w:r>
      <w:r w:rsidR="00D710DC" w:rsidRPr="00F849A5">
        <w:fldChar w:fldCharType="end"/>
      </w:r>
      <w:r w:rsidR="00D710DC" w:rsidRPr="00F849A5">
        <w:t xml:space="preserve"> </w:t>
      </w:r>
      <w:r w:rsidRPr="00F849A5">
        <w:t xml:space="preserve">developed </w:t>
      </w:r>
      <w:r w:rsidR="00FA55D2" w:rsidRPr="00F849A5">
        <w:t xml:space="preserve">by </w:t>
      </w:r>
      <w:r w:rsidRPr="00F849A5">
        <w:t xml:space="preserve">our team extended </w:t>
      </w:r>
      <w:r w:rsidR="004A762B" w:rsidRPr="00F849A5">
        <w:t>the application</w:t>
      </w:r>
      <w:r w:rsidR="00823A3C" w:rsidRPr="00F849A5">
        <w:t xml:space="preserve"> </w:t>
      </w:r>
      <w:r w:rsidRPr="00F849A5">
        <w:t xml:space="preserve">to </w:t>
      </w:r>
      <w:r w:rsidR="00724A42" w:rsidRPr="00F849A5">
        <w:t xml:space="preserve">packings of </w:t>
      </w:r>
      <w:r w:rsidRPr="00F849A5">
        <w:t>irregular</w:t>
      </w:r>
      <w:r w:rsidR="00724A42" w:rsidRPr="00F849A5">
        <w:t xml:space="preserve"> (i.e., </w:t>
      </w:r>
      <w:proofErr w:type="spellStart"/>
      <w:r w:rsidR="00F40269" w:rsidRPr="00F849A5">
        <w:t>nons</w:t>
      </w:r>
      <w:r w:rsidR="00724A42" w:rsidRPr="00F849A5">
        <w:t>pherical</w:t>
      </w:r>
      <w:proofErr w:type="spellEnd"/>
      <w:r w:rsidR="00724A42" w:rsidRPr="00F849A5">
        <w:t>)</w:t>
      </w:r>
      <w:r w:rsidR="0058163E" w:rsidRPr="00F849A5">
        <w:t xml:space="preserve"> particle</w:t>
      </w:r>
      <w:r w:rsidR="00FD1180" w:rsidRPr="00F849A5">
        <w:t>s</w:t>
      </w:r>
      <w:r w:rsidRPr="00F849A5">
        <w:t xml:space="preserve">. </w:t>
      </w:r>
    </w:p>
    <w:p w14:paraId="18CA28D6" w14:textId="3CAD14BA" w:rsidR="00994CE7" w:rsidRPr="00F849A5" w:rsidRDefault="00144262" w:rsidP="0057423C">
      <w:r w:rsidRPr="00F849A5">
        <w:t xml:space="preserve">This article aims to </w:t>
      </w:r>
      <w:r w:rsidR="005D183E" w:rsidRPr="00F849A5">
        <w:t xml:space="preserve">find </w:t>
      </w:r>
      <w:r w:rsidR="00B51E96" w:rsidRPr="00F849A5">
        <w:t>the relationship between</w:t>
      </w:r>
      <w:r w:rsidR="00593607" w:rsidRPr="00F849A5">
        <w:t xml:space="preserve"> the</w:t>
      </w:r>
      <w:r w:rsidR="00B51E96" w:rsidRPr="00F849A5">
        <w:t xml:space="preserve"> </w:t>
      </w:r>
      <w:r w:rsidR="000759C3" w:rsidRPr="00F849A5">
        <w:t>deformability</w:t>
      </w:r>
      <w:r w:rsidR="00B90415" w:rsidRPr="00F849A5">
        <w:t xml:space="preserve"> of granular </w:t>
      </w:r>
      <w:r w:rsidR="000759C3" w:rsidRPr="00F849A5">
        <w:t xml:space="preserve">materials or </w:t>
      </w:r>
      <w:r w:rsidR="00B51E96" w:rsidRPr="00F849A5">
        <w:t>rigidity and the</w:t>
      </w:r>
      <w:r w:rsidR="000A43C2" w:rsidRPr="00F849A5">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B51E96" w:rsidRPr="00F849A5">
        <w:t xml:space="preserve"> of granular materials</w:t>
      </w:r>
      <w:r w:rsidR="00703E65" w:rsidRPr="00F849A5">
        <w:t xml:space="preserve"> using network techniques</w:t>
      </w:r>
      <w:r w:rsidR="00B51E96" w:rsidRPr="00F849A5">
        <w:t xml:space="preserve">. </w:t>
      </w:r>
      <w:r w:rsidR="00395197" w:rsidRPr="00F849A5">
        <w:t>Five granular materials with different particle shape</w:t>
      </w:r>
      <w:r w:rsidR="00FA55D2" w:rsidRPr="00F849A5">
        <w:t>s</w:t>
      </w:r>
      <w:r w:rsidR="00395197" w:rsidRPr="00F849A5">
        <w:t xml:space="preserve"> </w:t>
      </w:r>
      <w:r w:rsidR="00FA55D2" w:rsidRPr="00F849A5">
        <w:t xml:space="preserve">were </w:t>
      </w:r>
      <w:r w:rsidR="00FD69F2" w:rsidRPr="00F849A5">
        <w:t>scanned using CT techniques</w:t>
      </w:r>
      <w:r w:rsidR="008B058A" w:rsidRPr="00F849A5">
        <w:t xml:space="preserve"> under different loadings</w:t>
      </w:r>
      <w:r w:rsidR="00FD69F2" w:rsidRPr="00F849A5">
        <w:t xml:space="preserve">. </w:t>
      </w:r>
      <w:r w:rsidR="008B058A" w:rsidRPr="00F849A5">
        <w:t xml:space="preserve">For each material at each level of compaction, four smaller subsamples </w:t>
      </w:r>
      <w:r w:rsidR="00FA55D2" w:rsidRPr="00F849A5">
        <w:t xml:space="preserve">were </w:t>
      </w:r>
      <w:r w:rsidR="008B058A" w:rsidRPr="00F849A5">
        <w:t xml:space="preserve">selected to </w:t>
      </w:r>
      <w:r w:rsidR="00013310" w:rsidRPr="00F849A5">
        <w:t>(</w:t>
      </w:r>
      <w:proofErr w:type="spellStart"/>
      <w:r w:rsidR="00013310" w:rsidRPr="00F849A5">
        <w:t>i</w:t>
      </w:r>
      <w:proofErr w:type="spellEnd"/>
      <w:r w:rsidR="00013310" w:rsidRPr="00F849A5">
        <w:t xml:space="preserve">) </w:t>
      </w:r>
      <w:r w:rsidR="008B058A" w:rsidRPr="00F849A5">
        <w:t>construct contact network</w:t>
      </w:r>
      <w:r w:rsidR="00162BCA" w:rsidRPr="00F849A5">
        <w:t>s</w:t>
      </w:r>
      <w:r w:rsidR="008B058A" w:rsidRPr="00F849A5">
        <w:t xml:space="preserve"> </w:t>
      </w:r>
      <w:r w:rsidR="00FA55D2" w:rsidRPr="00F849A5">
        <w:t xml:space="preserve">to </w:t>
      </w:r>
      <w:r w:rsidR="008B058A" w:rsidRPr="00F849A5">
        <w:t>calculat</w:t>
      </w:r>
      <w:r w:rsidR="00FA55D2" w:rsidRPr="00F849A5">
        <w:t>e</w:t>
      </w:r>
      <w:r w:rsidR="008B058A" w:rsidRPr="00F849A5">
        <w:t xml:space="preserve"> </w:t>
      </w:r>
      <w:r w:rsidR="0007324E" w:rsidRPr="00F849A5">
        <w:t xml:space="preserve">the number of </w:t>
      </w:r>
      <w:r w:rsidR="00F40269" w:rsidRPr="00F849A5">
        <w:t>mesoscale</w:t>
      </w:r>
      <w:r w:rsidR="008B058A" w:rsidRPr="00F849A5">
        <w:t xml:space="preserve"> 3-cycle and clustering coefficients</w:t>
      </w:r>
      <w:r w:rsidR="00246725" w:rsidRPr="00F849A5">
        <w:t xml:space="preserve"> to </w:t>
      </w:r>
      <w:r w:rsidR="007B71D3" w:rsidRPr="00F849A5">
        <w:t>characterize</w:t>
      </w:r>
      <w:r w:rsidR="00246725" w:rsidRPr="00F849A5">
        <w:t xml:space="preserve"> </w:t>
      </w:r>
      <w:r w:rsidR="00930DA2" w:rsidRPr="00F849A5">
        <w:t>the rigidity of granular materials</w:t>
      </w:r>
      <w:r w:rsidR="008B058A" w:rsidRPr="00F849A5">
        <w:t xml:space="preserve">, </w:t>
      </w:r>
      <w:r w:rsidR="00013310" w:rsidRPr="00F849A5">
        <w:t xml:space="preserve">(ii) </w:t>
      </w:r>
      <w:r w:rsidR="008B058A" w:rsidRPr="00F849A5">
        <w:t xml:space="preserve">construct thermal </w:t>
      </w:r>
      <w:r w:rsidR="00593607" w:rsidRPr="00F849A5">
        <w:t xml:space="preserve">conductance </w:t>
      </w:r>
      <w:r w:rsidR="008B058A" w:rsidRPr="00F849A5">
        <w:t>network model</w:t>
      </w:r>
      <w:r w:rsidR="009F4D41" w:rsidRPr="00F849A5">
        <w:t>s</w:t>
      </w:r>
      <w:r w:rsidR="00593607" w:rsidRPr="00F849A5">
        <w:t xml:space="preserve"> (TCNM</w:t>
      </w:r>
      <w:r w:rsidR="009F4D41" w:rsidRPr="00F849A5">
        <w:t>s</w:t>
      </w:r>
      <w:r w:rsidR="00593607" w:rsidRPr="00F849A5">
        <w:t>)</w:t>
      </w:r>
      <w:r w:rsidR="008B058A" w:rsidRPr="00F849A5">
        <w:t xml:space="preserve"> </w:t>
      </w:r>
      <w:r w:rsidR="00353781" w:rsidRPr="00F849A5">
        <w:t>to</w:t>
      </w:r>
      <w:r w:rsidR="008B058A" w:rsidRPr="00F849A5">
        <w:t xml:space="preserve"> calculat</w:t>
      </w:r>
      <w:r w:rsidR="00353781" w:rsidRPr="00F849A5">
        <w:t>e</w:t>
      </w:r>
      <w:r w:rsidR="008B058A" w:rsidRPr="00F849A5">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7D7B9C" w:rsidRPr="00F849A5">
        <w:t xml:space="preserve">, </w:t>
      </w:r>
      <w:r w:rsidR="008C7436" w:rsidRPr="00F849A5">
        <w:t xml:space="preserve">and </w:t>
      </w:r>
      <w:r w:rsidR="00013310" w:rsidRPr="00F849A5">
        <w:t xml:space="preserve">(iii) </w:t>
      </w:r>
      <w:r w:rsidR="00496D6B" w:rsidRPr="00F849A5">
        <w:t>compute</w:t>
      </w:r>
      <w:r w:rsidR="00013310" w:rsidRPr="00F849A5">
        <w:t xml:space="preserve"> the shape descriptors of individual particles.</w:t>
      </w:r>
      <w:r w:rsidR="00A90A43" w:rsidRPr="00F849A5">
        <w:t xml:space="preserve"> The</w:t>
      </w:r>
      <w:r w:rsidR="00013310" w:rsidRPr="00F849A5">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A90A43" w:rsidRPr="00F849A5">
        <w:t xml:space="preserve"> calculated from TCNM</w:t>
      </w:r>
      <w:r w:rsidR="00567539" w:rsidRPr="00F849A5">
        <w:t xml:space="preserve">s </w:t>
      </w:r>
      <w:r w:rsidR="009C5BA9" w:rsidRPr="00F849A5">
        <w:t xml:space="preserve">were </w:t>
      </w:r>
      <w:r w:rsidR="00B86E50" w:rsidRPr="00F849A5">
        <w:t xml:space="preserve">compared </w:t>
      </w:r>
      <w:r w:rsidR="00567539" w:rsidRPr="00F849A5">
        <w:t>to</w:t>
      </w:r>
      <w:r w:rsidR="00B86E50" w:rsidRPr="00F849A5">
        <w:t xml:space="preserve"> </w:t>
      </w:r>
      <w:r w:rsidR="009C5BA9" w:rsidRPr="00F849A5">
        <w:t xml:space="preserve">those </w:t>
      </w:r>
      <w:r w:rsidR="00B86E50" w:rsidRPr="00F849A5">
        <w:t>from FEM and experiments</w:t>
      </w:r>
      <w:r w:rsidR="008707E2" w:rsidRPr="00F849A5">
        <w:t xml:space="preserve">. </w:t>
      </w:r>
      <w:r w:rsidR="003A7DE1" w:rsidRPr="00F849A5">
        <w:t>Then</w:t>
      </w:r>
      <w:r w:rsidR="008707E2" w:rsidRPr="00F849A5">
        <w:t xml:space="preserve">, </w:t>
      </w:r>
      <w:r w:rsidR="00F40269" w:rsidRPr="00F849A5">
        <w:t>multis</w:t>
      </w:r>
      <w:r w:rsidR="003A7DE1" w:rsidRPr="00F849A5">
        <w:t>cale</w:t>
      </w:r>
      <w:r w:rsidR="008707E2" w:rsidRPr="00F849A5">
        <w:t xml:space="preserve"> parameters </w:t>
      </w:r>
      <w:r w:rsidR="009C5BA9" w:rsidRPr="00F849A5">
        <w:t xml:space="preserve">were </w:t>
      </w:r>
      <w:r w:rsidR="008707E2" w:rsidRPr="00F849A5">
        <w:t xml:space="preserve">used to </w:t>
      </w:r>
      <w:proofErr w:type="spellStart"/>
      <w:r w:rsidR="008707E2" w:rsidRPr="00F849A5">
        <w:t>analy</w:t>
      </w:r>
      <w:r w:rsidR="009C5BA9" w:rsidRPr="00F849A5">
        <w:t>z</w:t>
      </w:r>
      <w:r w:rsidR="008707E2" w:rsidRPr="00F849A5">
        <w:t>e</w:t>
      </w:r>
      <w:proofErr w:type="spellEnd"/>
      <w:r w:rsidR="008707E2" w:rsidRPr="00F849A5">
        <w:t xml:space="preserve"> the reason</w:t>
      </w:r>
      <w:r w:rsidR="007C6CD1" w:rsidRPr="00F849A5">
        <w:t>s</w:t>
      </w:r>
      <w:r w:rsidR="008707E2" w:rsidRPr="00F849A5">
        <w:t xml:space="preserve"> </w:t>
      </w:r>
      <w:r w:rsidR="009C5BA9" w:rsidRPr="00F849A5">
        <w:t>underlying</w:t>
      </w:r>
      <w:r w:rsidR="002A50D7" w:rsidRPr="00F849A5">
        <w:t xml:space="preserve"> the</w:t>
      </w:r>
      <w:r w:rsidR="008707E2" w:rsidRPr="00F849A5">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8707E2" w:rsidRPr="00F849A5">
        <w:t xml:space="preserve"> variation in deforming materials. </w:t>
      </w:r>
    </w:p>
    <w:bookmarkEnd w:id="2"/>
    <w:p w14:paraId="13A25F64" w14:textId="1C91DFE9" w:rsidR="00654760" w:rsidRPr="00F849A5" w:rsidRDefault="007409C7" w:rsidP="0057423C">
      <w:pPr>
        <w:pStyle w:val="Heading1"/>
      </w:pPr>
      <w:r w:rsidRPr="00F849A5">
        <w:t>Materials</w:t>
      </w:r>
    </w:p>
    <w:p w14:paraId="1C4D7123" w14:textId="7CAE2C90" w:rsidR="00F77C2A" w:rsidRPr="00F849A5" w:rsidRDefault="00E8219E" w:rsidP="0057423C">
      <w:r w:rsidRPr="00F849A5">
        <w:t xml:space="preserve">Five granular materials </w:t>
      </w:r>
      <w:r w:rsidR="0036000F" w:rsidRPr="00F849A5">
        <w:t xml:space="preserve">were </w:t>
      </w:r>
      <w:r w:rsidRPr="00F849A5">
        <w:t xml:space="preserve">used in this work. </w:t>
      </w:r>
      <w:r w:rsidR="007409C7" w:rsidRPr="00F849A5">
        <w:t>The pictures</w:t>
      </w:r>
      <w:r w:rsidR="006244FE" w:rsidRPr="00F849A5">
        <w:t xml:space="preserve"> </w:t>
      </w:r>
      <w:r w:rsidR="007409C7" w:rsidRPr="00F849A5">
        <w:t xml:space="preserve">in the </w:t>
      </w:r>
      <w:r w:rsidR="00486507" w:rsidRPr="00F849A5">
        <w:t xml:space="preserve">upper </w:t>
      </w:r>
      <w:r w:rsidR="007409C7" w:rsidRPr="00F849A5">
        <w:t xml:space="preserve">row of </w:t>
      </w:r>
      <w:r w:rsidR="008C1195" w:rsidRPr="00F849A5">
        <w:fldChar w:fldCharType="begin"/>
      </w:r>
      <w:r w:rsidR="008C1195" w:rsidRPr="00F849A5">
        <w:instrText xml:space="preserve"> REF _Ref7683252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2</w:t>
      </w:r>
      <w:r w:rsidR="008C1195" w:rsidRPr="00F849A5">
        <w:fldChar w:fldCharType="end"/>
      </w:r>
      <w:r w:rsidR="00135CA3" w:rsidRPr="00F849A5">
        <w:t xml:space="preserve"> </w:t>
      </w:r>
      <w:r w:rsidR="007409C7" w:rsidRPr="00F849A5">
        <w:t xml:space="preserve"> show </w:t>
      </w:r>
      <w:r w:rsidR="00F15647" w:rsidRPr="00F849A5">
        <w:t xml:space="preserve">that </w:t>
      </w:r>
      <w:r w:rsidR="006244FE" w:rsidRPr="00F849A5">
        <w:t>the selected materials</w:t>
      </w:r>
      <w:r w:rsidR="007409C7" w:rsidRPr="00F849A5">
        <w:t xml:space="preserve"> have different particle shape</w:t>
      </w:r>
      <w:r w:rsidR="00292978" w:rsidRPr="00F849A5">
        <w:t>s</w:t>
      </w:r>
      <w:r w:rsidR="007409C7" w:rsidRPr="00F849A5">
        <w:t xml:space="preserve">. </w:t>
      </w:r>
      <w:r w:rsidR="00292978" w:rsidRPr="00F849A5">
        <w:t>The r</w:t>
      </w:r>
      <w:r w:rsidR="007409C7" w:rsidRPr="00F849A5">
        <w:t xml:space="preserve">ound </w:t>
      </w:r>
      <w:r w:rsidR="00292978" w:rsidRPr="00F849A5">
        <w:t>g</w:t>
      </w:r>
      <w:r w:rsidR="007409C7" w:rsidRPr="00F849A5">
        <w:t xml:space="preserve">lass beads </w:t>
      </w:r>
      <w:r w:rsidR="00292978" w:rsidRPr="00F849A5">
        <w:t xml:space="preserve">were </w:t>
      </w:r>
      <w:r w:rsidR="007409C7" w:rsidRPr="00F849A5">
        <w:t xml:space="preserve">made of silica and have </w:t>
      </w:r>
      <w:r w:rsidR="00F15647" w:rsidRPr="00F849A5">
        <w:t xml:space="preserve">a </w:t>
      </w:r>
      <w:r w:rsidR="007409C7" w:rsidRPr="00F849A5">
        <w:t xml:space="preserve">silver coating. </w:t>
      </w:r>
      <w:r w:rsidR="00292978" w:rsidRPr="00F849A5">
        <w:t xml:space="preserve">The </w:t>
      </w:r>
      <w:r w:rsidR="007409C7" w:rsidRPr="00F849A5">
        <w:t xml:space="preserve">Ottawa sand </w:t>
      </w:r>
      <w:r w:rsidR="00292978" w:rsidRPr="00F849A5">
        <w:t xml:space="preserve">was </w:t>
      </w:r>
      <w:r w:rsidR="007409C7" w:rsidRPr="00F849A5">
        <w:t xml:space="preserve">sieved following ASTM standard C778 </w:t>
      </w:r>
      <w:r w:rsidR="00565BEB" w:rsidRPr="00F849A5">
        <w:lastRenderedPageBreak/>
        <w:fldChar w:fldCharType="begin"/>
      </w:r>
      <w:r w:rsidR="001C0E2D" w:rsidRPr="00F849A5">
        <w:instrText xml:space="preserve"> ADDIN EN.CITE &lt;EndNote&gt;&lt;Cite&gt;&lt;Author&gt;ASTM&lt;/Author&gt;&lt;Year&gt;2017&lt;/Year&gt;&lt;RecNum&gt;92&lt;/RecNum&gt;&lt;DisplayText&gt;[38]&lt;/DisplayText&gt;&lt;record&gt;&lt;rec-number&gt;92&lt;/rec-number&gt;&lt;foreign-keys&gt;&lt;key app="EN" db-id="rvwr2vxxd9szv3efd5t5f9db0pfrrr0pfz90" timestamp="1546816476"&gt;92&lt;/key&gt;&lt;/foreign-keys&gt;&lt;ref-type name="Journal Article"&gt;17&lt;/ref-type&gt;&lt;contributors&gt;&lt;authors&gt;&lt;author&gt;ASTM&lt;/author&gt;&lt;/authors&gt;&lt;/contributors&gt;&lt;titles&gt;&lt;title&gt;C778-17 standard specification for standard sand&lt;/title&gt;&lt;secondary-title&gt;ASTM International, West Conshohocken, PA&lt;/secondary-title&gt;&lt;/titles&gt;&lt;dates&gt;&lt;year&gt;2017&lt;/year&gt;&lt;/dates&gt;&lt;urls&gt;&lt;/urls&gt;&lt;/record&gt;&lt;/Cite&gt;&lt;/EndNote&gt;</w:instrText>
      </w:r>
      <w:r w:rsidR="00565BEB" w:rsidRPr="00F849A5">
        <w:fldChar w:fldCharType="separate"/>
      </w:r>
      <w:r w:rsidR="00210C28" w:rsidRPr="00F849A5">
        <w:rPr>
          <w:noProof/>
        </w:rPr>
        <w:t>[</w:t>
      </w:r>
      <w:hyperlink w:anchor="_ENREF_38" w:tooltip="ASTM, 2017 #92" w:history="1">
        <w:r w:rsidR="00210C28" w:rsidRPr="00F849A5">
          <w:rPr>
            <w:rStyle w:val="Hyperlink"/>
            <w:noProof/>
            <w:color w:val="auto"/>
          </w:rPr>
          <w:t>38</w:t>
        </w:r>
      </w:hyperlink>
      <w:r w:rsidR="00210C28" w:rsidRPr="00F849A5">
        <w:rPr>
          <w:noProof/>
        </w:rPr>
        <w:t>]</w:t>
      </w:r>
      <w:r w:rsidR="00565BEB" w:rsidRPr="00F849A5">
        <w:fldChar w:fldCharType="end"/>
      </w:r>
      <w:r w:rsidR="007409C7" w:rsidRPr="00F849A5">
        <w:t xml:space="preserve"> to achieve particle</w:t>
      </w:r>
      <w:r w:rsidR="005E5786" w:rsidRPr="00F849A5">
        <w:t>s</w:t>
      </w:r>
      <w:r w:rsidR="007409C7" w:rsidRPr="00F849A5">
        <w:t xml:space="preserve"> </w:t>
      </w:r>
      <w:r w:rsidR="005E5786" w:rsidRPr="00F849A5">
        <w:t>r</w:t>
      </w:r>
      <w:r w:rsidR="007409C7" w:rsidRPr="00F849A5">
        <w:t>etained between sieve No. 20</w:t>
      </w:r>
      <w:r w:rsidR="00825BB1" w:rsidRPr="00F849A5">
        <w:t xml:space="preserve"> (0.60 mm)</w:t>
      </w:r>
      <w:r w:rsidR="007409C7" w:rsidRPr="00F849A5">
        <w:t xml:space="preserve"> and N</w:t>
      </w:r>
      <w:r w:rsidR="005E5786" w:rsidRPr="00F849A5">
        <w:t>o</w:t>
      </w:r>
      <w:r w:rsidR="007409C7" w:rsidRPr="00F849A5">
        <w:t>. 30</w:t>
      </w:r>
      <w:r w:rsidR="00640498" w:rsidRPr="00F849A5">
        <w:t xml:space="preserve"> (</w:t>
      </w:r>
      <w:r w:rsidR="00825BB1" w:rsidRPr="00F849A5">
        <w:t>0.85</w:t>
      </w:r>
      <w:r w:rsidR="00640498" w:rsidRPr="00F849A5">
        <w:t xml:space="preserve"> mm)</w:t>
      </w:r>
      <w:r w:rsidR="007409C7" w:rsidRPr="00F849A5">
        <w:t xml:space="preserve">. </w:t>
      </w:r>
      <w:r w:rsidR="0099340F" w:rsidRPr="00F849A5">
        <w:t>P</w:t>
      </w:r>
      <w:r w:rsidR="007409C7" w:rsidRPr="00F849A5">
        <w:t xml:space="preserve">articles in both Ottawa sand and Angular sand are mainly made of quartz, </w:t>
      </w:r>
      <w:r w:rsidR="00261C41" w:rsidRPr="00F849A5">
        <w:t xml:space="preserve">but </w:t>
      </w:r>
      <w:r w:rsidR="007409C7" w:rsidRPr="00F849A5">
        <w:t xml:space="preserve">the former </w:t>
      </w:r>
      <w:proofErr w:type="gramStart"/>
      <w:r w:rsidR="007409C7" w:rsidRPr="00F849A5">
        <w:t>are</w:t>
      </w:r>
      <w:proofErr w:type="gramEnd"/>
      <w:r w:rsidR="007409C7" w:rsidRPr="00F849A5">
        <w:t xml:space="preserve"> more rounded. </w:t>
      </w:r>
      <w:r w:rsidR="009F3469" w:rsidRPr="00F849A5">
        <w:t xml:space="preserve">Crushed schist A is made of chlorites and the particles </w:t>
      </w:r>
      <w:r w:rsidR="006F67AF" w:rsidRPr="00F849A5">
        <w:t>in the packing</w:t>
      </w:r>
      <w:r w:rsidR="00D23E32" w:rsidRPr="00F849A5">
        <w:t>s</w:t>
      </w:r>
      <w:r w:rsidR="006F67AF" w:rsidRPr="00F849A5">
        <w:t xml:space="preserve"> </w:t>
      </w:r>
      <w:r w:rsidR="009F3469" w:rsidRPr="00F849A5">
        <w:t xml:space="preserve">are more irregular than </w:t>
      </w:r>
      <w:r w:rsidR="00D23E32" w:rsidRPr="00F849A5">
        <w:t>the A</w:t>
      </w:r>
      <w:r w:rsidR="009F3469" w:rsidRPr="00F849A5">
        <w:t xml:space="preserve">ngular sand. </w:t>
      </w:r>
      <w:r w:rsidR="007409C7" w:rsidRPr="00F849A5">
        <w:t>Crushed schist</w:t>
      </w:r>
      <w:r w:rsidR="009F3469" w:rsidRPr="00F849A5">
        <w:t xml:space="preserve"> B</w:t>
      </w:r>
      <w:r w:rsidR="007409C7" w:rsidRPr="00F849A5">
        <w:t xml:space="preserve"> has </w:t>
      </w:r>
      <w:r w:rsidR="009F3469" w:rsidRPr="00F849A5">
        <w:t>the most</w:t>
      </w:r>
      <w:r w:rsidR="007409C7" w:rsidRPr="00F849A5">
        <w:t xml:space="preserve"> irregular particles</w:t>
      </w:r>
      <w:r w:rsidR="00261C41" w:rsidRPr="00F849A5">
        <w:t>,</w:t>
      </w:r>
      <w:r w:rsidR="007409C7" w:rsidRPr="00F849A5">
        <w:t xml:space="preserve"> which consist of quartz and biotite </w:t>
      </w:r>
      <w:r w:rsidR="00283C26" w:rsidRPr="00F849A5">
        <w:fldChar w:fldCharType="begin"/>
      </w:r>
      <w:r w:rsidR="00210C28" w:rsidRPr="00F849A5">
        <w:instrText xml:space="preserve"> ADDIN EN.CITE &lt;EndNote&gt;&lt;Cite&gt;&lt;Author&gt;VandenBerg&lt;/Author&gt;&lt;Year&gt;2000&lt;/Year&gt;&lt;RecNum&gt;94&lt;/RecNum&gt;&lt;DisplayText&gt;[39]&lt;/DisplayText&gt;&lt;record&gt;&lt;rec-number&gt;94&lt;/rec-number&gt;&lt;foreign-keys&gt;&lt;key app="EN" db-id="rvwr2vxxd9szv3efd5t5f9db0pfrrr0pfz90" timestamp="1546816637"&gt;94&lt;/key&gt;&lt;/foreign-keys&gt;&lt;ref-type name="Book"&gt;6&lt;/ref-type&gt;&lt;contributors&gt;&lt;authors&gt;&lt;author&gt;VandenBerg, AHM&lt;/author&gt;&lt;/authors&gt;&lt;/contributors&gt;&lt;titles&gt;&lt;title&gt;The Tasman Fold Belt system in Victoria: geology and mineralisation of Proterozoic to Carboniferous rocks&lt;/title&gt;&lt;/titles&gt;&lt;dates&gt;&lt;year&gt;2000&lt;/year&gt;&lt;/dates&gt;&lt;publisher&gt;Geological Survey of Victoria&lt;/publisher&gt;&lt;isbn&gt;0730694518&lt;/isbn&gt;&lt;urls&gt;&lt;/urls&gt;&lt;/record&gt;&lt;/Cite&gt;&lt;/EndNote&gt;</w:instrText>
      </w:r>
      <w:r w:rsidR="00283C26" w:rsidRPr="00F849A5">
        <w:fldChar w:fldCharType="separate"/>
      </w:r>
      <w:r w:rsidR="00210C28" w:rsidRPr="00F849A5">
        <w:rPr>
          <w:noProof/>
        </w:rPr>
        <w:t>[</w:t>
      </w:r>
      <w:hyperlink w:anchor="_ENREF_39" w:tooltip="VandenBerg, 2000 #94" w:history="1">
        <w:r w:rsidR="00210C28" w:rsidRPr="00F849A5">
          <w:rPr>
            <w:rStyle w:val="Hyperlink"/>
            <w:noProof/>
            <w:color w:val="auto"/>
          </w:rPr>
          <w:t>39</w:t>
        </w:r>
      </w:hyperlink>
      <w:r w:rsidR="00210C28" w:rsidRPr="00F849A5">
        <w:rPr>
          <w:noProof/>
        </w:rPr>
        <w:t>]</w:t>
      </w:r>
      <w:r w:rsidR="00283C26" w:rsidRPr="00F849A5">
        <w:fldChar w:fldCharType="end"/>
      </w:r>
      <w:r w:rsidR="007409C7" w:rsidRPr="00F849A5">
        <w:t xml:space="preserve">. </w:t>
      </w:r>
      <w:r w:rsidR="00DE3DD5" w:rsidRPr="00F849A5">
        <w:t>Each</w:t>
      </w:r>
      <w:r w:rsidR="007409C7" w:rsidRPr="00F849A5">
        <w:t xml:space="preserve"> material</w:t>
      </w:r>
      <w:r w:rsidR="00DE3DD5" w:rsidRPr="00F849A5">
        <w:t xml:space="preserve"> </w:t>
      </w:r>
      <w:r w:rsidR="00261C41" w:rsidRPr="00F849A5">
        <w:t xml:space="preserve">was </w:t>
      </w:r>
      <w:r w:rsidR="007409C7" w:rsidRPr="00F849A5">
        <w:t>air</w:t>
      </w:r>
      <w:r w:rsidR="00714505" w:rsidRPr="00F849A5">
        <w:t>-</w:t>
      </w:r>
      <w:proofErr w:type="spellStart"/>
      <w:r w:rsidR="007409C7" w:rsidRPr="00F849A5">
        <w:t>pluviated</w:t>
      </w:r>
      <w:proofErr w:type="spellEnd"/>
      <w:r w:rsidR="007409C7" w:rsidRPr="00F849A5">
        <w:t xml:space="preserve"> </w:t>
      </w:r>
      <w:r w:rsidR="00D23E32" w:rsidRPr="00F849A5">
        <w:t>in</w:t>
      </w:r>
      <w:r w:rsidR="007409C7" w:rsidRPr="00F849A5">
        <w:t>to a cylind</w:t>
      </w:r>
      <w:r w:rsidR="00D23E32" w:rsidRPr="00F849A5">
        <w:t>rical container</w:t>
      </w:r>
      <w:r w:rsidR="007409C7" w:rsidRPr="00F849A5">
        <w:t xml:space="preserve"> with a diameter of 25 mm and </w:t>
      </w:r>
      <w:r w:rsidR="00A73244" w:rsidRPr="00F849A5">
        <w:t xml:space="preserve">a </w:t>
      </w:r>
      <w:r w:rsidR="007409C7" w:rsidRPr="00F849A5">
        <w:t>height of 25</w:t>
      </w:r>
      <w:r w:rsidR="00261C41" w:rsidRPr="00F849A5">
        <w:t xml:space="preserve"> </w:t>
      </w:r>
      <w:r w:rsidR="007409C7" w:rsidRPr="00F849A5">
        <w:t xml:space="preserve">mm. This </w:t>
      </w:r>
      <w:r w:rsidR="00096F1D" w:rsidRPr="00F849A5">
        <w:t xml:space="preserve">container </w:t>
      </w:r>
      <w:r w:rsidR="00261C41" w:rsidRPr="00F849A5">
        <w:t xml:space="preserve">was </w:t>
      </w:r>
      <w:r w:rsidR="007409C7" w:rsidRPr="00F849A5">
        <w:t>equipped with a loading module designed by</w:t>
      </w:r>
      <w:r w:rsidR="00A51852" w:rsidRPr="00F849A5">
        <w:t xml:space="preserve"> </w:t>
      </w:r>
      <w:hyperlink w:anchor="_ENREF_40" w:tooltip="Afshar, 2017 #163" w:history="1">
        <w:r w:rsidR="00A51852" w:rsidRPr="00F849A5">
          <w:rPr>
            <w:rStyle w:val="Hyperlink"/>
            <w:color w:val="auto"/>
          </w:rPr>
          <w:fldChar w:fldCharType="begin"/>
        </w:r>
        <w:r w:rsidR="00210C28" w:rsidRPr="00F849A5">
          <w:rPr>
            <w:rStyle w:val="Hyperlink"/>
            <w:color w:val="auto"/>
          </w:rPr>
          <w:instrText xml:space="preserve"> ADDIN EN.CITE &lt;EndNote&gt;&lt;Cite AuthorYear="1"&gt;&lt;Author&gt;Afshar&lt;/Author&gt;&lt;Year&gt;2017&lt;/Year&gt;&lt;RecNum&gt;162&lt;/RecNum&gt;&lt;DisplayText&gt;Afshar et al. [40]&lt;/DisplayText&gt;&lt;record&gt;&lt;rec-number&gt;162&lt;/rec-number&gt;&lt;foreign-keys&gt;&lt;key app="EN" db-id="rvwr2vxxd9szv3efd5t5f9db0pfrrr0pfz90" timestamp="1554204827"&gt;162&lt;/key&gt;&lt;/foreign-keys&gt;&lt;ref-type name="Conference Proceedings"&gt;10&lt;/ref-type&gt;&lt;contributors&gt;&lt;authors&gt;&lt;author&gt;Afshar, Tabassom&lt;/author&gt;&lt;author&gt;Disfani, Mahdi&lt;/author&gt;&lt;author&gt;Narsilio, Guillermo&lt;/author&gt;&lt;author&gt;Arulrajah, Arul&lt;/author&gt;&lt;/authors&gt;&lt;/contributors&gt;&lt;titles&gt;&lt;title&gt;Changes to Grain Properties due to Breakage in a Sand Assembly using Synchrotron Tomography&lt;/title&gt;&lt;secondary-title&gt;EPJ Web of Conferences&lt;/secondary-title&gt;&lt;/titles&gt;&lt;pages&gt;07004&lt;/pages&gt;&lt;volume&gt;140&lt;/volume&gt;&lt;dates&gt;&lt;year&gt;2017&lt;/year&gt;&lt;/dates&gt;&lt;publisher&gt;EDP Sciences&lt;/publisher&gt;&lt;isbn&gt;2100-014X&lt;/isbn&gt;&lt;urls&gt;&lt;/urls&gt;&lt;/record&gt;&lt;/Cite&gt;&lt;Cite&gt;&lt;Author&gt;Afshar&lt;/Author&gt;&lt;Year&gt;2017&lt;/Year&gt;&lt;RecNum&gt;163&lt;/RecNum&gt;&lt;record&gt;&lt;rec-number&gt;163&lt;/rec-number&gt;&lt;foreign-keys&gt;&lt;key app="EN" db-id="rvwr2vxxd9szv3efd5t5f9db0pfrrr0pfz90" timestamp="1554204881"&gt;163&lt;/key&gt;&lt;/foreign-keys&gt;&lt;ref-type name="Conference Proceedings"&gt;10&lt;/ref-type&gt;&lt;contributors&gt;&lt;authors&gt;&lt;author&gt;Afshar, Tabassom&lt;/author&gt;&lt;author&gt;Disfani, Mahdi&lt;/author&gt;&lt;author&gt;Narsilio, Guillermo&lt;/author&gt;&lt;author&gt;Arulrajah, Arul&lt;/author&gt;&lt;/authors&gt;&lt;/contributors&gt;&lt;titles&gt;&lt;title&gt;Changes to Grain Properties due to Breakage in a Sand Assembly using Synchrotron Tomography&lt;/title&gt;&lt;secondary-title&gt;EPJ Web of Conferences&lt;/secondary-title&gt;&lt;/titles&gt;&lt;pages&gt;07004&lt;/pages&gt;&lt;volume&gt;140&lt;/volume&gt;&lt;dates&gt;&lt;year&gt;2017&lt;/year&gt;&lt;/dates&gt;&lt;publisher&gt;EDP Sciences&lt;/publisher&gt;&lt;isbn&gt;2100-014X&lt;/isbn&gt;&lt;urls&gt;&lt;/urls&gt;&lt;/record&gt;&lt;/Cite&gt;&lt;/EndNote&gt;</w:instrText>
        </w:r>
        <w:r w:rsidR="00A51852" w:rsidRPr="00F849A5">
          <w:rPr>
            <w:rStyle w:val="Hyperlink"/>
            <w:color w:val="auto"/>
          </w:rPr>
          <w:fldChar w:fldCharType="separate"/>
        </w:r>
        <w:r w:rsidR="00210C28" w:rsidRPr="00F849A5">
          <w:rPr>
            <w:rStyle w:val="Hyperlink"/>
            <w:noProof/>
            <w:color w:val="auto"/>
          </w:rPr>
          <w:t>Afshar et al. [40]</w:t>
        </w:r>
        <w:r w:rsidR="00A51852" w:rsidRPr="00F849A5">
          <w:rPr>
            <w:rStyle w:val="Hyperlink"/>
            <w:color w:val="auto"/>
          </w:rPr>
          <w:fldChar w:fldCharType="end"/>
        </w:r>
      </w:hyperlink>
      <w:r w:rsidR="007409C7" w:rsidRPr="00F849A5">
        <w:t xml:space="preserve">. The five materials </w:t>
      </w:r>
      <w:r w:rsidR="00261C41" w:rsidRPr="00F849A5">
        <w:t xml:space="preserve">were </w:t>
      </w:r>
      <w:r w:rsidR="007409C7" w:rsidRPr="00F849A5">
        <w:t xml:space="preserve">scanned under </w:t>
      </w:r>
      <w:r w:rsidR="00547F44" w:rsidRPr="00F849A5">
        <w:t xml:space="preserve">different </w:t>
      </w:r>
      <w:r w:rsidR="007409C7" w:rsidRPr="00F849A5">
        <w:t>axial load</w:t>
      </w:r>
      <w:r w:rsidR="00547F44" w:rsidRPr="00F849A5">
        <w:t>s</w:t>
      </w:r>
      <w:r w:rsidR="007409C7" w:rsidRPr="00F849A5">
        <w:t xml:space="preserve"> </w:t>
      </w:r>
      <w:r w:rsidR="00B6603D" w:rsidRPr="00F849A5">
        <w:t>corresponding</w:t>
      </w:r>
      <w:r w:rsidR="00547F44" w:rsidRPr="00F849A5">
        <w:t xml:space="preserve"> to</w:t>
      </w:r>
      <w:r w:rsidR="007409C7" w:rsidRPr="00F849A5">
        <w:t xml:space="preserve"> 0, 2, 6.1 and 10.2 MPa</w:t>
      </w:r>
      <w:r w:rsidR="00B6603D" w:rsidRPr="00F849A5">
        <w:t xml:space="preserve"> stress levels</w:t>
      </w:r>
      <w:r w:rsidR="007409C7" w:rsidRPr="00F849A5">
        <w:t>. The images</w:t>
      </w:r>
      <w:r w:rsidR="00061092" w:rsidRPr="00F849A5">
        <w:t xml:space="preserve"> shown</w:t>
      </w:r>
      <w:r w:rsidR="007409C7" w:rsidRPr="00F849A5">
        <w:t xml:space="preserve"> in </w:t>
      </w:r>
      <w:r w:rsidR="00714505" w:rsidRPr="00F849A5">
        <w:t xml:space="preserve">the </w:t>
      </w:r>
      <w:r w:rsidR="007409C7" w:rsidRPr="00F849A5">
        <w:t xml:space="preserve">bottom row of </w:t>
      </w:r>
      <w:r w:rsidR="008C1195" w:rsidRPr="00F849A5">
        <w:fldChar w:fldCharType="begin"/>
      </w:r>
      <w:r w:rsidR="008C1195" w:rsidRPr="00F849A5">
        <w:instrText xml:space="preserve"> REF _Ref7683252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2</w:t>
      </w:r>
      <w:r w:rsidR="008C1195" w:rsidRPr="00F849A5">
        <w:fldChar w:fldCharType="end"/>
      </w:r>
      <w:r w:rsidR="008C1195" w:rsidRPr="00F849A5">
        <w:t xml:space="preserve"> </w:t>
      </w:r>
      <w:r w:rsidR="007409C7" w:rsidRPr="00F849A5">
        <w:t>are t</w:t>
      </w:r>
      <w:r w:rsidR="002928D0" w:rsidRPr="00F849A5">
        <w:t>ypical</w:t>
      </w:r>
      <w:r w:rsidR="007409C7" w:rsidRPr="00F849A5">
        <w:t xml:space="preserve"> cross-section </w:t>
      </w:r>
      <w:r w:rsidR="002851D2" w:rsidRPr="00F849A5">
        <w:t>image</w:t>
      </w:r>
      <w:r w:rsidR="007409C7" w:rsidRPr="00F849A5">
        <w:t>s of the five materials without loading</w:t>
      </w:r>
      <w:r w:rsidR="00E55BF8" w:rsidRPr="00F849A5">
        <w:t xml:space="preserve"> (0 MPa)</w:t>
      </w:r>
      <w:r w:rsidR="007409C7" w:rsidRPr="00F849A5">
        <w:t xml:space="preserve">. </w:t>
      </w:r>
      <w:r w:rsidR="00DB1474" w:rsidRPr="00F849A5">
        <w:t>The voxels</w:t>
      </w:r>
      <w:r w:rsidR="00E82FD1" w:rsidRPr="00F849A5">
        <w:t xml:space="preserve"> </w:t>
      </w:r>
      <w:r w:rsidR="00D62D86" w:rsidRPr="00F849A5">
        <w:t>with a resolution of 13</w:t>
      </w:r>
      <w:r w:rsidR="00DB1474" w:rsidRPr="00F849A5">
        <w:t xml:space="preserve"> </w:t>
      </w:r>
      <m:oMath>
        <m:r>
          <m:rPr>
            <m:sty m:val="p"/>
          </m:rPr>
          <w:rPr>
            <w:rFonts w:ascii="Cambria Math" w:hAnsi="Cambria Math"/>
          </w:rPr>
          <m:t>μm</m:t>
        </m:r>
      </m:oMath>
      <w:r w:rsidR="00E76FDA" w:rsidRPr="00F849A5">
        <w:t xml:space="preserve"> </w:t>
      </w:r>
      <w:r w:rsidR="00DB1474" w:rsidRPr="00F849A5">
        <w:t xml:space="preserve">in them </w:t>
      </w:r>
      <w:r w:rsidR="002641F0" w:rsidRPr="00F849A5">
        <w:t>present</w:t>
      </w:r>
      <w:r w:rsidR="005F5C0E" w:rsidRPr="00F849A5">
        <w:t xml:space="preserve"> different</w:t>
      </w:r>
      <w:r w:rsidR="007409C7" w:rsidRPr="00F849A5">
        <w:t xml:space="preserve"> </w:t>
      </w:r>
      <w:r w:rsidR="00F40269" w:rsidRPr="00F849A5">
        <w:t>gray</w:t>
      </w:r>
      <w:r w:rsidR="007409C7" w:rsidRPr="00F849A5">
        <w:t xml:space="preserve">scale </w:t>
      </w:r>
      <w:r w:rsidR="00261C41" w:rsidRPr="00F849A5">
        <w:t xml:space="preserve">that </w:t>
      </w:r>
      <w:r w:rsidR="007409C7" w:rsidRPr="00F849A5">
        <w:t>indicate</w:t>
      </w:r>
      <w:r w:rsidR="005F5C0E" w:rsidRPr="00F849A5">
        <w:t>s</w:t>
      </w:r>
      <w:r w:rsidR="007409C7" w:rsidRPr="00F849A5">
        <w:t xml:space="preserve"> the density of the mineral. </w:t>
      </w:r>
      <w:r w:rsidR="00B85206" w:rsidRPr="00F849A5">
        <w:t>The d</w:t>
      </w:r>
      <w:r w:rsidR="007409C7" w:rsidRPr="00F849A5">
        <w:t xml:space="preserve">istinct </w:t>
      </w:r>
      <w:r w:rsidR="00F40269" w:rsidRPr="00F849A5">
        <w:t>gray</w:t>
      </w:r>
      <w:r w:rsidR="007409C7" w:rsidRPr="00F849A5">
        <w:t>scale</w:t>
      </w:r>
      <w:r w:rsidR="00997084" w:rsidRPr="00F849A5">
        <w:t xml:space="preserve"> in the voxels of the </w:t>
      </w:r>
      <w:r w:rsidR="00B85206" w:rsidRPr="00F849A5">
        <w:t>c</w:t>
      </w:r>
      <w:r w:rsidR="00997084" w:rsidRPr="00F849A5">
        <w:t>rushed schist CT image results from</w:t>
      </w:r>
      <w:r w:rsidR="007409C7" w:rsidRPr="00F849A5">
        <w:t xml:space="preserve"> </w:t>
      </w:r>
      <w:r w:rsidR="00E76AAC" w:rsidRPr="00F849A5">
        <w:t xml:space="preserve">the corresponding </w:t>
      </w:r>
      <w:r w:rsidR="007409C7" w:rsidRPr="00F849A5">
        <w:t>different mineral components.</w:t>
      </w:r>
      <w:r w:rsidR="000463EC" w:rsidRPr="00F849A5">
        <w:t xml:space="preserve"> </w:t>
      </w:r>
      <w:bookmarkStart w:id="11" w:name="_Hlk14019294"/>
      <w:bookmarkStart w:id="12" w:name="OLE_LINK38"/>
      <w:r w:rsidR="00C21CD8" w:rsidRPr="00F849A5">
        <w:rPr>
          <w:lang w:eastAsia="zh-CN"/>
        </w:rPr>
        <w:t>Se</w:t>
      </w:r>
      <w:r w:rsidR="00C21CD8" w:rsidRPr="00F849A5">
        <w:t xml:space="preserve">lecting the </w:t>
      </w:r>
      <w:r w:rsidR="005848A2" w:rsidRPr="00F849A5">
        <w:rPr>
          <w:rFonts w:eastAsiaTheme="minorEastAsia"/>
        </w:rPr>
        <w:t>r</w:t>
      </w:r>
      <w:r w:rsidR="00C21CD8" w:rsidRPr="00F849A5">
        <w:rPr>
          <w:rFonts w:eastAsiaTheme="minorEastAsia"/>
        </w:rPr>
        <w:t xml:space="preserve">esolution of CT images is </w:t>
      </w:r>
      <w:r w:rsidR="00CB3DFA" w:rsidRPr="00F849A5">
        <w:rPr>
          <w:rFonts w:eastAsiaTheme="minorEastAsia"/>
        </w:rPr>
        <w:t>a trade</w:t>
      </w:r>
      <w:r w:rsidR="00C21CD8" w:rsidRPr="00F849A5">
        <w:rPr>
          <w:rFonts w:eastAsiaTheme="minorEastAsia"/>
        </w:rPr>
        <w:t>-off between</w:t>
      </w:r>
      <w:r w:rsidR="00731D03" w:rsidRPr="00F849A5">
        <w:rPr>
          <w:rFonts w:eastAsiaTheme="minorEastAsia"/>
        </w:rPr>
        <w:t xml:space="preserve"> </w:t>
      </w:r>
      <w:proofErr w:type="spellStart"/>
      <w:r w:rsidR="00731D03" w:rsidRPr="00F849A5">
        <w:rPr>
          <w:rFonts w:eastAsiaTheme="minorEastAsia"/>
        </w:rPr>
        <w:t>obtainning</w:t>
      </w:r>
      <w:proofErr w:type="spellEnd"/>
      <w:r w:rsidR="00C21CD8" w:rsidRPr="00F849A5">
        <w:rPr>
          <w:rFonts w:eastAsiaTheme="minorEastAsia"/>
        </w:rPr>
        <w:t xml:space="preserve"> </w:t>
      </w:r>
      <w:r w:rsidR="000C34E6" w:rsidRPr="00F849A5">
        <w:rPr>
          <w:rFonts w:eastAsiaTheme="minorEastAsia"/>
        </w:rPr>
        <w:t>fewer</w:t>
      </w:r>
      <w:r w:rsidR="00C21CD8" w:rsidRPr="00F849A5">
        <w:rPr>
          <w:rFonts w:eastAsiaTheme="minorEastAsia"/>
        </w:rPr>
        <w:t xml:space="preserve"> grains with higher resolution and more grains with lower resolution.</w:t>
      </w:r>
      <w:r w:rsidR="005848A2" w:rsidRPr="00F849A5">
        <w:rPr>
          <w:rFonts w:eastAsiaTheme="minorEastAsia"/>
        </w:rPr>
        <w:t xml:space="preserve"> </w:t>
      </w:r>
      <w:r w:rsidR="00342BDF" w:rsidRPr="00F849A5">
        <w:rPr>
          <w:rFonts w:eastAsiaTheme="minorEastAsia"/>
        </w:rPr>
        <w:t>CT images with</w:t>
      </w:r>
      <w:r w:rsidR="005848A2" w:rsidRPr="00F849A5">
        <w:rPr>
          <w:rFonts w:eastAsiaTheme="minorEastAsia"/>
        </w:rPr>
        <w:t xml:space="preserve"> </w:t>
      </w:r>
      <w:r w:rsidR="00342BDF" w:rsidRPr="00F849A5">
        <w:rPr>
          <w:rFonts w:eastAsiaTheme="minorEastAsia"/>
        </w:rPr>
        <w:t xml:space="preserve">high </w:t>
      </w:r>
      <w:r w:rsidR="005848A2" w:rsidRPr="00F849A5">
        <w:rPr>
          <w:rFonts w:eastAsiaTheme="minorEastAsia"/>
        </w:rPr>
        <w:t xml:space="preserve">resolution </w:t>
      </w:r>
      <w:r w:rsidR="00342BDF" w:rsidRPr="00F849A5">
        <w:rPr>
          <w:rFonts w:eastAsiaTheme="minorEastAsia"/>
        </w:rPr>
        <w:t xml:space="preserve">could </w:t>
      </w:r>
      <w:r w:rsidR="00D528C3" w:rsidRPr="00F849A5">
        <w:rPr>
          <w:rFonts w:eastAsiaTheme="minorEastAsia"/>
        </w:rPr>
        <w:t xml:space="preserve">better </w:t>
      </w:r>
      <w:r w:rsidR="00CB2D02" w:rsidRPr="00F849A5">
        <w:rPr>
          <w:rFonts w:eastAsiaTheme="minorEastAsia"/>
        </w:rPr>
        <w:t>identify the partial contact</w:t>
      </w:r>
      <w:r w:rsidR="006B0606" w:rsidRPr="00F849A5">
        <w:rPr>
          <w:rFonts w:eastAsiaTheme="minorEastAsia"/>
        </w:rPr>
        <w:t xml:space="preserve">s which </w:t>
      </w:r>
      <w:r w:rsidR="005848A2" w:rsidRPr="00F849A5">
        <w:rPr>
          <w:rFonts w:eastAsiaTheme="minorEastAsia"/>
        </w:rPr>
        <w:t xml:space="preserve">may </w:t>
      </w:r>
      <w:r w:rsidR="006B0606" w:rsidRPr="00F849A5">
        <w:rPr>
          <w:rFonts w:eastAsiaTheme="minorEastAsia"/>
        </w:rPr>
        <w:t>be</w:t>
      </w:r>
      <w:r w:rsidR="00434F5F" w:rsidRPr="00F849A5">
        <w:rPr>
          <w:rFonts w:eastAsiaTheme="minorEastAsia"/>
        </w:rPr>
        <w:t xml:space="preserve"> wrongly</w:t>
      </w:r>
      <w:r w:rsidR="006B0606" w:rsidRPr="00F849A5">
        <w:rPr>
          <w:rFonts w:eastAsiaTheme="minorEastAsia"/>
        </w:rPr>
        <w:t xml:space="preserve"> recognized as </w:t>
      </w:r>
      <w:r w:rsidR="00566492" w:rsidRPr="00F849A5">
        <w:rPr>
          <w:rFonts w:eastAsiaTheme="minorEastAsia"/>
        </w:rPr>
        <w:t>a “</w:t>
      </w:r>
      <w:r w:rsidR="00B37092" w:rsidRPr="00F849A5">
        <w:rPr>
          <w:rFonts w:eastAsiaTheme="minorEastAsia"/>
        </w:rPr>
        <w:t>complete</w:t>
      </w:r>
      <w:r w:rsidR="00566492" w:rsidRPr="00F849A5">
        <w:rPr>
          <w:rFonts w:eastAsiaTheme="minorEastAsia"/>
        </w:rPr>
        <w:t xml:space="preserve"> or full</w:t>
      </w:r>
      <w:r w:rsidR="00B37092" w:rsidRPr="00F849A5">
        <w:rPr>
          <w:rFonts w:eastAsiaTheme="minorEastAsia"/>
        </w:rPr>
        <w:t xml:space="preserve"> contact</w:t>
      </w:r>
      <w:r w:rsidR="00566492" w:rsidRPr="00F849A5">
        <w:rPr>
          <w:rFonts w:eastAsiaTheme="minorEastAsia"/>
        </w:rPr>
        <w:t>”</w:t>
      </w:r>
      <w:r w:rsidR="00E33106" w:rsidRPr="00F849A5">
        <w:rPr>
          <w:rFonts w:eastAsiaTheme="minorEastAsia"/>
        </w:rPr>
        <w:t xml:space="preserve"> between particles</w:t>
      </w:r>
      <w:r w:rsidR="00520A4C" w:rsidRPr="00F849A5">
        <w:rPr>
          <w:rFonts w:eastAsiaTheme="minorEastAsia"/>
        </w:rPr>
        <w:t xml:space="preserve"> </w:t>
      </w:r>
      <w:r w:rsidR="007E0A34" w:rsidRPr="00F849A5">
        <w:rPr>
          <w:rFonts w:eastAsiaTheme="minorEastAsia"/>
        </w:rPr>
        <w:fldChar w:fldCharType="begin"/>
      </w:r>
      <w:r w:rsidR="001C0E2D" w:rsidRPr="00F849A5">
        <w:rPr>
          <w:rFonts w:eastAsiaTheme="minorEastAsia"/>
        </w:rPr>
        <w:instrText xml:space="preserve"> ADDIN EN.CITE &lt;EndNote&gt;&lt;Cite&gt;&lt;Author&gt;Persson&lt;/Author&gt;&lt;Year&gt;2004&lt;/Year&gt;&lt;RecNum&gt;202&lt;/RecNum&gt;&lt;DisplayText&gt;[41]&lt;/DisplayText&gt;&lt;record&gt;&lt;rec-number&gt;202&lt;/rec-number&gt;&lt;foreign-keys&gt;&lt;key app="EN" db-id="rvwr2vxxd9szv3efd5t5f9db0pfrrr0pfz90" timestamp="1563800960"&gt;202&lt;/key&gt;&lt;/foreign-keys&gt;&lt;ref-type name="Journal Article"&gt;17&lt;/ref-type&gt;&lt;contributors&gt;&lt;authors&gt;&lt;author&gt;Persson, BNJ&lt;/author&gt;&lt;author&gt;Albohr, O&lt;/author&gt;&lt;author&gt;Tartaglino, Ugo&lt;/author&gt;&lt;author&gt;Volokitin, AI&lt;/author&gt;&lt;author&gt;Tosatti, Erio&lt;/author&gt;&lt;/authors&gt;&lt;/contributors&gt;&lt;titles&gt;&lt;title&gt;On the nature of surface roughness with application to contact mechanics, sealing, rubber friction and adhesion&lt;/title&gt;&lt;secondary-title&gt;Journal of physics: Condensed matter&lt;/secondary-title&gt;&lt;/titles&gt;&lt;pages&gt;R1&lt;/pages&gt;&lt;volume&gt;17&lt;/volume&gt;&lt;number&gt;1&lt;/number&gt;&lt;dates&gt;&lt;year&gt;2004&lt;/year&gt;&lt;/dates&gt;&lt;isbn&gt;0953-8984&lt;/isbn&gt;&lt;urls&gt;&lt;/urls&gt;&lt;/record&gt;&lt;/Cite&gt;&lt;/EndNote&gt;</w:instrText>
      </w:r>
      <w:r w:rsidR="007E0A34" w:rsidRPr="00F849A5">
        <w:rPr>
          <w:rFonts w:eastAsiaTheme="minorEastAsia"/>
        </w:rPr>
        <w:fldChar w:fldCharType="separate"/>
      </w:r>
      <w:r w:rsidR="00FA0D17" w:rsidRPr="00F849A5">
        <w:rPr>
          <w:rFonts w:eastAsiaTheme="minorEastAsia"/>
          <w:noProof/>
        </w:rPr>
        <w:t>[</w:t>
      </w:r>
      <w:hyperlink w:anchor="_ENREF_41" w:tooltip="Persson, 2004 #202" w:history="1">
        <w:r w:rsidR="00FA0D17" w:rsidRPr="00F849A5">
          <w:rPr>
            <w:rStyle w:val="Hyperlink"/>
            <w:rFonts w:eastAsiaTheme="minorEastAsia"/>
            <w:noProof/>
            <w:color w:val="auto"/>
          </w:rPr>
          <w:t>41</w:t>
        </w:r>
      </w:hyperlink>
      <w:r w:rsidR="00FA0D17" w:rsidRPr="00F849A5">
        <w:rPr>
          <w:rFonts w:eastAsiaTheme="minorEastAsia"/>
          <w:noProof/>
        </w:rPr>
        <w:t>]</w:t>
      </w:r>
      <w:r w:rsidR="007E0A34" w:rsidRPr="00F849A5">
        <w:rPr>
          <w:rFonts w:eastAsiaTheme="minorEastAsia"/>
        </w:rPr>
        <w:fldChar w:fldCharType="end"/>
      </w:r>
      <w:r w:rsidR="00434F5F" w:rsidRPr="00F849A5">
        <w:rPr>
          <w:rFonts w:eastAsiaTheme="minorEastAsia"/>
        </w:rPr>
        <w:t xml:space="preserve"> otherwise (at lower resolutions)</w:t>
      </w:r>
      <w:r w:rsidR="00B37092" w:rsidRPr="00F849A5">
        <w:rPr>
          <w:rFonts w:eastAsiaTheme="minorEastAsia"/>
        </w:rPr>
        <w:t xml:space="preserve"> and result in an </w:t>
      </w:r>
      <w:r w:rsidR="005848A2" w:rsidRPr="00F849A5">
        <w:rPr>
          <w:rFonts w:eastAsiaTheme="minorEastAsia"/>
        </w:rPr>
        <w:t>overestimate</w:t>
      </w:r>
      <w:r w:rsidR="00520A4C" w:rsidRPr="00F849A5">
        <w:rPr>
          <w:rFonts w:eastAsiaTheme="minorEastAsia"/>
        </w:rPr>
        <w:t xml:space="preserve"> </w:t>
      </w:r>
      <w:r w:rsidR="007E0A34" w:rsidRPr="00F849A5">
        <w:rPr>
          <w:rFonts w:eastAsiaTheme="minorEastAsia"/>
        </w:rPr>
        <w:fldChar w:fldCharType="begin"/>
      </w:r>
      <w:r w:rsidR="001C0E2D" w:rsidRPr="00F849A5">
        <w:rPr>
          <w:rFonts w:eastAsiaTheme="minorEastAsia"/>
        </w:rPr>
        <w:instrText xml:space="preserve"> ADDIN EN.CITE &lt;EndNote&gt;&lt;Cite&gt;&lt;Author&gt;Wiebicke&lt;/Author&gt;&lt;Year&gt;2017&lt;/Year&gt;&lt;RecNum&gt;99&lt;/RecNum&gt;&lt;DisplayText&gt;[42]&lt;/DisplayText&gt;&lt;record&gt;&lt;rec-number&gt;99&lt;/rec-number&gt;&lt;foreign-keys&gt;&lt;key app="EN" db-id="rvwr2vxxd9szv3efd5t5f9db0pfrrr0pfz90" timestamp="1546831687"&gt;99&lt;/key&gt;&lt;/foreign-keys&gt;&lt;ref-type name="Journal Article"&gt;17&lt;/ref-type&gt;&lt;contributors&gt;&lt;authors&gt;&lt;author&gt;Wiebicke, Max&lt;/author&gt;&lt;author&gt;Andò, Edward&lt;/author&gt;&lt;author&gt;Herle, Ivo&lt;/author&gt;&lt;author&gt;Viggiani, Gioacchino&lt;/author&gt;&lt;/authors&gt;&lt;/contributors&gt;&lt;titles&gt;&lt;title&gt;On the metrology of interparticle contacts in sand from x-ray tomography images&lt;/title&gt;&lt;secondary-title&gt;Measurement Science and Technology&lt;/secondary-title&gt;&lt;/titles&gt;&lt;pages&gt;124007&lt;/pages&gt;&lt;volume&gt;28&lt;/volume&gt;&lt;number&gt;12&lt;/number&gt;&lt;dates&gt;&lt;year&gt;2017&lt;/year&gt;&lt;/dates&gt;&lt;isbn&gt;0957-0233&lt;/isbn&gt;&lt;urls&gt;&lt;/urls&gt;&lt;/record&gt;&lt;/Cite&gt;&lt;/EndNote&gt;</w:instrText>
      </w:r>
      <w:r w:rsidR="007E0A34" w:rsidRPr="00F849A5">
        <w:rPr>
          <w:rFonts w:eastAsiaTheme="minorEastAsia"/>
        </w:rPr>
        <w:fldChar w:fldCharType="separate"/>
      </w:r>
      <w:r w:rsidR="00FA0D17" w:rsidRPr="00F849A5">
        <w:rPr>
          <w:rFonts w:eastAsiaTheme="minorEastAsia"/>
          <w:noProof/>
        </w:rPr>
        <w:t>[</w:t>
      </w:r>
      <w:hyperlink w:anchor="_ENREF_42" w:tooltip="Wiebicke, 2017 #99" w:history="1">
        <w:r w:rsidR="00FA0D17" w:rsidRPr="00F849A5">
          <w:rPr>
            <w:rStyle w:val="Hyperlink"/>
            <w:rFonts w:eastAsiaTheme="minorEastAsia"/>
            <w:noProof/>
            <w:color w:val="auto"/>
          </w:rPr>
          <w:t>42</w:t>
        </w:r>
      </w:hyperlink>
      <w:r w:rsidR="00FA0D17" w:rsidRPr="00F849A5">
        <w:rPr>
          <w:rFonts w:eastAsiaTheme="minorEastAsia"/>
          <w:noProof/>
        </w:rPr>
        <w:t>]</w:t>
      </w:r>
      <w:r w:rsidR="007E0A34" w:rsidRPr="00F849A5">
        <w:rPr>
          <w:rFonts w:eastAsiaTheme="minorEastAsia"/>
        </w:rPr>
        <w:fldChar w:fldCharType="end"/>
      </w:r>
      <w:r w:rsidR="005848A2" w:rsidRPr="00F849A5">
        <w:rPr>
          <w:rFonts w:eastAsiaTheme="minorEastAsia"/>
        </w:rPr>
        <w:t xml:space="preserve"> </w:t>
      </w:r>
      <w:r w:rsidR="00B37092" w:rsidRPr="00F849A5">
        <w:rPr>
          <w:rFonts w:eastAsiaTheme="minorEastAsia"/>
        </w:rPr>
        <w:t>of</w:t>
      </w:r>
      <w:r w:rsidR="005848A2" w:rsidRPr="00F849A5">
        <w:rPr>
          <w:rFonts w:eastAsiaTheme="minorEastAsia"/>
        </w:rPr>
        <w:t xml:space="preserve"> interparticle contact</w:t>
      </w:r>
      <w:r w:rsidR="005A6BFE" w:rsidRPr="00F849A5">
        <w:rPr>
          <w:rFonts w:eastAsiaTheme="minorEastAsia"/>
        </w:rPr>
        <w:t xml:space="preserve"> </w:t>
      </w:r>
      <w:r w:rsidR="00673B6B" w:rsidRPr="00F849A5">
        <w:rPr>
          <w:rFonts w:eastAsiaTheme="minorEastAsia"/>
        </w:rPr>
        <w:t xml:space="preserve">area </w:t>
      </w:r>
      <w:r w:rsidR="005A6BFE" w:rsidRPr="00F849A5">
        <w:rPr>
          <w:rFonts w:eastAsiaTheme="minorEastAsia"/>
        </w:rPr>
        <w:t>between irregular grains</w:t>
      </w:r>
      <w:r w:rsidR="005848A2" w:rsidRPr="00F849A5">
        <w:t>.</w:t>
      </w:r>
      <w:bookmarkEnd w:id="11"/>
      <w:bookmarkEnd w:id="12"/>
      <w:r w:rsidR="005848A2" w:rsidRPr="00F849A5">
        <w:t xml:space="preserve"> </w:t>
      </w:r>
      <w:r w:rsidR="00CB7855" w:rsidRPr="00F849A5">
        <w:t>The particle size of the five materials</w:t>
      </w:r>
      <w:r w:rsidR="007409C7" w:rsidRPr="00F849A5">
        <w:t xml:space="preserve"> </w:t>
      </w:r>
      <w:r w:rsidR="00A73244" w:rsidRPr="00F849A5">
        <w:t>is</w:t>
      </w:r>
      <w:r w:rsidR="007409C7" w:rsidRPr="00F849A5">
        <w:t xml:space="preserve"> </w:t>
      </w:r>
      <w:r w:rsidR="00D02787" w:rsidRPr="00F849A5">
        <w:t>summari</w:t>
      </w:r>
      <w:r w:rsidR="00B85206" w:rsidRPr="00F849A5">
        <w:t>z</w:t>
      </w:r>
      <w:r w:rsidR="00D02787" w:rsidRPr="00F849A5">
        <w:t xml:space="preserve">ed </w:t>
      </w:r>
      <w:r w:rsidR="007409C7" w:rsidRPr="00F849A5">
        <w:t>in</w:t>
      </w:r>
      <w:r w:rsidR="007E0279" w:rsidRPr="00F849A5">
        <w:t xml:space="preserve"> </w:t>
      </w:r>
      <w:r w:rsidR="007E0279" w:rsidRPr="00F849A5">
        <w:fldChar w:fldCharType="begin"/>
      </w:r>
      <w:r w:rsidR="007E0279" w:rsidRPr="00F849A5">
        <w:instrText xml:space="preserve"> REF _Ref7684172 \h </w:instrText>
      </w:r>
      <w:r w:rsidR="0057423C" w:rsidRPr="00F849A5">
        <w:instrText xml:space="preserve"> \* MERGEFORMAT </w:instrText>
      </w:r>
      <w:r w:rsidR="007E0279" w:rsidRPr="00F849A5">
        <w:fldChar w:fldCharType="separate"/>
      </w:r>
      <w:r w:rsidR="004B46EA" w:rsidRPr="00F849A5">
        <w:t xml:space="preserve">Table </w:t>
      </w:r>
      <w:r w:rsidR="004B46EA" w:rsidRPr="00F849A5">
        <w:rPr>
          <w:noProof/>
        </w:rPr>
        <w:t>1</w:t>
      </w:r>
      <w:r w:rsidR="007E0279" w:rsidRPr="00F849A5">
        <w:fldChar w:fldCharType="end"/>
      </w:r>
      <w:r w:rsidR="007409C7" w:rsidRPr="00F849A5">
        <w:t>.</w:t>
      </w:r>
    </w:p>
    <w:p w14:paraId="08919D47" w14:textId="77777777" w:rsidR="00760982" w:rsidRPr="00F849A5" w:rsidRDefault="00760982" w:rsidP="0057423C"/>
    <w:p w14:paraId="0D8B97AD" w14:textId="78F21D50" w:rsidR="00654760" w:rsidRPr="00F849A5" w:rsidRDefault="007409C7" w:rsidP="0057423C">
      <w:pPr>
        <w:jc w:val="center"/>
      </w:pPr>
      <w:r w:rsidRPr="00F849A5">
        <w:t>&lt;</w:t>
      </w:r>
      <w:r w:rsidR="008C1195" w:rsidRPr="00F849A5">
        <w:fldChar w:fldCharType="begin"/>
      </w:r>
      <w:r w:rsidR="008C1195" w:rsidRPr="00F849A5">
        <w:instrText xml:space="preserve"> REF _Ref7683252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2</w:t>
      </w:r>
      <w:r w:rsidR="008C1195" w:rsidRPr="00F849A5">
        <w:fldChar w:fldCharType="end"/>
      </w:r>
      <w:r w:rsidR="008C1195" w:rsidRPr="00F849A5">
        <w:t xml:space="preserve"> </w:t>
      </w:r>
      <w:r w:rsidRPr="00F849A5">
        <w:t>around here&gt;</w:t>
      </w:r>
    </w:p>
    <w:p w14:paraId="5C1075AE" w14:textId="3FCFFECF" w:rsidR="00654760" w:rsidRPr="00F849A5" w:rsidRDefault="003F3D42" w:rsidP="0057423C">
      <w:pPr>
        <w:ind w:firstLine="0"/>
        <w:jc w:val="center"/>
      </w:pPr>
      <w:r w:rsidRPr="00F849A5">
        <w:rPr>
          <w:noProof/>
          <w:lang w:eastAsia="en-AU"/>
        </w:rPr>
        <w:drawing>
          <wp:inline distT="0" distB="0" distL="0" distR="0" wp14:anchorId="61880B62" wp14:editId="6B8CABE3">
            <wp:extent cx="5731510" cy="2425113"/>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425113"/>
                    </a:xfrm>
                    <a:prstGeom prst="rect">
                      <a:avLst/>
                    </a:prstGeom>
                    <a:noFill/>
                    <a:ln>
                      <a:noFill/>
                    </a:ln>
                  </pic:spPr>
                </pic:pic>
              </a:graphicData>
            </a:graphic>
          </wp:inline>
        </w:drawing>
      </w:r>
    </w:p>
    <w:p w14:paraId="7E7F6FC5" w14:textId="4DA72FCC" w:rsidR="00654760" w:rsidRPr="00F849A5" w:rsidRDefault="00DF0673" w:rsidP="0057423C">
      <w:pPr>
        <w:pStyle w:val="Caption"/>
        <w:rPr>
          <w:color w:val="auto"/>
        </w:rPr>
      </w:pPr>
      <w:bookmarkStart w:id="13" w:name="_Ref7683252"/>
      <w:bookmarkStart w:id="14" w:name="_Toc7016633"/>
      <w:bookmarkStart w:id="15" w:name="_Toc14942420"/>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2</w:t>
      </w:r>
      <w:r w:rsidR="00ED45DA" w:rsidRPr="00F849A5">
        <w:rPr>
          <w:noProof/>
          <w:color w:val="auto"/>
        </w:rPr>
        <w:fldChar w:fldCharType="end"/>
      </w:r>
      <w:bookmarkEnd w:id="13"/>
      <w:r w:rsidR="007409C7" w:rsidRPr="00F849A5">
        <w:rPr>
          <w:color w:val="auto"/>
        </w:rPr>
        <w:t>. Five natural sand</w:t>
      </w:r>
      <w:r w:rsidR="00DC1058" w:rsidRPr="00F849A5">
        <w:rPr>
          <w:color w:val="auto"/>
        </w:rPr>
        <w:t>s</w:t>
      </w:r>
      <w:r w:rsidR="007409C7" w:rsidRPr="00F849A5">
        <w:rPr>
          <w:color w:val="auto"/>
        </w:rPr>
        <w:t xml:space="preserve"> with different particle shape</w:t>
      </w:r>
      <w:r w:rsidR="00B85206" w:rsidRPr="00F849A5">
        <w:rPr>
          <w:color w:val="auto"/>
        </w:rPr>
        <w:t>s</w:t>
      </w:r>
      <w:r w:rsidR="007409C7" w:rsidRPr="00F849A5">
        <w:rPr>
          <w:color w:val="auto"/>
        </w:rPr>
        <w:t xml:space="preserve">. The pictures in the first row </w:t>
      </w:r>
      <w:r w:rsidR="00B85206" w:rsidRPr="00F849A5">
        <w:rPr>
          <w:color w:val="auto"/>
        </w:rPr>
        <w:t xml:space="preserve">were </w:t>
      </w:r>
      <w:r w:rsidR="007409C7" w:rsidRPr="00F849A5">
        <w:rPr>
          <w:color w:val="auto"/>
        </w:rPr>
        <w:t xml:space="preserve">photographed </w:t>
      </w:r>
      <w:r w:rsidR="00B85206" w:rsidRPr="00F849A5">
        <w:rPr>
          <w:color w:val="auto"/>
        </w:rPr>
        <w:t xml:space="preserve">and </w:t>
      </w:r>
      <w:r w:rsidR="007409C7" w:rsidRPr="00F849A5">
        <w:rPr>
          <w:color w:val="auto"/>
        </w:rPr>
        <w:t xml:space="preserve">the images in the second row </w:t>
      </w:r>
      <w:r w:rsidR="00B85206" w:rsidRPr="00F849A5">
        <w:rPr>
          <w:color w:val="auto"/>
        </w:rPr>
        <w:t xml:space="preserve">were </w:t>
      </w:r>
      <w:r w:rsidR="007409C7" w:rsidRPr="00F849A5">
        <w:rPr>
          <w:color w:val="auto"/>
        </w:rPr>
        <w:t>scanned with computed tomography.</w:t>
      </w:r>
      <w:bookmarkEnd w:id="14"/>
      <w:bookmarkEnd w:id="15"/>
      <w:r w:rsidR="007409C7" w:rsidRPr="00F849A5">
        <w:rPr>
          <w:color w:val="auto"/>
        </w:rPr>
        <w:t xml:space="preserve"> </w:t>
      </w:r>
    </w:p>
    <w:p w14:paraId="4C93378B" w14:textId="77777777" w:rsidR="00374611" w:rsidRPr="00F849A5" w:rsidRDefault="00374611" w:rsidP="00630402"/>
    <w:p w14:paraId="15AD7CA1" w14:textId="2C6C7F9C" w:rsidR="00654760" w:rsidRPr="00F849A5" w:rsidRDefault="00D35FB8" w:rsidP="0057423C">
      <w:pPr>
        <w:pStyle w:val="Caption"/>
        <w:jc w:val="center"/>
        <w:rPr>
          <w:color w:val="auto"/>
        </w:rPr>
      </w:pPr>
      <w:bookmarkStart w:id="16" w:name="_Ref7684172"/>
      <w:bookmarkStart w:id="17" w:name="_Toc7016631"/>
      <w:bookmarkStart w:id="18" w:name="_Toc43573783"/>
      <w:r w:rsidRPr="00F849A5">
        <w:rPr>
          <w:color w:val="auto"/>
        </w:rPr>
        <w:t xml:space="preserve">Table </w:t>
      </w:r>
      <w:r w:rsidR="00ED45DA" w:rsidRPr="00F849A5">
        <w:rPr>
          <w:color w:val="auto"/>
        </w:rPr>
        <w:fldChar w:fldCharType="begin"/>
      </w:r>
      <w:r w:rsidR="00ED45DA" w:rsidRPr="00F849A5">
        <w:rPr>
          <w:color w:val="auto"/>
        </w:rPr>
        <w:instrText xml:space="preserve"> SEQ Table \* ARABIC </w:instrText>
      </w:r>
      <w:r w:rsidR="00ED45DA" w:rsidRPr="00F849A5">
        <w:rPr>
          <w:color w:val="auto"/>
        </w:rPr>
        <w:fldChar w:fldCharType="separate"/>
      </w:r>
      <w:r w:rsidR="004B46EA" w:rsidRPr="00F849A5">
        <w:rPr>
          <w:noProof/>
          <w:color w:val="auto"/>
        </w:rPr>
        <w:t>1</w:t>
      </w:r>
      <w:r w:rsidR="00ED45DA" w:rsidRPr="00F849A5">
        <w:rPr>
          <w:noProof/>
          <w:color w:val="auto"/>
        </w:rPr>
        <w:fldChar w:fldCharType="end"/>
      </w:r>
      <w:bookmarkEnd w:id="16"/>
      <w:r w:rsidRPr="00F849A5">
        <w:rPr>
          <w:color w:val="auto"/>
        </w:rPr>
        <w:t xml:space="preserve"> </w:t>
      </w:r>
      <w:r w:rsidR="007409C7" w:rsidRPr="00F849A5">
        <w:rPr>
          <w:color w:val="auto"/>
        </w:rPr>
        <w:t xml:space="preserve">Particle size </w:t>
      </w:r>
      <w:r w:rsidR="00573298" w:rsidRPr="00F849A5">
        <w:rPr>
          <w:color w:val="auto"/>
        </w:rPr>
        <w:t xml:space="preserve">characteristics </w:t>
      </w:r>
      <w:r w:rsidR="007409C7" w:rsidRPr="00F849A5">
        <w:rPr>
          <w:color w:val="auto"/>
        </w:rPr>
        <w:t xml:space="preserve">of </w:t>
      </w:r>
      <w:r w:rsidR="00014631" w:rsidRPr="00F849A5">
        <w:rPr>
          <w:color w:val="auto"/>
        </w:rPr>
        <w:t xml:space="preserve">the </w:t>
      </w:r>
      <w:r w:rsidR="009B1C6C" w:rsidRPr="00F849A5">
        <w:rPr>
          <w:color w:val="auto"/>
        </w:rPr>
        <w:t>selected</w:t>
      </w:r>
      <w:r w:rsidR="007409C7" w:rsidRPr="00F849A5">
        <w:rPr>
          <w:color w:val="auto"/>
        </w:rPr>
        <w:t xml:space="preserve"> granular materials</w:t>
      </w:r>
      <w:bookmarkEnd w:id="17"/>
      <w:bookmarkEnd w:id="18"/>
    </w:p>
    <w:tbl>
      <w:tblPr>
        <w:tblW w:w="0" w:type="auto"/>
        <w:jc w:val="center"/>
        <w:tblBorders>
          <w:top w:val="single" w:sz="12" w:space="0" w:color="auto"/>
          <w:bottom w:val="single" w:sz="12" w:space="0" w:color="auto"/>
        </w:tblBorders>
        <w:tblCellMar>
          <w:left w:w="10" w:type="dxa"/>
          <w:right w:w="10" w:type="dxa"/>
        </w:tblCellMar>
        <w:tblLook w:val="04A0" w:firstRow="1" w:lastRow="0" w:firstColumn="1" w:lastColumn="0" w:noHBand="0" w:noVBand="1"/>
      </w:tblPr>
      <w:tblGrid>
        <w:gridCol w:w="2127"/>
        <w:gridCol w:w="992"/>
        <w:gridCol w:w="2268"/>
      </w:tblGrid>
      <w:tr w:rsidR="00F849A5" w:rsidRPr="00F849A5" w14:paraId="182F1520" w14:textId="77777777" w:rsidTr="006E1A24">
        <w:trPr>
          <w:trHeight w:val="372"/>
          <w:jc w:val="center"/>
        </w:trPr>
        <w:tc>
          <w:tcPr>
            <w:tcW w:w="2127" w:type="dxa"/>
            <w:tcBorders>
              <w:top w:val="single" w:sz="12" w:space="0" w:color="auto"/>
              <w:bottom w:val="single" w:sz="4" w:space="0" w:color="auto"/>
            </w:tcBorders>
            <w:vAlign w:val="bottom"/>
          </w:tcPr>
          <w:p w14:paraId="3B92F83E" w14:textId="77777777" w:rsidR="00654760" w:rsidRPr="00F849A5" w:rsidRDefault="007409C7" w:rsidP="0057423C">
            <w:pPr>
              <w:ind w:firstLine="0"/>
              <w:rPr>
                <w:sz w:val="20"/>
              </w:rPr>
            </w:pPr>
            <w:bookmarkStart w:id="19" w:name="OLE_LINK64"/>
            <w:r w:rsidRPr="00F849A5">
              <w:rPr>
                <w:sz w:val="20"/>
              </w:rPr>
              <w:t>Sample</w:t>
            </w:r>
          </w:p>
        </w:tc>
        <w:tc>
          <w:tcPr>
            <w:tcW w:w="992" w:type="dxa"/>
            <w:tcBorders>
              <w:top w:val="single" w:sz="12" w:space="0" w:color="auto"/>
              <w:bottom w:val="single" w:sz="4" w:space="0" w:color="auto"/>
            </w:tcBorders>
            <w:vAlign w:val="bottom"/>
          </w:tcPr>
          <w:p w14:paraId="104A2E81" w14:textId="66D6D00B" w:rsidR="00654760" w:rsidRPr="00F849A5" w:rsidRDefault="00383029" w:rsidP="0057423C">
            <w:pPr>
              <w:ind w:firstLine="0"/>
              <w:rPr>
                <w:sz w:val="20"/>
              </w:rPr>
            </w:pPr>
            <m:oMath>
              <m:sSub>
                <m:sSubPr>
                  <m:ctrlPr>
                    <w:rPr>
                      <w:rFonts w:ascii="Cambria Math" w:hAnsi="Cambria Math"/>
                      <w:sz w:val="20"/>
                    </w:rPr>
                  </m:ctrlPr>
                </m:sSubPr>
                <m:e>
                  <m:r>
                    <m:rPr>
                      <m:sty m:val="p"/>
                    </m:rPr>
                    <w:rPr>
                      <w:rFonts w:ascii="Cambria Math" w:hAnsi="Cambria Math"/>
                      <w:sz w:val="20"/>
                    </w:rPr>
                    <m:t>d</m:t>
                  </m:r>
                </m:e>
                <m:sub>
                  <m:r>
                    <m:rPr>
                      <m:sty m:val="p"/>
                    </m:rPr>
                    <w:rPr>
                      <w:rFonts w:ascii="Cambria Math" w:hAnsi="Cambria Math"/>
                      <w:sz w:val="20"/>
                    </w:rPr>
                    <m:t>50</m:t>
                  </m:r>
                </m:sub>
              </m:sSub>
            </m:oMath>
            <w:r w:rsidR="007409C7" w:rsidRPr="00F849A5">
              <w:rPr>
                <w:sz w:val="20"/>
              </w:rPr>
              <w:t xml:space="preserve"> (mm)</w:t>
            </w:r>
          </w:p>
        </w:tc>
        <w:tc>
          <w:tcPr>
            <w:tcW w:w="2268" w:type="dxa"/>
            <w:tcBorders>
              <w:top w:val="single" w:sz="12" w:space="0" w:color="auto"/>
              <w:bottom w:val="single" w:sz="4" w:space="0" w:color="auto"/>
            </w:tcBorders>
            <w:vAlign w:val="bottom"/>
          </w:tcPr>
          <w:p w14:paraId="08E6C563" w14:textId="77777777" w:rsidR="00654760" w:rsidRPr="00F849A5" w:rsidRDefault="007409C7" w:rsidP="0057423C">
            <w:pPr>
              <w:ind w:firstLine="0"/>
              <w:rPr>
                <w:sz w:val="20"/>
              </w:rPr>
            </w:pPr>
            <w:r w:rsidRPr="00F849A5">
              <w:rPr>
                <w:sz w:val="20"/>
              </w:rPr>
              <w:t>Particle size range (mm)</w:t>
            </w:r>
          </w:p>
        </w:tc>
      </w:tr>
      <w:tr w:rsidR="00F849A5" w:rsidRPr="00F849A5" w14:paraId="1A70A0D5" w14:textId="77777777" w:rsidTr="006E1A24">
        <w:trPr>
          <w:trHeight w:val="372"/>
          <w:jc w:val="center"/>
        </w:trPr>
        <w:tc>
          <w:tcPr>
            <w:tcW w:w="2127" w:type="dxa"/>
            <w:tcBorders>
              <w:top w:val="single" w:sz="4" w:space="0" w:color="auto"/>
            </w:tcBorders>
            <w:vAlign w:val="bottom"/>
          </w:tcPr>
          <w:p w14:paraId="614A1BE7" w14:textId="77777777" w:rsidR="00654760" w:rsidRPr="00F849A5" w:rsidRDefault="007409C7" w:rsidP="0057423C">
            <w:pPr>
              <w:ind w:firstLine="0"/>
              <w:rPr>
                <w:sz w:val="20"/>
              </w:rPr>
            </w:pPr>
            <w:r w:rsidRPr="00F849A5">
              <w:rPr>
                <w:sz w:val="20"/>
              </w:rPr>
              <w:t>Glass beads</w:t>
            </w:r>
          </w:p>
        </w:tc>
        <w:tc>
          <w:tcPr>
            <w:tcW w:w="992" w:type="dxa"/>
            <w:tcBorders>
              <w:top w:val="single" w:sz="4" w:space="0" w:color="auto"/>
            </w:tcBorders>
            <w:vAlign w:val="bottom"/>
          </w:tcPr>
          <w:p w14:paraId="731D5E5B" w14:textId="77777777" w:rsidR="00654760" w:rsidRPr="00F849A5" w:rsidRDefault="007409C7" w:rsidP="0057423C">
            <w:pPr>
              <w:ind w:firstLine="0"/>
              <w:jc w:val="center"/>
              <w:rPr>
                <w:sz w:val="20"/>
              </w:rPr>
            </w:pPr>
            <w:r w:rsidRPr="00F849A5">
              <w:rPr>
                <w:sz w:val="20"/>
              </w:rPr>
              <w:t>0.60</w:t>
            </w:r>
          </w:p>
        </w:tc>
        <w:tc>
          <w:tcPr>
            <w:tcW w:w="2268" w:type="dxa"/>
            <w:tcBorders>
              <w:top w:val="single" w:sz="4" w:space="0" w:color="auto"/>
            </w:tcBorders>
            <w:vAlign w:val="bottom"/>
          </w:tcPr>
          <w:p w14:paraId="48B9C969" w14:textId="77777777" w:rsidR="00654760" w:rsidRPr="00F849A5" w:rsidRDefault="007409C7" w:rsidP="0057423C">
            <w:pPr>
              <w:ind w:firstLine="0"/>
              <w:rPr>
                <w:sz w:val="20"/>
              </w:rPr>
            </w:pPr>
            <w:r w:rsidRPr="00F849A5">
              <w:rPr>
                <w:sz w:val="20"/>
              </w:rPr>
              <w:t>0.50 – 0.70</w:t>
            </w:r>
          </w:p>
        </w:tc>
      </w:tr>
      <w:tr w:rsidR="00F849A5" w:rsidRPr="00F849A5" w14:paraId="0722B917" w14:textId="77777777" w:rsidTr="006E1A24">
        <w:trPr>
          <w:trHeight w:val="362"/>
          <w:jc w:val="center"/>
        </w:trPr>
        <w:tc>
          <w:tcPr>
            <w:tcW w:w="2127" w:type="dxa"/>
            <w:vAlign w:val="bottom"/>
          </w:tcPr>
          <w:p w14:paraId="6DD6BD21" w14:textId="77777777" w:rsidR="00654760" w:rsidRPr="00F849A5" w:rsidRDefault="007409C7" w:rsidP="0057423C">
            <w:pPr>
              <w:ind w:firstLine="0"/>
              <w:rPr>
                <w:sz w:val="20"/>
              </w:rPr>
            </w:pPr>
            <w:r w:rsidRPr="00F849A5">
              <w:rPr>
                <w:sz w:val="20"/>
              </w:rPr>
              <w:t>Ottawa sand</w:t>
            </w:r>
          </w:p>
        </w:tc>
        <w:tc>
          <w:tcPr>
            <w:tcW w:w="992" w:type="dxa"/>
            <w:vAlign w:val="bottom"/>
          </w:tcPr>
          <w:p w14:paraId="62228C34" w14:textId="77777777" w:rsidR="00654760" w:rsidRPr="00F849A5" w:rsidRDefault="007409C7" w:rsidP="0057423C">
            <w:pPr>
              <w:ind w:firstLine="0"/>
              <w:jc w:val="center"/>
              <w:rPr>
                <w:sz w:val="20"/>
              </w:rPr>
            </w:pPr>
            <w:r w:rsidRPr="00F849A5">
              <w:rPr>
                <w:sz w:val="20"/>
              </w:rPr>
              <w:t>0.73</w:t>
            </w:r>
          </w:p>
        </w:tc>
        <w:tc>
          <w:tcPr>
            <w:tcW w:w="2268" w:type="dxa"/>
            <w:vAlign w:val="bottom"/>
          </w:tcPr>
          <w:p w14:paraId="62699269" w14:textId="77777777" w:rsidR="00654760" w:rsidRPr="00F849A5" w:rsidRDefault="007409C7" w:rsidP="0057423C">
            <w:pPr>
              <w:ind w:firstLine="0"/>
              <w:rPr>
                <w:sz w:val="20"/>
              </w:rPr>
            </w:pPr>
            <w:r w:rsidRPr="00F849A5">
              <w:rPr>
                <w:sz w:val="20"/>
              </w:rPr>
              <w:t>0.60 – 0.85</w:t>
            </w:r>
          </w:p>
        </w:tc>
      </w:tr>
      <w:tr w:rsidR="00F849A5" w:rsidRPr="00F849A5" w14:paraId="2BF1240C" w14:textId="77777777" w:rsidTr="006E1A24">
        <w:trPr>
          <w:trHeight w:val="372"/>
          <w:jc w:val="center"/>
        </w:trPr>
        <w:tc>
          <w:tcPr>
            <w:tcW w:w="2127" w:type="dxa"/>
            <w:vAlign w:val="bottom"/>
          </w:tcPr>
          <w:p w14:paraId="5A234CE5" w14:textId="77777777" w:rsidR="00654760" w:rsidRPr="00F849A5" w:rsidRDefault="007409C7" w:rsidP="0057423C">
            <w:pPr>
              <w:ind w:firstLine="0"/>
              <w:rPr>
                <w:sz w:val="20"/>
              </w:rPr>
            </w:pPr>
            <w:r w:rsidRPr="00F849A5">
              <w:rPr>
                <w:sz w:val="20"/>
              </w:rPr>
              <w:t>Angular sand</w:t>
            </w:r>
          </w:p>
        </w:tc>
        <w:tc>
          <w:tcPr>
            <w:tcW w:w="992" w:type="dxa"/>
            <w:vAlign w:val="bottom"/>
          </w:tcPr>
          <w:p w14:paraId="1749C71C" w14:textId="77777777" w:rsidR="00654760" w:rsidRPr="00F849A5" w:rsidRDefault="007409C7" w:rsidP="0057423C">
            <w:pPr>
              <w:ind w:firstLine="0"/>
              <w:jc w:val="center"/>
              <w:rPr>
                <w:sz w:val="20"/>
              </w:rPr>
            </w:pPr>
            <w:r w:rsidRPr="00F849A5">
              <w:rPr>
                <w:sz w:val="20"/>
              </w:rPr>
              <w:t>0.89</w:t>
            </w:r>
          </w:p>
        </w:tc>
        <w:tc>
          <w:tcPr>
            <w:tcW w:w="2268" w:type="dxa"/>
            <w:vAlign w:val="bottom"/>
          </w:tcPr>
          <w:p w14:paraId="04682F74" w14:textId="77777777" w:rsidR="00654760" w:rsidRPr="00F849A5" w:rsidRDefault="007409C7" w:rsidP="0057423C">
            <w:pPr>
              <w:ind w:firstLine="0"/>
              <w:rPr>
                <w:sz w:val="20"/>
              </w:rPr>
            </w:pPr>
            <w:r w:rsidRPr="00F849A5">
              <w:rPr>
                <w:sz w:val="20"/>
              </w:rPr>
              <w:t>0.60 – 1.18</w:t>
            </w:r>
          </w:p>
        </w:tc>
      </w:tr>
      <w:tr w:rsidR="00F849A5" w:rsidRPr="00F849A5" w14:paraId="25FAB842" w14:textId="77777777" w:rsidTr="006E1A24">
        <w:trPr>
          <w:trHeight w:val="362"/>
          <w:jc w:val="center"/>
        </w:trPr>
        <w:tc>
          <w:tcPr>
            <w:tcW w:w="2127" w:type="dxa"/>
            <w:tcBorders>
              <w:bottom w:val="nil"/>
            </w:tcBorders>
            <w:vAlign w:val="bottom"/>
          </w:tcPr>
          <w:p w14:paraId="5D00AEF5" w14:textId="77777777" w:rsidR="00654760" w:rsidRPr="00F849A5" w:rsidRDefault="007409C7" w:rsidP="0057423C">
            <w:pPr>
              <w:ind w:firstLine="0"/>
              <w:rPr>
                <w:sz w:val="20"/>
              </w:rPr>
            </w:pPr>
            <w:r w:rsidRPr="00F849A5">
              <w:rPr>
                <w:sz w:val="20"/>
              </w:rPr>
              <w:t>Crushed schist rock A</w:t>
            </w:r>
          </w:p>
        </w:tc>
        <w:tc>
          <w:tcPr>
            <w:tcW w:w="992" w:type="dxa"/>
            <w:tcBorders>
              <w:bottom w:val="nil"/>
            </w:tcBorders>
            <w:vAlign w:val="bottom"/>
          </w:tcPr>
          <w:p w14:paraId="7E44DB98" w14:textId="77777777" w:rsidR="00654760" w:rsidRPr="00F849A5" w:rsidRDefault="007409C7" w:rsidP="0057423C">
            <w:pPr>
              <w:ind w:firstLine="0"/>
              <w:jc w:val="center"/>
              <w:rPr>
                <w:sz w:val="20"/>
              </w:rPr>
            </w:pPr>
            <w:r w:rsidRPr="00F849A5">
              <w:rPr>
                <w:sz w:val="20"/>
              </w:rPr>
              <w:t>0.84</w:t>
            </w:r>
          </w:p>
        </w:tc>
        <w:tc>
          <w:tcPr>
            <w:tcW w:w="2268" w:type="dxa"/>
            <w:tcBorders>
              <w:bottom w:val="nil"/>
            </w:tcBorders>
            <w:vAlign w:val="bottom"/>
          </w:tcPr>
          <w:p w14:paraId="32A95A52" w14:textId="77777777" w:rsidR="00654760" w:rsidRPr="00F849A5" w:rsidRDefault="007409C7" w:rsidP="0057423C">
            <w:pPr>
              <w:ind w:firstLine="0"/>
              <w:rPr>
                <w:sz w:val="20"/>
              </w:rPr>
            </w:pPr>
            <w:r w:rsidRPr="00F849A5">
              <w:rPr>
                <w:sz w:val="20"/>
              </w:rPr>
              <w:t>0.50 – 1.18</w:t>
            </w:r>
          </w:p>
        </w:tc>
      </w:tr>
      <w:tr w:rsidR="00F849A5" w:rsidRPr="00F849A5" w14:paraId="0466B57F" w14:textId="77777777" w:rsidTr="006E1A24">
        <w:trPr>
          <w:trHeight w:val="372"/>
          <w:jc w:val="center"/>
        </w:trPr>
        <w:tc>
          <w:tcPr>
            <w:tcW w:w="2127" w:type="dxa"/>
            <w:tcBorders>
              <w:top w:val="nil"/>
              <w:bottom w:val="single" w:sz="12" w:space="0" w:color="auto"/>
            </w:tcBorders>
            <w:vAlign w:val="bottom"/>
          </w:tcPr>
          <w:p w14:paraId="1E7B85DC" w14:textId="77777777" w:rsidR="00654760" w:rsidRPr="00F849A5" w:rsidRDefault="007409C7" w:rsidP="0057423C">
            <w:pPr>
              <w:ind w:firstLine="0"/>
              <w:rPr>
                <w:sz w:val="20"/>
              </w:rPr>
            </w:pPr>
            <w:r w:rsidRPr="00F849A5">
              <w:rPr>
                <w:sz w:val="20"/>
              </w:rPr>
              <w:t>Crushed schist rock B</w:t>
            </w:r>
          </w:p>
        </w:tc>
        <w:tc>
          <w:tcPr>
            <w:tcW w:w="992" w:type="dxa"/>
            <w:tcBorders>
              <w:top w:val="nil"/>
              <w:bottom w:val="single" w:sz="12" w:space="0" w:color="auto"/>
            </w:tcBorders>
            <w:vAlign w:val="bottom"/>
          </w:tcPr>
          <w:p w14:paraId="03CB0026" w14:textId="77777777" w:rsidR="00654760" w:rsidRPr="00F849A5" w:rsidRDefault="007409C7" w:rsidP="0057423C">
            <w:pPr>
              <w:ind w:firstLine="0"/>
              <w:jc w:val="center"/>
              <w:rPr>
                <w:sz w:val="20"/>
              </w:rPr>
            </w:pPr>
            <w:r w:rsidRPr="00F849A5">
              <w:rPr>
                <w:sz w:val="20"/>
              </w:rPr>
              <w:t>0.84</w:t>
            </w:r>
          </w:p>
        </w:tc>
        <w:tc>
          <w:tcPr>
            <w:tcW w:w="2268" w:type="dxa"/>
            <w:tcBorders>
              <w:top w:val="nil"/>
              <w:bottom w:val="single" w:sz="12" w:space="0" w:color="auto"/>
            </w:tcBorders>
            <w:vAlign w:val="bottom"/>
          </w:tcPr>
          <w:p w14:paraId="1DD16043" w14:textId="77777777" w:rsidR="00654760" w:rsidRPr="00F849A5" w:rsidRDefault="007409C7" w:rsidP="0057423C">
            <w:pPr>
              <w:ind w:firstLine="0"/>
              <w:rPr>
                <w:sz w:val="20"/>
              </w:rPr>
            </w:pPr>
            <w:r w:rsidRPr="00F849A5">
              <w:rPr>
                <w:sz w:val="20"/>
              </w:rPr>
              <w:t>0.50 – 1.18</w:t>
            </w:r>
          </w:p>
        </w:tc>
      </w:tr>
    </w:tbl>
    <w:bookmarkEnd w:id="19"/>
    <w:p w14:paraId="2C9B2CB4" w14:textId="1A008486" w:rsidR="00654760" w:rsidRPr="00F849A5" w:rsidRDefault="007409C7" w:rsidP="0057423C">
      <w:pPr>
        <w:pStyle w:val="Heading1"/>
      </w:pPr>
      <w:r w:rsidRPr="00F849A5">
        <w:lastRenderedPageBreak/>
        <w:t>Methods</w:t>
      </w:r>
    </w:p>
    <w:p w14:paraId="1D3C088C" w14:textId="240FE4D1" w:rsidR="00654760" w:rsidRPr="00F849A5" w:rsidRDefault="007409C7" w:rsidP="0057423C">
      <w:pPr>
        <w:pStyle w:val="Heading2"/>
        <w:rPr>
          <w:color w:val="auto"/>
        </w:rPr>
      </w:pPr>
      <w:r w:rsidRPr="00F849A5">
        <w:rPr>
          <w:color w:val="auto"/>
        </w:rPr>
        <w:t>Network construction</w:t>
      </w:r>
    </w:p>
    <w:p w14:paraId="2320AFAA" w14:textId="66E029AA" w:rsidR="00654760" w:rsidRPr="00F849A5" w:rsidRDefault="00474477" w:rsidP="0057423C">
      <w:r w:rsidRPr="00F849A5">
        <w:t>Two types of networks are constructed in this work</w:t>
      </w:r>
      <w:r w:rsidR="00573298" w:rsidRPr="00F849A5">
        <w:t>.</w:t>
      </w:r>
      <w:r w:rsidRPr="00F849A5">
        <w:t xml:space="preserve"> </w:t>
      </w:r>
      <w:r w:rsidR="00573298" w:rsidRPr="00F849A5">
        <w:rPr>
          <w:i/>
        </w:rPr>
        <w:t>C</w:t>
      </w:r>
      <w:r w:rsidR="007409C7" w:rsidRPr="00F849A5">
        <w:rPr>
          <w:i/>
        </w:rPr>
        <w:t>ontact</w:t>
      </w:r>
      <w:r w:rsidR="007409C7" w:rsidRPr="00F849A5">
        <w:t xml:space="preserve"> network</w:t>
      </w:r>
      <w:r w:rsidRPr="00F849A5">
        <w:t>s</w:t>
      </w:r>
      <w:r w:rsidR="007409C7" w:rsidRPr="00F849A5">
        <w:t xml:space="preserve"> </w:t>
      </w:r>
      <w:r w:rsidRPr="00F849A5">
        <w:t>are</w:t>
      </w:r>
      <w:r w:rsidR="007409C7" w:rsidRPr="00F849A5">
        <w:t xml:space="preserve"> constructed </w:t>
      </w:r>
      <w:r w:rsidR="00B85206" w:rsidRPr="00F849A5">
        <w:t xml:space="preserve">to </w:t>
      </w:r>
      <w:r w:rsidR="007409C7" w:rsidRPr="00F849A5">
        <w:t>acquir</w:t>
      </w:r>
      <w:r w:rsidR="00B85206" w:rsidRPr="00F849A5">
        <w:t>e</w:t>
      </w:r>
      <w:r w:rsidR="007409C7" w:rsidRPr="00F849A5">
        <w:t xml:space="preserve"> </w:t>
      </w:r>
      <w:r w:rsidR="006330B5" w:rsidRPr="00F849A5">
        <w:t xml:space="preserve">the </w:t>
      </w:r>
      <w:r w:rsidR="007409C7" w:rsidRPr="00F849A5">
        <w:t>3-cycle</w:t>
      </w:r>
      <w:r w:rsidR="006330B5" w:rsidRPr="00F849A5">
        <w:t>s</w:t>
      </w:r>
      <w:r w:rsidR="007409C7" w:rsidRPr="00F849A5">
        <w:t xml:space="preserve"> and cluster coefficient</w:t>
      </w:r>
      <w:r w:rsidR="0007324E" w:rsidRPr="00F849A5">
        <w:t>s</w:t>
      </w:r>
      <w:r w:rsidR="007409C7" w:rsidRPr="00F849A5">
        <w:t xml:space="preserve"> using complex network theory.</w:t>
      </w:r>
      <w:r w:rsidR="008A5B6D" w:rsidRPr="00F849A5">
        <w:t xml:space="preserve"> </w:t>
      </w:r>
      <w:r w:rsidR="008A5B6D" w:rsidRPr="00F849A5">
        <w:rPr>
          <w:i/>
        </w:rPr>
        <w:t>T</w:t>
      </w:r>
      <w:r w:rsidR="007409C7" w:rsidRPr="00F849A5">
        <w:rPr>
          <w:i/>
        </w:rPr>
        <w:t>hermal</w:t>
      </w:r>
      <w:r w:rsidR="007409C7" w:rsidRPr="00F849A5">
        <w:t xml:space="preserve"> network</w:t>
      </w:r>
      <w:r w:rsidRPr="00F849A5">
        <w:t>s</w:t>
      </w:r>
      <w:r w:rsidR="007409C7" w:rsidRPr="00F849A5">
        <w:t xml:space="preserve"> </w:t>
      </w:r>
      <w:r w:rsidRPr="00F849A5">
        <w:t>are</w:t>
      </w:r>
      <w:r w:rsidR="007409C7" w:rsidRPr="00F849A5">
        <w:t xml:space="preserve"> </w:t>
      </w:r>
      <w:r w:rsidR="008A5B6D" w:rsidRPr="00F849A5">
        <w:t>extension</w:t>
      </w:r>
      <w:r w:rsidR="009D1D0D" w:rsidRPr="00F849A5">
        <w:t>s</w:t>
      </w:r>
      <w:r w:rsidR="008A5B6D" w:rsidRPr="00F849A5">
        <w:t xml:space="preserve"> of </w:t>
      </w:r>
      <w:r w:rsidRPr="00F849A5">
        <w:t xml:space="preserve">the </w:t>
      </w:r>
      <w:r w:rsidR="008A5B6D" w:rsidRPr="00F849A5">
        <w:t>contact network</w:t>
      </w:r>
      <w:r w:rsidRPr="00F849A5">
        <w:t>s</w:t>
      </w:r>
      <w:r w:rsidR="008A5B6D" w:rsidRPr="00F849A5">
        <w:t xml:space="preserve"> </w:t>
      </w:r>
      <w:r w:rsidR="006330B5" w:rsidRPr="00F849A5">
        <w:t>that also</w:t>
      </w:r>
      <w:r w:rsidR="008A5B6D" w:rsidRPr="00F849A5">
        <w:t xml:space="preserve"> consider </w:t>
      </w:r>
      <w:r w:rsidR="009F7861" w:rsidRPr="00F849A5">
        <w:t>near-contact</w:t>
      </w:r>
      <w:r w:rsidR="006330B5" w:rsidRPr="00F849A5">
        <w:t>s</w:t>
      </w:r>
      <w:r w:rsidR="008A5B6D" w:rsidRPr="00F849A5">
        <w:t xml:space="preserve"> as edges (</w:t>
      </w:r>
      <w:r w:rsidR="008C1195" w:rsidRPr="00F849A5">
        <w:fldChar w:fldCharType="begin"/>
      </w:r>
      <w:r w:rsidR="008C1195" w:rsidRPr="00F849A5">
        <w:instrText xml:space="preserve"> REF _Ref7683290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3</w:t>
      </w:r>
      <w:r w:rsidR="008C1195" w:rsidRPr="00F849A5">
        <w:fldChar w:fldCharType="end"/>
      </w:r>
      <w:r w:rsidR="008A5B6D" w:rsidRPr="00F849A5">
        <w:t xml:space="preserve">) and it can be </w:t>
      </w:r>
      <w:r w:rsidR="007409C7" w:rsidRPr="00F849A5">
        <w:t>used to calculate</w:t>
      </w:r>
      <w:r w:rsidR="008A5B6D" w:rsidRPr="00F849A5">
        <w:t xml:space="preserve"> th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8A5B6D" w:rsidRPr="00F849A5">
        <w:t xml:space="preserve"> by adding thermal conductance at </w:t>
      </w:r>
      <w:r w:rsidR="00D15AD7" w:rsidRPr="00F849A5">
        <w:t xml:space="preserve">the </w:t>
      </w:r>
      <w:r w:rsidR="008A5B6D" w:rsidRPr="00F849A5">
        <w:t>edges</w:t>
      </w:r>
      <w:r w:rsidR="007409C7" w:rsidRPr="00F849A5">
        <w:t>.</w:t>
      </w:r>
    </w:p>
    <w:p w14:paraId="719839BA" w14:textId="21CAF526" w:rsidR="00421133" w:rsidRPr="00F849A5" w:rsidRDefault="007409C7" w:rsidP="0057423C">
      <w:r w:rsidRPr="00F849A5">
        <w:t xml:space="preserve">As </w:t>
      </w:r>
      <w:r w:rsidR="00832963" w:rsidRPr="00F849A5">
        <w:t>summari</w:t>
      </w:r>
      <w:r w:rsidR="006330B5" w:rsidRPr="00F849A5">
        <w:t>z</w:t>
      </w:r>
      <w:r w:rsidR="00832963" w:rsidRPr="00F849A5">
        <w:t xml:space="preserve">ed </w:t>
      </w:r>
      <w:r w:rsidRPr="00F849A5">
        <w:t xml:space="preserve">in </w:t>
      </w:r>
      <w:r w:rsidR="008C1195" w:rsidRPr="00F849A5">
        <w:fldChar w:fldCharType="begin"/>
      </w:r>
      <w:r w:rsidR="008C1195" w:rsidRPr="00F849A5">
        <w:instrText xml:space="preserve"> REF _Ref7683290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3</w:t>
      </w:r>
      <w:r w:rsidR="008C1195" w:rsidRPr="00F849A5">
        <w:fldChar w:fldCharType="end"/>
      </w:r>
      <w:r w:rsidR="00F40269" w:rsidRPr="00F849A5">
        <w:t>, a</w:t>
      </w:r>
      <w:r w:rsidR="00FD43E5" w:rsidRPr="00F849A5">
        <w:t xml:space="preserve"> sequence of</w:t>
      </w:r>
      <w:r w:rsidRPr="00F849A5">
        <w:t xml:space="preserve"> CT images with a representative element volume is </w:t>
      </w:r>
      <w:r w:rsidR="003E6FAB" w:rsidRPr="00F849A5">
        <w:t xml:space="preserve">cropped </w:t>
      </w:r>
      <w:r w:rsidRPr="00F849A5">
        <w:t xml:space="preserve">from the scanned sample </w:t>
      </w:r>
      <w:r w:rsidR="007804FF" w:rsidRPr="00F849A5">
        <w:t xml:space="preserve">and </w:t>
      </w:r>
      <w:bookmarkStart w:id="20" w:name="OLE_LINK39"/>
      <w:r w:rsidR="007804FF" w:rsidRPr="00F849A5">
        <w:t>the</w:t>
      </w:r>
      <w:r w:rsidR="00842CAC" w:rsidRPr="00F849A5">
        <w:t xml:space="preserve"> image noise is decreased by using 3D Median filter </w:t>
      </w:r>
      <w:bookmarkEnd w:id="20"/>
      <w:r w:rsidRPr="00F849A5">
        <w:t xml:space="preserve">in Step 1. </w:t>
      </w:r>
      <w:r w:rsidR="003E6FAB" w:rsidRPr="00F849A5">
        <w:t>T</w:t>
      </w:r>
      <w:r w:rsidRPr="00F849A5">
        <w:t xml:space="preserve">hese images are used to reconstruct the </w:t>
      </w:r>
      <w:r w:rsidR="00B90DD3" w:rsidRPr="00F849A5">
        <w:t xml:space="preserve">(3D) </w:t>
      </w:r>
      <w:r w:rsidRPr="00F849A5">
        <w:t xml:space="preserve">geometry </w:t>
      </w:r>
      <w:r w:rsidR="00573298" w:rsidRPr="00F849A5">
        <w:t xml:space="preserve">in which </w:t>
      </w:r>
      <w:r w:rsidR="008E7DE0" w:rsidRPr="00F849A5">
        <w:t xml:space="preserve">the </w:t>
      </w:r>
      <w:r w:rsidRPr="00F849A5">
        <w:t xml:space="preserve">two phases (solid in black and pore in </w:t>
      </w:r>
      <w:r w:rsidR="00F40269" w:rsidRPr="00F849A5">
        <w:t>gr</w:t>
      </w:r>
      <w:r w:rsidR="00277DA1" w:rsidRPr="00F849A5">
        <w:t>e</w:t>
      </w:r>
      <w:r w:rsidR="00F40269" w:rsidRPr="00F849A5">
        <w:t>y</w:t>
      </w:r>
      <w:r w:rsidRPr="00F849A5">
        <w:t>)</w:t>
      </w:r>
      <w:r w:rsidR="008E7DE0" w:rsidRPr="00F849A5">
        <w:t xml:space="preserve"> </w:t>
      </w:r>
      <w:r w:rsidRPr="00F849A5">
        <w:t xml:space="preserve">are segmented with a common multilevel Otsu segmentation method </w:t>
      </w:r>
      <w:bookmarkStart w:id="21" w:name="OLE_LINK66"/>
      <w:bookmarkStart w:id="22" w:name="OLE_LINK67"/>
      <w:r w:rsidR="00B124EB" w:rsidRPr="00F849A5">
        <w:fldChar w:fldCharType="begin">
          <w:fldData xml:space="preserve">PEVuZE5vdGU+PENpdGU+PEF1dGhvcj5PdHN1PC9BdXRob3I+PFllYXI+MTk3OTwvWWVhcj48UmVj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=
</w:fldData>
        </w:fldChar>
      </w:r>
      <w:r w:rsidR="001C0E2D" w:rsidRPr="00F849A5">
        <w:instrText xml:space="preserve"> ADDIN EN.CITE </w:instrText>
      </w:r>
      <w:r w:rsidR="001C0E2D" w:rsidRPr="00F849A5">
        <w:fldChar w:fldCharType="begin">
          <w:fldData xml:space="preserve">PEVuZE5vdGU+PENpdGU+PEF1dGhvcj5PdHN1PC9BdXRob3I+PFllYXI+MTk3OTwvWWVhcj48UmVj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=
</w:fldData>
        </w:fldChar>
      </w:r>
      <w:r w:rsidR="001C0E2D" w:rsidRPr="00F849A5">
        <w:instrText xml:space="preserve"> ADDIN EN.CITE.DATA </w:instrText>
      </w:r>
      <w:r w:rsidR="001C0E2D" w:rsidRPr="00F849A5">
        <w:fldChar w:fldCharType="end"/>
      </w:r>
      <w:r w:rsidR="00B124EB" w:rsidRPr="00F849A5">
        <w:fldChar w:fldCharType="separate"/>
      </w:r>
      <w:r w:rsidR="00995DAD" w:rsidRPr="00F849A5">
        <w:rPr>
          <w:noProof/>
        </w:rPr>
        <w:t>[</w:t>
      </w:r>
      <w:hyperlink w:anchor="_ENREF_42" w:tooltip="Wiebicke, 2017 #99" w:history="1">
        <w:r w:rsidR="00995DAD" w:rsidRPr="00F849A5">
          <w:rPr>
            <w:rStyle w:val="Hyperlink"/>
            <w:noProof/>
            <w:color w:val="auto"/>
          </w:rPr>
          <w:t>42-45</w:t>
        </w:r>
      </w:hyperlink>
      <w:r w:rsidR="00995DAD" w:rsidRPr="00F849A5">
        <w:rPr>
          <w:noProof/>
        </w:rPr>
        <w:t>]</w:t>
      </w:r>
      <w:r w:rsidR="00B124EB" w:rsidRPr="00F849A5">
        <w:fldChar w:fldCharType="end"/>
      </w:r>
      <w:bookmarkEnd w:id="21"/>
      <w:bookmarkEnd w:id="22"/>
      <w:r w:rsidR="004A123C" w:rsidRPr="00F849A5">
        <w:t xml:space="preserve"> </w:t>
      </w:r>
      <w:r w:rsidR="004857FD" w:rsidRPr="00F849A5">
        <w:t>implemented in</w:t>
      </w:r>
      <w:r w:rsidR="004A123C" w:rsidRPr="00F849A5">
        <w:t xml:space="preserve"> Fiji</w:t>
      </w:r>
      <w:r w:rsidR="00B32A14" w:rsidRPr="00F849A5">
        <w:t xml:space="preserve"> with automatic parameters selection</w:t>
      </w:r>
      <w:r w:rsidR="004A123C" w:rsidRPr="00F849A5">
        <w:t xml:space="preserve"> </w:t>
      </w:r>
      <w:r w:rsidR="004A123C" w:rsidRPr="00F849A5">
        <w:fldChar w:fldCharType="begin"/>
      </w:r>
      <w:r w:rsidR="001C0E2D" w:rsidRPr="00F849A5">
        <w:instrText xml:space="preserve"> ADDIN EN.CITE &lt;EndNote&gt;&lt;Cite&gt;&lt;Author&gt;Schindelin&lt;/Author&gt;&lt;Year&gt;2012&lt;/Year&gt;&lt;RecNum&gt;95&lt;/RecNum&gt;&lt;DisplayText&gt;[46]&lt;/DisplayText&gt;&lt;record&gt;&lt;rec-number&gt;95&lt;/rec-number&gt;&lt;foreign-keys&gt;&lt;key app="EN" db-id="rvwr2vxxd9szv3efd5t5f9db0pfrrr0pfz90" timestamp="1546816715"&gt;95&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ages&gt;676&lt;/pages&gt;&lt;volume&gt;9&lt;/volume&gt;&lt;number&gt;7&lt;/number&gt;&lt;dates&gt;&lt;year&gt;2012&lt;/year&gt;&lt;/dates&gt;&lt;isbn&gt;1548-7105&lt;/isbn&gt;&lt;urls&gt;&lt;/urls&gt;&lt;/record&gt;&lt;/Cite&gt;&lt;/EndNote&gt;</w:instrText>
      </w:r>
      <w:r w:rsidR="004A123C" w:rsidRPr="00F849A5">
        <w:fldChar w:fldCharType="separate"/>
      </w:r>
      <w:r w:rsidR="00324283" w:rsidRPr="00F849A5">
        <w:rPr>
          <w:noProof/>
        </w:rPr>
        <w:t>[</w:t>
      </w:r>
      <w:hyperlink w:anchor="_ENREF_46" w:tooltip="Schindelin, 2012 #95" w:history="1">
        <w:r w:rsidR="00324283" w:rsidRPr="00F849A5">
          <w:rPr>
            <w:rStyle w:val="Hyperlink"/>
            <w:noProof/>
            <w:color w:val="auto"/>
          </w:rPr>
          <w:t>46</w:t>
        </w:r>
      </w:hyperlink>
      <w:r w:rsidR="00324283" w:rsidRPr="00F849A5">
        <w:rPr>
          <w:noProof/>
        </w:rPr>
        <w:t>]</w:t>
      </w:r>
      <w:r w:rsidR="004A123C" w:rsidRPr="00F849A5">
        <w:fldChar w:fldCharType="end"/>
      </w:r>
      <w:r w:rsidRPr="00F849A5">
        <w:t xml:space="preserve"> in Step 2</w:t>
      </w:r>
      <w:r w:rsidR="00E56BDC" w:rsidRPr="00F849A5">
        <w:t xml:space="preserve">. They do differ for each sample </w:t>
      </w:r>
      <w:proofErr w:type="spellStart"/>
      <w:r w:rsidR="00E56BDC" w:rsidRPr="00F849A5">
        <w:t>tested</w:t>
      </w:r>
      <w:r w:rsidRPr="00F849A5">
        <w:t>To</w:t>
      </w:r>
      <w:proofErr w:type="spellEnd"/>
      <w:r w:rsidRPr="00F849A5">
        <w:t xml:space="preserve"> </w:t>
      </w:r>
      <w:r w:rsidR="003E6FAB" w:rsidRPr="00F849A5">
        <w:t xml:space="preserve">determine </w:t>
      </w:r>
      <w:r w:rsidRPr="00F849A5">
        <w:t>the location of each particle for constructing</w:t>
      </w:r>
      <w:r w:rsidR="003E6FAB" w:rsidRPr="00F849A5">
        <w:t xml:space="preserve"> the</w:t>
      </w:r>
      <w:r w:rsidRPr="00F849A5">
        <w:t xml:space="preserve"> networks, </w:t>
      </w:r>
      <w:r w:rsidR="00B25460" w:rsidRPr="00F849A5">
        <w:rPr>
          <w:lang w:eastAsia="zh-CN"/>
        </w:rPr>
        <w:t>the</w:t>
      </w:r>
      <w:r w:rsidR="00B25460" w:rsidRPr="00F849A5">
        <w:t xml:space="preserve"> </w:t>
      </w:r>
      <w:r w:rsidRPr="00F849A5">
        <w:t xml:space="preserve">watershed segmentation from </w:t>
      </w:r>
      <w:proofErr w:type="spellStart"/>
      <w:r w:rsidRPr="00F849A5">
        <w:t>MorphoLibJ</w:t>
      </w:r>
      <w:proofErr w:type="spellEnd"/>
      <w:r w:rsidRPr="00F849A5">
        <w:t xml:space="preserve"> </w:t>
      </w:r>
      <w:r w:rsidR="00852754" w:rsidRPr="00F849A5">
        <w:fldChar w:fldCharType="begin"/>
      </w:r>
      <w:r w:rsidR="0022690F" w:rsidRPr="00F849A5">
        <w:instrText xml:space="preserve"> ADDIN EN.CITE &lt;EndNote&gt;&lt;Cite&gt;&lt;Author&gt;Legland&lt;/Author&gt;&lt;Year&gt;2016&lt;/Year&gt;&lt;RecNum&gt;87&lt;/RecNum&gt;&lt;DisplayText&gt;[47]&lt;/DisplayText&gt;&lt;record&gt;&lt;rec-number&gt;87&lt;/rec-number&gt;&lt;foreign-keys&gt;&lt;key app="EN" db-id="rvwr2vxxd9szv3efd5t5f9db0pfrrr0pfz90" timestamp="1546814795"&gt;87&lt;/key&gt;&lt;/foreign-keys&gt;&lt;ref-type name="Journal Article"&gt;17&lt;/ref-type&gt;&lt;contributors&gt;&lt;authors&gt;&lt;author&gt;Legland, David&lt;/author&gt;&lt;author&gt;Arganda-Carreras, Ignacio&lt;/author&gt;&lt;author&gt;Andrey, Philippe&lt;/author&gt;&lt;/authors&gt;&lt;/contributors&gt;&lt;titles&gt;&lt;title&gt;MorphoLibJ: integrated library and plugins for mathematical morphology with ImageJ&lt;/title&gt;&lt;secondary-title&gt;Bioinformatics&lt;/secondary-title&gt;&lt;/titles&gt;&lt;periodical&gt;&lt;full-title&gt;Bioinformatics&lt;/full-title&gt;&lt;/periodical&gt;&lt;pages&gt;3532-3534&lt;/pages&gt;&lt;volume&gt;32&lt;/volume&gt;&lt;number&gt;22&lt;/number&gt;&lt;dates&gt;&lt;year&gt;2016&lt;/year&gt;&lt;/dates&gt;&lt;isbn&gt;1367-4803&lt;/isbn&gt;&lt;urls&gt;&lt;/urls&gt;&lt;/record&gt;&lt;/Cite&gt;&lt;/EndNote&gt;</w:instrText>
      </w:r>
      <w:r w:rsidR="00852754" w:rsidRPr="00F849A5">
        <w:fldChar w:fldCharType="separate"/>
      </w:r>
      <w:r w:rsidR="0022690F" w:rsidRPr="00F849A5">
        <w:rPr>
          <w:noProof/>
        </w:rPr>
        <w:t>[</w:t>
      </w:r>
      <w:hyperlink w:anchor="_ENREF_47" w:tooltip="Legland, 2016 #87" w:history="1">
        <w:r w:rsidR="0022690F" w:rsidRPr="00F849A5">
          <w:rPr>
            <w:rStyle w:val="Hyperlink"/>
            <w:noProof/>
            <w:color w:val="auto"/>
          </w:rPr>
          <w:t>47</w:t>
        </w:r>
      </w:hyperlink>
      <w:r w:rsidR="0022690F" w:rsidRPr="00F849A5">
        <w:rPr>
          <w:noProof/>
        </w:rPr>
        <w:t>]</w:t>
      </w:r>
      <w:r w:rsidR="00852754" w:rsidRPr="00F849A5">
        <w:fldChar w:fldCharType="end"/>
      </w:r>
      <w:r w:rsidRPr="00F849A5">
        <w:t xml:space="preserve"> in Fiji is employed to split connected particles</w:t>
      </w:r>
      <w:r w:rsidR="00A17A0D" w:rsidRPr="00F849A5">
        <w:t xml:space="preserve"> </w:t>
      </w:r>
      <w:r w:rsidR="00FD35D8" w:rsidRPr="00F849A5">
        <w:fldChar w:fldCharType="begin"/>
      </w:r>
      <w:r w:rsidR="00647E36" w:rsidRPr="00F849A5">
        <w:instrText xml:space="preserve"> ADDIN EN.CITE &lt;EndNote&gt;&lt;Cite&gt;&lt;Author&gt;Kim&lt;/Author&gt;&lt;Year&gt;2003&lt;/Year&gt;&lt;RecNum&gt;56&lt;/RecNum&gt;&lt;DisplayText&gt;[48]&lt;/DisplayText&gt;&lt;record&gt;&lt;rec-number&gt;56&lt;/rec-number&gt;&lt;foreign-keys&gt;&lt;key app="EN" db-id="5x5dzfxei0tvalezs5dpptv959tfdtfr5959" timestamp="1556760019"&gt;56&lt;/key&gt;&lt;/foreign-keys&gt;&lt;ref-type name="Journal Article"&gt;17&lt;/ref-type&gt;&lt;contributors&gt;&lt;authors&gt;&lt;author&gt;Kim, Hyoungkwan&lt;/author&gt;&lt;author&gt;Haas, Carl T&lt;/author&gt;&lt;author&gt;Rauch, Alan F&lt;/author&gt;&lt;author&gt;Browne, Craig&lt;/author&gt;&lt;/authors&gt;&lt;/contributors&gt;&lt;titles&gt;&lt;title&gt;3D image </w:instrText>
      </w:r>
      <w:r w:rsidR="00647E36" w:rsidRPr="00F849A5">
        <w:rPr>
          <w:rFonts w:hint="eastAsia"/>
        </w:rPr>
        <w:instrText>segmentation of aggregates from laser profiling&lt;/title&gt;&lt;secondary-title&gt;Computer</w:instrText>
      </w:r>
      <w:r w:rsidR="00647E36" w:rsidRPr="00F849A5">
        <w:rPr>
          <w:rFonts w:hint="eastAsia"/>
        </w:rPr>
        <w:instrText>‐</w:instrText>
      </w:r>
      <w:r w:rsidR="00647E36" w:rsidRPr="00F849A5">
        <w:rPr>
          <w:rFonts w:hint="eastAsia"/>
        </w:rPr>
        <w:instrText>Aided Civil and Infrastructure Engineering&lt;/secondary-title&gt;&lt;/titles&gt;&lt;periodical&gt;&lt;full-title&gt;Computer</w:instrText>
      </w:r>
      <w:r w:rsidR="00647E36" w:rsidRPr="00F849A5">
        <w:rPr>
          <w:rFonts w:hint="eastAsia"/>
        </w:rPr>
        <w:instrText>‐</w:instrText>
      </w:r>
      <w:r w:rsidR="00647E36" w:rsidRPr="00F849A5">
        <w:rPr>
          <w:rFonts w:hint="eastAsia"/>
        </w:rPr>
        <w:instrText>Aided Civil and Infrastructure Engineering&lt;/full-title&gt;&lt;/periodical&gt;&lt;pag</w:instrText>
      </w:r>
      <w:r w:rsidR="00647E36" w:rsidRPr="00F849A5">
        <w:instrText>es&gt;254-263&lt;/pages&gt;&lt;volume&gt;18&lt;/volume&gt;&lt;number&gt;4&lt;/number&gt;&lt;dates&gt;&lt;year&gt;2003&lt;/year&gt;&lt;/dates&gt;&lt;isbn&gt;1093-9687&lt;/isbn&gt;&lt;urls&gt;&lt;/urls&gt;&lt;/record&gt;&lt;/Cite&gt;&lt;/EndNote&gt;</w:instrText>
      </w:r>
      <w:r w:rsidR="00FD35D8" w:rsidRPr="00F849A5">
        <w:fldChar w:fldCharType="separate"/>
      </w:r>
      <w:r w:rsidR="00647E36" w:rsidRPr="00F849A5">
        <w:rPr>
          <w:noProof/>
        </w:rPr>
        <w:t>[</w:t>
      </w:r>
      <w:hyperlink w:anchor="_ENREF_48" w:tooltip="Kim, 2003 #56" w:history="1">
        <w:r w:rsidR="00647E36" w:rsidRPr="00F849A5">
          <w:rPr>
            <w:rStyle w:val="Hyperlink"/>
            <w:noProof/>
            <w:color w:val="auto"/>
          </w:rPr>
          <w:t>48</w:t>
        </w:r>
      </w:hyperlink>
      <w:r w:rsidR="00647E36" w:rsidRPr="00F849A5">
        <w:rPr>
          <w:noProof/>
        </w:rPr>
        <w:t>]</w:t>
      </w:r>
      <w:r w:rsidR="00FD35D8" w:rsidRPr="00F849A5">
        <w:fldChar w:fldCharType="end"/>
      </w:r>
      <w:r w:rsidRPr="00F849A5">
        <w:t xml:space="preserve"> in Step 3. </w:t>
      </w:r>
      <w:r w:rsidR="003E6FAB" w:rsidRPr="00F849A5">
        <w:t>Al</w:t>
      </w:r>
      <w:r w:rsidRPr="00F849A5">
        <w:t xml:space="preserve">though </w:t>
      </w:r>
      <w:hyperlink w:anchor="_ENREF_49" w:tooltip="Taylor, 2015 #40" w:history="1">
        <w:r w:rsidR="003E3277" w:rsidRPr="00F849A5">
          <w:rPr>
            <w:rStyle w:val="Hyperlink"/>
            <w:color w:val="auto"/>
          </w:rPr>
          <w:fldChar w:fldCharType="begin"/>
        </w:r>
        <w:r w:rsidR="00647E36" w:rsidRPr="00F849A5">
          <w:rPr>
            <w:rStyle w:val="Hyperlink"/>
            <w:color w:val="auto"/>
          </w:rPr>
          <w:instrText xml:space="preserve"> ADDIN EN.CITE &lt;EndNote&gt;&lt;Cite AuthorYear="1"&gt;&lt;Author&gt;Taylor&lt;/Author&gt;&lt;Year&gt;2015&lt;/Year&gt;&lt;RecNum&gt;40&lt;/RecNum&gt;&lt;DisplayText&gt;Taylor et al. [49]&lt;/DisplayText&gt;&lt;record&gt;&lt;rec-number&gt;40&lt;/rec-number&gt;&lt;foreign-keys&gt;&lt;key app="EN" db-id="5x5dzfxei0tvalezs5dpptv959tfdtfr5959" timestamp="1555280639"&gt;40&lt;/key&gt;&lt;/foreign-keys&gt;&lt;ref-type name="Journal Article"&gt;17&lt;/ref-type&gt;&lt;contributors&gt;&lt;authors&gt;&lt;author&gt;Taylor, HF&lt;/author&gt;&lt;author&gt;O’Sullivan, C&lt;/author&gt;&lt;author&gt;Sim, WW&lt;/author&gt;&lt;/authors&gt;&lt;/contributors&gt;&lt;titles&gt;&lt;title&gt;A new method to identify void constrictions in micro-CT images of sand&lt;/title&gt;&lt;secondary-title&gt;Computers and Geotechnics&lt;/secondary-title&gt;&lt;/titles&gt;&lt;periodical&gt;&lt;full-title&gt;Computers and Geotechnics&lt;/full-title&gt;&lt;/periodical&gt;&lt;pages&gt;279-290&lt;/pages&gt;&lt;volume&gt;69&lt;/volume&gt;&lt;dates&gt;&lt;year&gt;2015&lt;/year&gt;&lt;/dates&gt;&lt;isbn&gt;0266-352X&lt;/isbn&gt;&lt;urls&gt;&lt;/urls&gt;&lt;/record&gt;&lt;/Cite&gt;&lt;/EndNote&gt;</w:instrText>
        </w:r>
        <w:r w:rsidR="003E3277" w:rsidRPr="00F849A5">
          <w:rPr>
            <w:rStyle w:val="Hyperlink"/>
            <w:color w:val="auto"/>
          </w:rPr>
          <w:fldChar w:fldCharType="separate"/>
        </w:r>
        <w:r w:rsidR="00647E36" w:rsidRPr="00F849A5">
          <w:rPr>
            <w:rStyle w:val="Hyperlink"/>
            <w:noProof/>
            <w:color w:val="auto"/>
          </w:rPr>
          <w:t>Taylor et al. [49]</w:t>
        </w:r>
        <w:r w:rsidR="003E3277" w:rsidRPr="00F849A5">
          <w:rPr>
            <w:rStyle w:val="Hyperlink"/>
            <w:color w:val="auto"/>
          </w:rPr>
          <w:fldChar w:fldCharType="end"/>
        </w:r>
      </w:hyperlink>
      <w:r w:rsidR="003E3277" w:rsidRPr="00F849A5">
        <w:rPr>
          <w:rStyle w:val="Hyperlink"/>
          <w:color w:val="auto"/>
          <w:u w:val="none"/>
        </w:rPr>
        <w:t xml:space="preserve"> </w:t>
      </w:r>
      <w:r w:rsidR="0084663E" w:rsidRPr="00F849A5">
        <w:t>found that the watershed segmentation with a 26 voxel neighbo</w:t>
      </w:r>
      <w:r w:rsidR="00277DA1" w:rsidRPr="00F849A5">
        <w:t>u</w:t>
      </w:r>
      <w:r w:rsidR="0084663E" w:rsidRPr="00F849A5">
        <w:t>rhood can better capture the boundary of irregular particle</w:t>
      </w:r>
      <w:r w:rsidR="00BB66C2" w:rsidRPr="00F849A5">
        <w:t>s</w:t>
      </w:r>
      <w:r w:rsidR="0084663E" w:rsidRPr="00F849A5">
        <w:t>,</w:t>
      </w:r>
      <w:r w:rsidR="00EA529D" w:rsidRPr="00F849A5">
        <w:t xml:space="preserve"> </w:t>
      </w:r>
      <w:r w:rsidR="0084663E" w:rsidRPr="00F849A5">
        <w:t>the results usually overestimate the surface (contact) area</w:t>
      </w:r>
      <w:r w:rsidR="00A07F4B" w:rsidRPr="00F849A5">
        <w:t xml:space="preserve"> </w:t>
      </w:r>
      <w:r w:rsidR="00E955A3" w:rsidRPr="00F849A5">
        <w:fldChar w:fldCharType="begin"/>
      </w:r>
      <w:r w:rsidR="0052696D" w:rsidRPr="00F849A5">
        <w:instrText xml:space="preserve"> ADDIN EN.CITE &lt;EndNote&gt;&lt;Cite&gt;&lt;Author&gt;Fonseca&lt;/Author&gt;&lt;Year&gt;2012&lt;/Year&gt;&lt;RecNum&gt;19&lt;/RecNum&gt;&lt;DisplayText&gt;[50]&lt;/DisplayText&gt;&lt;record&gt;&lt;rec-number&gt;19&lt;/rec-number&gt;&lt;foreign-keys&gt;&lt;key app="EN" db-id="5x5dzfxei0tvalezs5dpptv959tfdtfr5959" timestamp="1555280639"&gt;19&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eriodical&gt;&lt;full-title&gt;Soils and Foundations&lt;/full-title&gt;&lt;/periodical&gt;&lt;pages&gt;712-722&lt;/pages&gt;&lt;volume&gt;52&lt;/volume&gt;&lt;number&gt;4&lt;/number&gt;&lt;dates&gt;&lt;year&gt;2012&lt;/year&gt;&lt;/dates&gt;&lt;isbn&gt;0038-0806&lt;/isbn&gt;&lt;urls&gt;&lt;/urls&gt;&lt;/record&gt;&lt;/Cite&gt;&lt;/EndNote&gt;</w:instrText>
      </w:r>
      <w:r w:rsidR="00E955A3" w:rsidRPr="00F849A5">
        <w:fldChar w:fldCharType="separate"/>
      </w:r>
      <w:r w:rsidR="0052696D" w:rsidRPr="00F849A5">
        <w:rPr>
          <w:noProof/>
        </w:rPr>
        <w:t>[</w:t>
      </w:r>
      <w:hyperlink w:anchor="_ENREF_50" w:tooltip="Fonseca, 2012 #19" w:history="1">
        <w:r w:rsidR="0052696D" w:rsidRPr="00F849A5">
          <w:rPr>
            <w:rStyle w:val="Hyperlink"/>
            <w:color w:val="auto"/>
          </w:rPr>
          <w:t>50</w:t>
        </w:r>
      </w:hyperlink>
      <w:r w:rsidR="0052696D" w:rsidRPr="00F849A5">
        <w:rPr>
          <w:noProof/>
        </w:rPr>
        <w:t>]</w:t>
      </w:r>
      <w:r w:rsidR="00E955A3" w:rsidRPr="00F849A5">
        <w:fldChar w:fldCharType="end"/>
      </w:r>
      <w:r w:rsidR="0084663E" w:rsidRPr="00F849A5">
        <w:t xml:space="preserve">. Therefore, </w:t>
      </w:r>
      <w:r w:rsidR="00A20705" w:rsidRPr="00F849A5">
        <w:t>a</w:t>
      </w:r>
      <w:r w:rsidR="0084663E" w:rsidRPr="00F849A5">
        <w:t xml:space="preserve"> 6-voxel neighbo</w:t>
      </w:r>
      <w:r w:rsidR="00277DA1" w:rsidRPr="00F849A5">
        <w:t>u</w:t>
      </w:r>
      <w:r w:rsidR="0084663E" w:rsidRPr="00F849A5">
        <w:t xml:space="preserve">rhood </w:t>
      </w:r>
      <w:r w:rsidR="003E6FAB" w:rsidRPr="00F849A5">
        <w:t xml:space="preserve">was </w:t>
      </w:r>
      <w:r w:rsidR="0084663E" w:rsidRPr="00F849A5">
        <w:t>used in this work</w:t>
      </w:r>
      <w:r w:rsidR="00AA61D9" w:rsidRPr="00F849A5">
        <w:t xml:space="preserve"> </w:t>
      </w:r>
      <w:r w:rsidR="002E6DB6" w:rsidRPr="00F849A5">
        <w:t>because</w:t>
      </w:r>
      <w:r w:rsidR="00AA61D9" w:rsidRPr="00F849A5">
        <w:t xml:space="preserve"> it has been shown to render</w:t>
      </w:r>
      <w:r w:rsidR="00A83221" w:rsidRPr="00F849A5">
        <w:t xml:space="preserve"> satisfactory results</w:t>
      </w:r>
      <w:r w:rsidR="00AA61D9" w:rsidRPr="00F849A5">
        <w:t xml:space="preserve"> </w:t>
      </w:r>
      <w:r w:rsidR="002E6DB6" w:rsidRPr="00F849A5">
        <w:fldChar w:fldCharType="begin"/>
      </w:r>
      <w:r w:rsidR="002E6DB6" w:rsidRPr="00F849A5">
        <w:instrText xml:space="preserve"> ADDIN EN.CITE &lt;EndNote&gt;&lt;Cite&gt;&lt;Author&gt;Fonseca&lt;/Author&gt;&lt;Year&gt;2012&lt;/Year&gt;&lt;RecNum&gt;19&lt;/RecNum&gt;&lt;DisplayText&gt;[50]&lt;/DisplayText&gt;&lt;record&gt;&lt;rec-number&gt;19&lt;/rec-number&gt;&lt;foreign-keys&gt;&lt;key app="EN" db-id="5x5dzfxei0tvalezs5dpptv959tfdtfr5959" timestamp="1555280639"&gt;19&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eriodical&gt;&lt;full-title&gt;Soils and Foundations&lt;/full-title&gt;&lt;/periodical&gt;&lt;pages&gt;712-722&lt;/pages&gt;&lt;volume&gt;52&lt;/volume&gt;&lt;number&gt;4&lt;/number&gt;&lt;dates&gt;&lt;year&gt;2012&lt;/year&gt;&lt;/dates&gt;&lt;isbn&gt;0038-0806&lt;/isbn&gt;&lt;urls&gt;&lt;/urls&gt;&lt;/record&gt;&lt;/Cite&gt;&lt;/EndNote&gt;</w:instrText>
      </w:r>
      <w:r w:rsidR="002E6DB6" w:rsidRPr="00F849A5">
        <w:fldChar w:fldCharType="separate"/>
      </w:r>
      <w:r w:rsidR="002E6DB6" w:rsidRPr="00F849A5">
        <w:rPr>
          <w:noProof/>
        </w:rPr>
        <w:t>[</w:t>
      </w:r>
      <w:hyperlink w:anchor="_ENREF_50" w:tooltip="Fonseca, 2012 #19" w:history="1">
        <w:r w:rsidR="002E6DB6" w:rsidRPr="00F849A5">
          <w:rPr>
            <w:rStyle w:val="Hyperlink"/>
            <w:color w:val="auto"/>
          </w:rPr>
          <w:t>50</w:t>
        </w:r>
      </w:hyperlink>
      <w:r w:rsidR="002E6DB6" w:rsidRPr="00F849A5">
        <w:rPr>
          <w:noProof/>
        </w:rPr>
        <w:t>]</w:t>
      </w:r>
      <w:r w:rsidR="002E6DB6" w:rsidRPr="00F849A5">
        <w:fldChar w:fldCharType="end"/>
      </w:r>
      <w:r w:rsidR="0084663E" w:rsidRPr="00F849A5">
        <w:t xml:space="preserve">. </w:t>
      </w:r>
      <w:r w:rsidR="0028445A" w:rsidRPr="00F849A5">
        <w:t xml:space="preserve"> </w:t>
      </w:r>
    </w:p>
    <w:p w14:paraId="37B36B63" w14:textId="6899613E" w:rsidR="00654760" w:rsidRPr="00F849A5" w:rsidRDefault="00463798" w:rsidP="0057423C">
      <w:r w:rsidRPr="00F849A5">
        <w:t xml:space="preserve">After </w:t>
      </w:r>
      <w:r w:rsidR="002578AF" w:rsidRPr="00F849A5">
        <w:t xml:space="preserve">the </w:t>
      </w:r>
      <w:r w:rsidRPr="00F849A5">
        <w:t>watershed segmentation, e</w:t>
      </w:r>
      <w:r w:rsidR="007409C7" w:rsidRPr="00F849A5">
        <w:t xml:space="preserve">ach particle </w:t>
      </w:r>
      <w:r w:rsidRPr="00F849A5">
        <w:t>is</w:t>
      </w:r>
      <w:r w:rsidR="007409C7" w:rsidRPr="00F849A5">
        <w:t xml:space="preserve"> assigned </w:t>
      </w:r>
      <w:r w:rsidR="00421133" w:rsidRPr="00F849A5">
        <w:t>a</w:t>
      </w:r>
      <w:r w:rsidR="001B1505" w:rsidRPr="00F849A5">
        <w:t xml:space="preserve"> unique identifier (</w:t>
      </w:r>
      <w:r w:rsidR="007409C7" w:rsidRPr="00F849A5">
        <w:t>ID</w:t>
      </w:r>
      <w:r w:rsidR="001B1505" w:rsidRPr="00F849A5">
        <w:t>)</w:t>
      </w:r>
      <w:r w:rsidR="007409C7" w:rsidRPr="00F849A5">
        <w:t xml:space="preserve"> and its centroid is calculated as the average coordinat</w:t>
      </w:r>
      <w:r w:rsidR="00CE08EB" w:rsidRPr="00F849A5">
        <w:t>es</w:t>
      </w:r>
      <w:r w:rsidR="007409C7" w:rsidRPr="00F849A5">
        <w:t xml:space="preserve"> of the voxels in the particle. To identify the real interparticle contact and </w:t>
      </w:r>
      <w:r w:rsidR="009F7861" w:rsidRPr="00F849A5">
        <w:t>near-contact</w:t>
      </w:r>
      <w:r w:rsidR="00683D78" w:rsidRPr="00F849A5">
        <w:t>s</w:t>
      </w:r>
      <w:r w:rsidRPr="00F849A5">
        <w:t>,</w:t>
      </w:r>
      <w:r w:rsidR="007409C7" w:rsidRPr="00F849A5">
        <w:t xml:space="preserve"> the voxels</w:t>
      </w:r>
      <w:r w:rsidR="00060710" w:rsidRPr="00F849A5">
        <w:t xml:space="preserve"> in each particle</w:t>
      </w:r>
      <w:r w:rsidR="007409C7" w:rsidRPr="00F849A5">
        <w:t xml:space="preserve"> are grouped as boundary voxels if they </w:t>
      </w:r>
      <w:r w:rsidR="004F2264" w:rsidRPr="00F849A5">
        <w:t xml:space="preserve">are </w:t>
      </w:r>
      <w:r w:rsidR="007409C7" w:rsidRPr="00F849A5">
        <w:t xml:space="preserve">adjacent to anything </w:t>
      </w:r>
      <w:r w:rsidR="00B50571" w:rsidRPr="00F849A5">
        <w:t>other than</w:t>
      </w:r>
      <w:r w:rsidR="007409C7" w:rsidRPr="00F849A5">
        <w:t xml:space="preserve"> the voxels in the same particle. </w:t>
      </w:r>
      <w:r w:rsidR="00DC51E2" w:rsidRPr="00F849A5">
        <w:t xml:space="preserve">A subset of these boundary voxels is identified as interparticle contact voxels if they also border on another particle (and its corresponding boundary voxels). </w:t>
      </w:r>
      <w:bookmarkStart w:id="23" w:name="OLE_LINK29"/>
      <w:r w:rsidR="007409C7" w:rsidRPr="00F849A5">
        <w:t xml:space="preserve">To </w:t>
      </w:r>
      <w:r w:rsidR="003E6FAB" w:rsidRPr="00F849A5">
        <w:t xml:space="preserve">efficiently </w:t>
      </w:r>
      <w:r w:rsidR="007409C7" w:rsidRPr="00F849A5">
        <w:t xml:space="preserve">identify the </w:t>
      </w:r>
      <w:r w:rsidR="009F7861" w:rsidRPr="00F849A5">
        <w:t>near-contact</w:t>
      </w:r>
      <w:r w:rsidR="003E6FAB" w:rsidRPr="00F849A5">
        <w:t>s</w:t>
      </w:r>
      <w:r w:rsidR="007409C7" w:rsidRPr="00F849A5">
        <w:t xml:space="preserve">, watershed segmentation is also applied to </w:t>
      </w:r>
      <w:r w:rsidR="003E6FAB" w:rsidRPr="00F849A5">
        <w:t xml:space="preserve">the </w:t>
      </w:r>
      <w:r w:rsidR="007409C7" w:rsidRPr="00F849A5">
        <w:t>void space</w:t>
      </w:r>
      <w:r w:rsidR="00AC04C9" w:rsidRPr="00F849A5">
        <w:t xml:space="preserve"> </w:t>
      </w:r>
      <w:r w:rsidR="007409C7" w:rsidRPr="00F849A5">
        <w:t>(</w:t>
      </w:r>
      <w:r w:rsidR="00F40269" w:rsidRPr="00F849A5">
        <w:t>gray</w:t>
      </w:r>
      <w:r w:rsidR="00A87429" w:rsidRPr="00F849A5">
        <w:t xml:space="preserve">scale </w:t>
      </w:r>
      <w:r w:rsidR="00B42E17" w:rsidRPr="00F849A5">
        <w:t>colo</w:t>
      </w:r>
      <w:r w:rsidR="00277DA1" w:rsidRPr="00F849A5">
        <w:t>u</w:t>
      </w:r>
      <w:r w:rsidR="007409C7" w:rsidRPr="00F849A5">
        <w:t>r</w:t>
      </w:r>
      <w:r w:rsidR="00A87429" w:rsidRPr="00F849A5">
        <w:t>s</w:t>
      </w:r>
      <w:r w:rsidR="007409C7" w:rsidRPr="00F849A5">
        <w:t xml:space="preserve"> in </w:t>
      </w:r>
      <w:r w:rsidR="008C1195" w:rsidRPr="00F849A5">
        <w:fldChar w:fldCharType="begin"/>
      </w:r>
      <w:r w:rsidR="008C1195" w:rsidRPr="00F849A5">
        <w:instrText xml:space="preserve"> REF _Ref7683309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4</w:t>
      </w:r>
      <w:r w:rsidR="008C1195" w:rsidRPr="00F849A5">
        <w:fldChar w:fldCharType="end"/>
      </w:r>
      <w:r w:rsidR="00A87429" w:rsidRPr="00F849A5">
        <w:t>-left</w:t>
      </w:r>
      <w:r w:rsidR="007409C7" w:rsidRPr="00F849A5">
        <w:t>)</w:t>
      </w:r>
      <w:r w:rsidR="00D91EAA" w:rsidRPr="00F849A5">
        <w:t xml:space="preserve"> by </w:t>
      </w:r>
      <w:r w:rsidR="00C2092F" w:rsidRPr="00F849A5">
        <w:t xml:space="preserve">first inverting the colour of phases and then </w:t>
      </w:r>
      <w:r w:rsidR="00BC4024" w:rsidRPr="00F849A5">
        <w:t>following the same step</w:t>
      </w:r>
      <w:r w:rsidR="0044370D" w:rsidRPr="00F849A5">
        <w:t xml:space="preserve">s </w:t>
      </w:r>
      <w:r w:rsidR="00BF2583" w:rsidRPr="00F849A5">
        <w:t xml:space="preserve">as </w:t>
      </w:r>
      <w:r w:rsidR="00C2092F" w:rsidRPr="00F849A5">
        <w:t xml:space="preserve">with the </w:t>
      </w:r>
      <w:r w:rsidR="00144A92" w:rsidRPr="00F849A5">
        <w:t>solid phase watershed segmentation</w:t>
      </w:r>
      <w:r w:rsidR="00C2092F" w:rsidRPr="00F849A5">
        <w:t>.</w:t>
      </w:r>
      <w:r w:rsidR="00651C93" w:rsidRPr="00F849A5">
        <w:t xml:space="preserve"> </w:t>
      </w:r>
      <w:bookmarkEnd w:id="23"/>
      <w:r w:rsidR="003E6FAB" w:rsidRPr="00F849A5">
        <w:t>T</w:t>
      </w:r>
      <w:r w:rsidR="007409C7" w:rsidRPr="00F849A5">
        <w:t xml:space="preserve">he particle-pore </w:t>
      </w:r>
      <w:r w:rsidR="00DD617D" w:rsidRPr="00F849A5">
        <w:t xml:space="preserve">connection </w:t>
      </w:r>
      <w:r w:rsidR="007409C7" w:rsidRPr="00F849A5">
        <w:t xml:space="preserve">(orange arrows) can be detected if the boundary voxels border on pore space. </w:t>
      </w:r>
      <w:r w:rsidR="003E6FAB" w:rsidRPr="00F849A5">
        <w:t>Then</w:t>
      </w:r>
      <w:r w:rsidR="007409C7" w:rsidRPr="00F849A5">
        <w:t xml:space="preserve">, the </w:t>
      </w:r>
      <w:r w:rsidR="00FD78DB" w:rsidRPr="00F849A5">
        <w:t xml:space="preserve">particle-pore-particle connections are identified as the location of potential </w:t>
      </w:r>
      <w:r w:rsidR="009F7861" w:rsidRPr="00F849A5">
        <w:t>near-contact</w:t>
      </w:r>
      <w:r w:rsidR="00FD78DB" w:rsidRPr="00F849A5">
        <w:t>s.</w:t>
      </w:r>
      <w:r w:rsidR="00F44EBC" w:rsidRPr="00F849A5">
        <w:t xml:space="preserve"> </w:t>
      </w:r>
      <w:r w:rsidR="001123AA" w:rsidRPr="00F849A5">
        <w:t>Next,</w:t>
      </w:r>
      <w:r w:rsidR="00C238A9" w:rsidRPr="00F849A5">
        <w:t xml:space="preserve"> to determine </w:t>
      </w:r>
      <w:r w:rsidR="00DC6520" w:rsidRPr="00F849A5">
        <w:t xml:space="preserve">the voxels that form part of a </w:t>
      </w:r>
      <w:r w:rsidR="009F7861" w:rsidRPr="00F849A5">
        <w:t>near-contact</w:t>
      </w:r>
      <w:r w:rsidR="00DC6520" w:rsidRPr="00F849A5">
        <w:t xml:space="preserve">, </w:t>
      </w:r>
      <w:r w:rsidR="00E673D1" w:rsidRPr="00F849A5">
        <w:t>c</w:t>
      </w:r>
      <w:r w:rsidR="003C6393" w:rsidRPr="00F849A5">
        <w:t>ylinders representing gaps between particles</w:t>
      </w:r>
      <w:r w:rsidR="00901323" w:rsidRPr="00F849A5">
        <w:t xml:space="preserve"> or</w:t>
      </w:r>
      <w:r w:rsidR="00E31F6D" w:rsidRPr="00F849A5">
        <w:t xml:space="preserve"> </w:t>
      </w:r>
      <w:r w:rsidR="00923989" w:rsidRPr="00F849A5">
        <w:t>‘</w:t>
      </w:r>
      <w:r w:rsidR="001123AA" w:rsidRPr="00F849A5">
        <w:t>gap</w:t>
      </w:r>
      <w:r w:rsidR="00923989" w:rsidRPr="00F849A5">
        <w:t>’</w:t>
      </w:r>
      <w:r w:rsidR="001123AA" w:rsidRPr="00F849A5">
        <w:t xml:space="preserve"> cylinder</w:t>
      </w:r>
      <w:r w:rsidR="00B93CF5" w:rsidRPr="00F849A5">
        <w:t>s</w:t>
      </w:r>
      <w:r w:rsidR="00114F12" w:rsidRPr="00F849A5">
        <w:t xml:space="preserve"> </w:t>
      </w:r>
      <w:r w:rsidR="00B93CF5" w:rsidRPr="00F849A5">
        <w:t>are</w:t>
      </w:r>
      <w:r w:rsidR="001123AA" w:rsidRPr="00F849A5">
        <w:t xml:space="preserve"> created</w:t>
      </w:r>
      <w:r w:rsidR="00B93CF5" w:rsidRPr="00F849A5">
        <w:t xml:space="preserve"> </w:t>
      </w:r>
      <w:r w:rsidR="00F7107A" w:rsidRPr="00F849A5">
        <w:t>for</w:t>
      </w:r>
      <w:r w:rsidR="00B93CF5" w:rsidRPr="00F849A5">
        <w:t xml:space="preserve"> boundary voxels</w:t>
      </w:r>
      <w:r w:rsidR="00F7107A" w:rsidRPr="00F849A5">
        <w:t xml:space="preserve"> </w:t>
      </w:r>
      <w:r w:rsidR="00114F12" w:rsidRPr="00F849A5">
        <w:t>on a particle</w:t>
      </w:r>
      <w:r w:rsidR="007E5DA1" w:rsidRPr="00F849A5">
        <w:t>,</w:t>
      </w:r>
      <w:r w:rsidR="00901323" w:rsidRPr="00F849A5">
        <w:t xml:space="preserve"> as shown in </w:t>
      </w:r>
      <w:r w:rsidR="008C1195" w:rsidRPr="00F849A5">
        <w:fldChar w:fldCharType="begin"/>
      </w:r>
      <w:r w:rsidR="008C1195" w:rsidRPr="00F849A5">
        <w:instrText xml:space="preserve"> REF _Ref7683309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4</w:t>
      </w:r>
      <w:r w:rsidR="008C1195" w:rsidRPr="00F849A5">
        <w:fldChar w:fldCharType="end"/>
      </w:r>
      <w:r w:rsidR="00E31F6D" w:rsidRPr="00F849A5">
        <w:t>-right,</w:t>
      </w:r>
      <w:r w:rsidR="00114F12" w:rsidRPr="00F849A5">
        <w:t xml:space="preserve"> </w:t>
      </w:r>
      <w:r w:rsidR="00F7107A" w:rsidRPr="00F849A5">
        <w:t>and their length</w:t>
      </w:r>
      <w:r w:rsidR="00901323" w:rsidRPr="00F849A5">
        <w:t>s</w:t>
      </w:r>
      <w:r w:rsidR="0041101E" w:rsidRPr="00F849A5">
        <w:t xml:space="preserve"> </w:t>
      </w:r>
      <m:oMath>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i</m:t>
            </m:r>
          </m:sub>
          <m:sup>
            <m:r>
              <m:rPr>
                <m:sty m:val="p"/>
              </m:rPr>
              <w:rPr>
                <w:rFonts w:ascii="Cambria Math" w:hAnsi="Cambria Math"/>
              </w:rPr>
              <m:t>g</m:t>
            </m:r>
          </m:sup>
        </m:sSubSup>
      </m:oMath>
      <w:r w:rsidR="00901323" w:rsidRPr="00F849A5">
        <w:t xml:space="preserve"> are computed</w:t>
      </w:r>
      <w:r w:rsidR="005A5069" w:rsidRPr="00F849A5">
        <w:t xml:space="preserve"> as the minimum distance to the boundary voxels on the neighbo</w:t>
      </w:r>
      <w:r w:rsidR="00277DA1" w:rsidRPr="00F849A5">
        <w:t>u</w:t>
      </w:r>
      <w:r w:rsidR="005A5069" w:rsidRPr="00F849A5">
        <w:t>ring particle</w:t>
      </w:r>
      <w:r w:rsidR="004924F8" w:rsidRPr="00F849A5">
        <w:t>.</w:t>
      </w:r>
      <w:r w:rsidR="001123AA" w:rsidRPr="00F849A5">
        <w:t xml:space="preserve"> </w:t>
      </w:r>
      <w:r w:rsidR="00F44EBC" w:rsidRPr="00F849A5">
        <w:t>Finally, the gap cylinder</w:t>
      </w:r>
      <w:r w:rsidR="00E17B98" w:rsidRPr="00F849A5">
        <w:t>(s)</w:t>
      </w:r>
      <w:r w:rsidR="002C0D24" w:rsidRPr="00F849A5">
        <w:t xml:space="preserve"> </w:t>
      </w:r>
      <w:r w:rsidR="00F44EBC" w:rsidRPr="00F849A5">
        <w:t xml:space="preserve">will </w:t>
      </w:r>
      <w:proofErr w:type="gramStart"/>
      <w:r w:rsidR="00F44EBC" w:rsidRPr="00F849A5">
        <w:t xml:space="preserve">be </w:t>
      </w:r>
      <w:r w:rsidR="0015154D" w:rsidRPr="00F849A5">
        <w:t>considered</w:t>
      </w:r>
      <w:r w:rsidR="00FA19C2" w:rsidRPr="00F849A5">
        <w:t xml:space="preserve"> </w:t>
      </w:r>
      <w:r w:rsidR="00E17B98" w:rsidRPr="00F849A5">
        <w:t>to be</w:t>
      </w:r>
      <w:proofErr w:type="gramEnd"/>
      <w:r w:rsidR="00E17B98" w:rsidRPr="00F849A5">
        <w:t xml:space="preserve"> </w:t>
      </w:r>
      <w:r w:rsidR="00FA19C2" w:rsidRPr="00F849A5">
        <w:t>in</w:t>
      </w:r>
      <w:r w:rsidR="00E17B98" w:rsidRPr="00F849A5">
        <w:t xml:space="preserve"> a</w:t>
      </w:r>
      <w:r w:rsidR="00FA19C2" w:rsidRPr="00F849A5">
        <w:t xml:space="preserve"> </w:t>
      </w:r>
      <w:r w:rsidR="009F7861" w:rsidRPr="00F849A5">
        <w:t>near-contact</w:t>
      </w:r>
      <w:r w:rsidR="00FA19C2" w:rsidRPr="00F849A5">
        <w:t xml:space="preserve"> </w:t>
      </w:r>
      <w:r w:rsidR="007409C7" w:rsidRPr="00F849A5">
        <w:t xml:space="preserve">if </w:t>
      </w:r>
      <w:r w:rsidR="00FA19C2" w:rsidRPr="00F849A5">
        <w:t>their</w:t>
      </w:r>
      <w:r w:rsidR="007409C7" w:rsidRPr="00F849A5">
        <w:t xml:space="preserve"> </w:t>
      </w:r>
      <w:r w:rsidR="00392365" w:rsidRPr="00F849A5">
        <w:t xml:space="preserve">respective lengths </w:t>
      </w:r>
      <w:r w:rsidR="007409C7" w:rsidRPr="00F849A5">
        <w:t xml:space="preserve">are shorter than a threshold </w:t>
      </w:r>
      <m:oMath>
        <m:r>
          <m:rPr>
            <m:sty m:val="p"/>
          </m:rPr>
          <w:rPr>
            <w:rFonts w:ascii="Cambria Math" w:hAnsi="Cambria Math"/>
          </w:rPr>
          <m:t>ϵ</m:t>
        </m:r>
      </m:oMath>
      <w:r w:rsidR="007409C7" w:rsidRPr="00F849A5">
        <w:t xml:space="preserve">. The threshold </w:t>
      </w:r>
      <m:oMath>
        <m:r>
          <m:rPr>
            <m:sty m:val="p"/>
          </m:rPr>
          <w:rPr>
            <w:rFonts w:ascii="Cambria Math" w:hAnsi="Cambria Math"/>
          </w:rPr>
          <m:t>ϵ</m:t>
        </m:r>
      </m:oMath>
      <w:r w:rsidR="007409C7" w:rsidRPr="00F849A5">
        <w:t xml:space="preserve"> is </w:t>
      </w:r>
      <w:r w:rsidR="00FA19C2" w:rsidRPr="00F849A5">
        <w:t>selected</w:t>
      </w:r>
      <w:r w:rsidR="007409C7" w:rsidRPr="00F849A5">
        <w:t xml:space="preserve"> as half of the mean particle radius after a </w:t>
      </w:r>
      <w:r w:rsidR="00D54122" w:rsidRPr="00F849A5">
        <w:t>calibration</w:t>
      </w:r>
      <w:r w:rsidR="00F21951" w:rsidRPr="00F849A5">
        <w:t xml:space="preserve"> </w:t>
      </w:r>
      <w:r w:rsidR="00F21951" w:rsidRPr="00F849A5">
        <w:fldChar w:fldCharType="begin"/>
      </w:r>
      <w:r w:rsidR="00210C28" w:rsidRPr="00F849A5">
        <w:instrText xml:space="preserve"> ADDIN EN.CITE &lt;EndNote&gt;&lt;Cite&gt;&lt;Author&gt;van der Linden&lt;/Author&gt;&lt;Year&gt;2019&lt;/Year&gt;&lt;RecNum&gt;42&lt;/RecNum&gt;&lt;DisplayText&gt;[37]&lt;/DisplayText&gt;&lt;record&gt;&lt;rec-number&gt;42&lt;/rec-number&gt;&lt;foreign-keys&gt;&lt;key app="EN" db-id="5x5dzfxei0tvalezs5dpptv959tfdtfr5959" timestamp="1555280639"&gt;42&lt;/key&gt;&lt;/foreign-keys&gt;&lt;ref-type name="Journal Article"&gt;17&lt;/ref-type&gt;&lt;contributors&gt;&lt;authors&gt;&lt;author&gt;van der Linden,Joost H&lt;/author&gt;&lt;author&gt;Narsilio, Guillermo&lt;/author&gt;&lt;author&gt;Tordesillas, Antoinette&lt;/author&gt;&lt;/authors&gt;&lt;/contributors&gt;&lt;titles&gt;&lt;title&gt;Thermal conductance network model for computerised tomography images of real geomaterials (Under review)&lt;/title&gt;&lt;secondary-title&gt;Computers and Geotechnics&lt;/secondary-title&gt;&lt;/titles&gt;&lt;periodical&gt;&lt;full-title&gt;Computers and Geotechnics&lt;/full-title&gt;&lt;/periodical&gt;&lt;dates&gt;&lt;year&gt;2019&lt;/year&gt;&lt;/dates&gt;&lt;urls&gt;&lt;/urls&gt;&lt;/record&gt;&lt;/Cite&gt;&lt;/EndNote&gt;</w:instrText>
      </w:r>
      <w:r w:rsidR="00F21951" w:rsidRPr="00F849A5">
        <w:fldChar w:fldCharType="separate"/>
      </w:r>
      <w:r w:rsidR="00210C28" w:rsidRPr="00F849A5">
        <w:rPr>
          <w:noProof/>
        </w:rPr>
        <w:t>[</w:t>
      </w:r>
      <w:hyperlink w:anchor="_ENREF_37" w:tooltip="van der Linden, 2019 #42" w:history="1">
        <w:r w:rsidR="00210C28" w:rsidRPr="00F849A5">
          <w:rPr>
            <w:rStyle w:val="Hyperlink"/>
            <w:noProof/>
            <w:color w:val="auto"/>
          </w:rPr>
          <w:t>37</w:t>
        </w:r>
      </w:hyperlink>
      <w:r w:rsidR="00210C28" w:rsidRPr="00F849A5">
        <w:rPr>
          <w:noProof/>
        </w:rPr>
        <w:t>]</w:t>
      </w:r>
      <w:r w:rsidR="00F21951" w:rsidRPr="00F849A5">
        <w:fldChar w:fldCharType="end"/>
      </w:r>
      <w:r w:rsidR="007409C7" w:rsidRPr="00F849A5">
        <w:t>.</w:t>
      </w:r>
      <w:r w:rsidR="007726F5" w:rsidRPr="00F849A5">
        <w:rPr>
          <w:rStyle w:val="CommentReference"/>
        </w:rPr>
        <w:t xml:space="preserve"> </w:t>
      </w:r>
      <w:r w:rsidR="007409C7" w:rsidRPr="00F849A5">
        <w:t xml:space="preserve">  </w:t>
      </w:r>
    </w:p>
    <w:p w14:paraId="600B4ABB" w14:textId="77777777" w:rsidR="00C658ED" w:rsidRPr="00F849A5" w:rsidRDefault="00C658ED" w:rsidP="0057423C"/>
    <w:p w14:paraId="792B97B8" w14:textId="761A35C8" w:rsidR="00654760" w:rsidRPr="00F849A5" w:rsidRDefault="007409C7" w:rsidP="0057423C">
      <w:pPr>
        <w:jc w:val="center"/>
      </w:pPr>
      <w:r w:rsidRPr="00F849A5">
        <w:t xml:space="preserve">&lt; </w:t>
      </w:r>
      <w:r w:rsidR="008C1195" w:rsidRPr="00F849A5">
        <w:fldChar w:fldCharType="begin"/>
      </w:r>
      <w:r w:rsidR="008C1195" w:rsidRPr="00F849A5">
        <w:instrText xml:space="preserve"> REF _Ref7683290 \h </w:instrText>
      </w:r>
      <w:r w:rsidR="0057423C" w:rsidRPr="00F849A5">
        <w:instrText xml:space="preserve"> \* MERGEFORMAT </w:instrText>
      </w:r>
      <w:r w:rsidR="008C1195" w:rsidRPr="00F849A5">
        <w:fldChar w:fldCharType="separate"/>
      </w:r>
      <w:r w:rsidR="004B46EA" w:rsidRPr="00F849A5">
        <w:t xml:space="preserve">Fig. </w:t>
      </w:r>
      <w:r w:rsidR="004B46EA" w:rsidRPr="00F849A5">
        <w:rPr>
          <w:noProof/>
        </w:rPr>
        <w:t>3</w:t>
      </w:r>
      <w:r w:rsidR="008C1195" w:rsidRPr="00F849A5">
        <w:fldChar w:fldCharType="end"/>
      </w:r>
      <w:r w:rsidR="003D10D2" w:rsidRPr="00F849A5">
        <w:t xml:space="preserve"> </w:t>
      </w:r>
      <w:r w:rsidRPr="00F849A5">
        <w:t>around here&gt;</w:t>
      </w:r>
    </w:p>
    <w:p w14:paraId="33B2BC43" w14:textId="77777777" w:rsidR="00654760" w:rsidRPr="00F849A5" w:rsidRDefault="00654760" w:rsidP="0057423C"/>
    <w:p w14:paraId="47918D65" w14:textId="34EC5CF3" w:rsidR="00654760" w:rsidRPr="00F849A5" w:rsidRDefault="00D679FA" w:rsidP="0057423C">
      <w:pPr>
        <w:jc w:val="center"/>
      </w:pPr>
      <w:r w:rsidRPr="00F849A5">
        <w:rPr>
          <w:noProof/>
          <w:lang w:eastAsia="en-AU"/>
        </w:rPr>
        <w:lastRenderedPageBreak/>
        <w:drawing>
          <wp:inline distT="0" distB="0" distL="0" distR="0" wp14:anchorId="52014247" wp14:editId="5F4FBED1">
            <wp:extent cx="5712385" cy="388928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12385" cy="3889284"/>
                    </a:xfrm>
                    <a:prstGeom prst="rect">
                      <a:avLst/>
                    </a:prstGeom>
                    <a:noFill/>
                    <a:ln>
                      <a:noFill/>
                    </a:ln>
                  </pic:spPr>
                </pic:pic>
              </a:graphicData>
            </a:graphic>
          </wp:inline>
        </w:drawing>
      </w:r>
    </w:p>
    <w:p w14:paraId="7649B78E" w14:textId="530C8CB1" w:rsidR="00654760" w:rsidRPr="00F849A5" w:rsidRDefault="00CF2434" w:rsidP="0057423C">
      <w:pPr>
        <w:pStyle w:val="Caption"/>
        <w:rPr>
          <w:color w:val="auto"/>
        </w:rPr>
      </w:pPr>
      <w:bookmarkStart w:id="24" w:name="_Ref7683290"/>
      <w:bookmarkStart w:id="25" w:name="_Toc7016634"/>
      <w:bookmarkStart w:id="26" w:name="_Toc14942421"/>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3</w:t>
      </w:r>
      <w:r w:rsidR="00ED45DA" w:rsidRPr="00F849A5">
        <w:rPr>
          <w:noProof/>
          <w:color w:val="auto"/>
        </w:rPr>
        <w:fldChar w:fldCharType="end"/>
      </w:r>
      <w:bookmarkEnd w:id="24"/>
      <w:r w:rsidRPr="00F849A5">
        <w:rPr>
          <w:rFonts w:hint="eastAsia"/>
          <w:color w:val="auto"/>
          <w:lang w:eastAsia="zh-CN"/>
        </w:rPr>
        <w:t>.</w:t>
      </w:r>
      <w:r w:rsidRPr="00F849A5">
        <w:rPr>
          <w:color w:val="auto"/>
          <w:lang w:eastAsia="zh-CN"/>
        </w:rPr>
        <w:t xml:space="preserve"> </w:t>
      </w:r>
      <w:r w:rsidR="007409C7" w:rsidRPr="00F849A5">
        <w:rPr>
          <w:color w:val="auto"/>
        </w:rPr>
        <w:t xml:space="preserve">Procedures </w:t>
      </w:r>
      <w:r w:rsidR="007E5DA1" w:rsidRPr="00F849A5">
        <w:rPr>
          <w:color w:val="auto"/>
        </w:rPr>
        <w:t>to</w:t>
      </w:r>
      <w:r w:rsidR="007409C7" w:rsidRPr="00F849A5">
        <w:rPr>
          <w:color w:val="auto"/>
        </w:rPr>
        <w:t xml:space="preserve"> construct </w:t>
      </w:r>
      <w:r w:rsidR="004173F9" w:rsidRPr="00F849A5">
        <w:rPr>
          <w:color w:val="auto"/>
        </w:rPr>
        <w:t xml:space="preserve">a </w:t>
      </w:r>
      <w:r w:rsidR="007409C7" w:rsidRPr="00F849A5">
        <w:rPr>
          <w:color w:val="auto"/>
        </w:rPr>
        <w:t xml:space="preserve">contact network and </w:t>
      </w:r>
      <w:r w:rsidR="00B4558B" w:rsidRPr="00F849A5">
        <w:rPr>
          <w:color w:val="auto"/>
        </w:rPr>
        <w:t xml:space="preserve">a </w:t>
      </w:r>
      <w:r w:rsidR="00273F9D" w:rsidRPr="00F849A5">
        <w:rPr>
          <w:color w:val="auto"/>
        </w:rPr>
        <w:t>thermal network</w:t>
      </w:r>
      <w:r w:rsidR="00CC7278" w:rsidRPr="00F849A5">
        <w:rPr>
          <w:color w:val="auto"/>
        </w:rPr>
        <w:t xml:space="preserve">. Contact edges </w:t>
      </w:r>
      <w:r w:rsidR="007E5DA1" w:rsidRPr="00F849A5">
        <w:rPr>
          <w:color w:val="auto"/>
        </w:rPr>
        <w:t xml:space="preserve">are </w:t>
      </w:r>
      <w:r w:rsidR="00CC7278" w:rsidRPr="00F849A5">
        <w:rPr>
          <w:color w:val="auto"/>
        </w:rPr>
        <w:t xml:space="preserve">in red, </w:t>
      </w:r>
      <w:r w:rsidR="009F7861" w:rsidRPr="00F849A5">
        <w:rPr>
          <w:color w:val="auto"/>
        </w:rPr>
        <w:t>near-contact</w:t>
      </w:r>
      <w:r w:rsidR="00CC7278" w:rsidRPr="00F849A5">
        <w:rPr>
          <w:color w:val="auto"/>
        </w:rPr>
        <w:t xml:space="preserve"> edges </w:t>
      </w:r>
      <w:r w:rsidR="007E5DA1" w:rsidRPr="00F849A5">
        <w:rPr>
          <w:color w:val="auto"/>
        </w:rPr>
        <w:t xml:space="preserve">are </w:t>
      </w:r>
      <w:r w:rsidR="00CC7278" w:rsidRPr="00F849A5">
        <w:rPr>
          <w:color w:val="auto"/>
        </w:rPr>
        <w:t>in blue</w:t>
      </w:r>
      <w:bookmarkEnd w:id="25"/>
      <w:bookmarkEnd w:id="26"/>
      <w:r w:rsidR="00A01F5B" w:rsidRPr="00F849A5">
        <w:rPr>
          <w:color w:val="auto"/>
        </w:rPr>
        <w:t>.</w:t>
      </w:r>
    </w:p>
    <w:p w14:paraId="544F83C0" w14:textId="097E51F1" w:rsidR="00654760" w:rsidRPr="00F849A5" w:rsidRDefault="00654760" w:rsidP="0057423C"/>
    <w:p w14:paraId="6048DE86" w14:textId="3D6C6815" w:rsidR="00654760" w:rsidRPr="00F849A5" w:rsidRDefault="007409C7" w:rsidP="0057423C">
      <w:pPr>
        <w:jc w:val="center"/>
      </w:pPr>
      <w:r w:rsidRPr="00F849A5">
        <w:t xml:space="preserve">&lt; </w:t>
      </w:r>
      <w:r w:rsidR="00B143A8" w:rsidRPr="00F849A5">
        <w:fldChar w:fldCharType="begin"/>
      </w:r>
      <w:r w:rsidR="00B143A8" w:rsidRPr="00F849A5">
        <w:instrText xml:space="preserve"> REF _Ref7683309 \h </w:instrText>
      </w:r>
      <w:r w:rsidR="0057423C" w:rsidRPr="00F849A5">
        <w:instrText xml:space="preserve"> \* MERGEFORMAT </w:instrText>
      </w:r>
      <w:r w:rsidR="00B143A8" w:rsidRPr="00F849A5">
        <w:fldChar w:fldCharType="separate"/>
      </w:r>
      <w:r w:rsidR="004B46EA" w:rsidRPr="00F849A5">
        <w:t xml:space="preserve">Fig. </w:t>
      </w:r>
      <w:r w:rsidR="004B46EA" w:rsidRPr="00F849A5">
        <w:rPr>
          <w:noProof/>
        </w:rPr>
        <w:t>4</w:t>
      </w:r>
      <w:r w:rsidR="00B143A8" w:rsidRPr="00F849A5">
        <w:fldChar w:fldCharType="end"/>
      </w:r>
      <w:r w:rsidR="003D10D2" w:rsidRPr="00F849A5">
        <w:t xml:space="preserve"> </w:t>
      </w:r>
      <w:r w:rsidRPr="00F849A5">
        <w:t>around here&gt;</w:t>
      </w:r>
    </w:p>
    <w:p w14:paraId="5FD74BB7" w14:textId="733DED8D" w:rsidR="00654760" w:rsidRPr="00F849A5" w:rsidRDefault="00654760" w:rsidP="0057423C"/>
    <w:p w14:paraId="3266D9A8" w14:textId="02E1C85F" w:rsidR="00F90E0B" w:rsidRPr="00F849A5" w:rsidRDefault="004F0632" w:rsidP="005469D6">
      <w:pPr>
        <w:ind w:firstLine="0"/>
        <w:jc w:val="center"/>
      </w:pPr>
      <w:r w:rsidRPr="00F849A5">
        <w:rPr>
          <w:noProof/>
        </w:rPr>
        <w:drawing>
          <wp:inline distT="0" distB="0" distL="0" distR="0" wp14:anchorId="119E4634" wp14:editId="1D2D5600">
            <wp:extent cx="5731510" cy="2189614"/>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31510" cy="2189614"/>
                    </a:xfrm>
                    <a:prstGeom prst="rect">
                      <a:avLst/>
                    </a:prstGeom>
                    <a:noFill/>
                    <a:ln>
                      <a:noFill/>
                    </a:ln>
                  </pic:spPr>
                </pic:pic>
              </a:graphicData>
            </a:graphic>
          </wp:inline>
        </w:drawing>
      </w:r>
    </w:p>
    <w:p w14:paraId="312A3CCA" w14:textId="636EDA03" w:rsidR="00654760" w:rsidRPr="00F849A5" w:rsidRDefault="00456144" w:rsidP="0057423C">
      <w:pPr>
        <w:pStyle w:val="Caption"/>
        <w:rPr>
          <w:color w:val="auto"/>
        </w:rPr>
      </w:pPr>
      <w:bookmarkStart w:id="27" w:name="_Ref7683309"/>
      <w:bookmarkStart w:id="28" w:name="_Toc7016635"/>
      <w:bookmarkStart w:id="29" w:name="_Toc14942422"/>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4</w:t>
      </w:r>
      <w:r w:rsidR="00ED45DA" w:rsidRPr="00F849A5">
        <w:rPr>
          <w:noProof/>
          <w:color w:val="auto"/>
        </w:rPr>
        <w:fldChar w:fldCharType="end"/>
      </w:r>
      <w:bookmarkEnd w:id="27"/>
      <w:r w:rsidR="00CF2434" w:rsidRPr="00F849A5">
        <w:rPr>
          <w:color w:val="auto"/>
        </w:rPr>
        <w:t>.</w:t>
      </w:r>
      <w:r w:rsidR="007409C7" w:rsidRPr="00F849A5">
        <w:rPr>
          <w:color w:val="auto"/>
        </w:rPr>
        <w:t xml:space="preserve"> Identification of </w:t>
      </w:r>
      <w:proofErr w:type="gramStart"/>
      <w:r w:rsidR="009F7861" w:rsidRPr="00F849A5">
        <w:rPr>
          <w:color w:val="auto"/>
        </w:rPr>
        <w:t>near-contact</w:t>
      </w:r>
      <w:r w:rsidR="00AC04C9" w:rsidRPr="00F849A5">
        <w:rPr>
          <w:color w:val="auto"/>
        </w:rPr>
        <w:t>s</w:t>
      </w:r>
      <w:proofErr w:type="gramEnd"/>
      <w:r w:rsidR="00D978BA" w:rsidRPr="00F849A5">
        <w:rPr>
          <w:color w:val="auto"/>
        </w:rPr>
        <w:t>.</w:t>
      </w:r>
      <w:r w:rsidR="00153122" w:rsidRPr="00F849A5">
        <w:rPr>
          <w:color w:val="auto"/>
        </w:rPr>
        <w:t xml:space="preserve"> </w:t>
      </w:r>
      <m:oMath>
        <m:r>
          <w:rPr>
            <w:rFonts w:ascii="Cambria Math" w:hAnsi="Cambria Math"/>
            <w:color w:val="auto"/>
          </w:rPr>
          <m:t>ϵ</m:t>
        </m:r>
      </m:oMath>
      <w:r w:rsidR="00D978BA" w:rsidRPr="00F849A5">
        <w:rPr>
          <w:color w:val="auto"/>
        </w:rPr>
        <w:t xml:space="preserve"> </w:t>
      </w:r>
      <w:r w:rsidR="00153122" w:rsidRPr="00F849A5">
        <w:rPr>
          <w:color w:val="auto"/>
        </w:rPr>
        <w:t xml:space="preserve">is </w:t>
      </w:r>
      <w:r w:rsidR="00D978BA" w:rsidRPr="00F849A5">
        <w:rPr>
          <w:color w:val="auto"/>
        </w:rPr>
        <w:t xml:space="preserve">the threshold length </w:t>
      </w:r>
      <w:r w:rsidR="00701F43" w:rsidRPr="00F849A5">
        <w:rPr>
          <w:color w:val="auto"/>
        </w:rPr>
        <w:t>(</w:t>
      </w: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50</m:t>
            </m:r>
          </m:sub>
        </m:sSub>
        <m:r>
          <w:rPr>
            <w:rFonts w:ascii="Cambria Math" w:hAnsi="Cambria Math"/>
            <w:color w:val="auto"/>
          </w:rPr>
          <m:t>/4</m:t>
        </m:r>
      </m:oMath>
      <w:r w:rsidR="00701F43" w:rsidRPr="00F849A5">
        <w:rPr>
          <w:color w:val="auto"/>
        </w:rPr>
        <w:t xml:space="preserve"> in this case) </w:t>
      </w:r>
      <w:proofErr w:type="gramStart"/>
      <w:r w:rsidR="006C49C5" w:rsidRPr="00F849A5">
        <w:rPr>
          <w:color w:val="auto"/>
        </w:rPr>
        <w:t xml:space="preserve">for </w:t>
      </w:r>
      <w:r w:rsidR="009F7861" w:rsidRPr="00F849A5">
        <w:rPr>
          <w:color w:val="auto"/>
        </w:rPr>
        <w:t>near-contact</w:t>
      </w:r>
      <w:r w:rsidR="006C49C5" w:rsidRPr="00F849A5">
        <w:rPr>
          <w:color w:val="auto"/>
        </w:rPr>
        <w:t>s</w:t>
      </w:r>
      <w:bookmarkEnd w:id="28"/>
      <w:r w:rsidR="007D7B9C" w:rsidRPr="00F849A5">
        <w:rPr>
          <w:color w:val="auto"/>
        </w:rPr>
        <w:t>.</w:t>
      </w:r>
      <w:bookmarkEnd w:id="29"/>
      <w:proofErr w:type="gramEnd"/>
    </w:p>
    <w:p w14:paraId="17300CEE" w14:textId="31E127EB" w:rsidR="00654760" w:rsidRPr="00F849A5" w:rsidRDefault="007409C7" w:rsidP="0057423C">
      <w:pPr>
        <w:pStyle w:val="Heading2"/>
        <w:rPr>
          <w:color w:val="auto"/>
        </w:rPr>
      </w:pPr>
      <w:bookmarkStart w:id="30" w:name="OLE_LINK11"/>
      <w:bookmarkStart w:id="31" w:name="OLE_LINK12"/>
      <w:r w:rsidRPr="00F849A5">
        <w:rPr>
          <w:color w:val="auto"/>
        </w:rPr>
        <w:t>Contact network features</w:t>
      </w:r>
    </w:p>
    <w:bookmarkEnd w:id="30"/>
    <w:bookmarkEnd w:id="31"/>
    <w:p w14:paraId="310E0219" w14:textId="250ACE1A" w:rsidR="00654760" w:rsidRPr="00F849A5" w:rsidRDefault="007409C7" w:rsidP="0057423C">
      <w:r w:rsidRPr="00F849A5">
        <w:t>After constructing contact networks, three contact network features (3-cycle, local clustering coefficient and global clustering coefficient) are extracted</w:t>
      </w:r>
      <w:r w:rsidR="008B5C2F" w:rsidRPr="00F849A5">
        <w:t xml:space="preserve"> </w:t>
      </w:r>
      <w:r w:rsidR="008B5C2F" w:rsidRPr="00F849A5">
        <w:rPr>
          <w:rFonts w:hint="eastAsia"/>
          <w:lang w:eastAsia="zh-CN"/>
        </w:rPr>
        <w:t>as</w:t>
      </w:r>
      <w:r w:rsidR="008B5C2F" w:rsidRPr="00F849A5">
        <w:t xml:space="preserve"> rigidity features</w:t>
      </w:r>
      <w:r w:rsidRPr="00F849A5">
        <w:t xml:space="preserve"> to </w:t>
      </w:r>
      <w:r w:rsidR="002411F1" w:rsidRPr="00F849A5">
        <w:t>indicate</w:t>
      </w:r>
      <w:r w:rsidRPr="00F849A5">
        <w:t xml:space="preserve"> the </w:t>
      </w:r>
      <w:r w:rsidR="00F40269" w:rsidRPr="00F849A5">
        <w:t>mesoscale</w:t>
      </w:r>
      <w:r w:rsidRPr="00F849A5">
        <w:t xml:space="preserve"> structure of granular materials.</w:t>
      </w:r>
      <w:r w:rsidR="002411F1" w:rsidRPr="00F849A5">
        <w:t xml:space="preserve"> </w:t>
      </w:r>
      <w:bookmarkStart w:id="32" w:name="OLE_LINK13"/>
      <w:bookmarkStart w:id="33" w:name="OLE_LINK14"/>
      <w:r w:rsidR="002114E1" w:rsidRPr="00F849A5">
        <w:t>N_</w:t>
      </w:r>
      <w:r w:rsidRPr="00F849A5">
        <w:t>3-cycle</w:t>
      </w:r>
      <w:r w:rsidR="002114E1" w:rsidRPr="00F849A5">
        <w:t>s</w:t>
      </w:r>
      <w:r w:rsidRPr="00F849A5">
        <w:t xml:space="preserve"> is calculated as the number of triangles in the contact network</w:t>
      </w:r>
      <w:bookmarkEnd w:id="32"/>
      <w:bookmarkEnd w:id="33"/>
      <w:r w:rsidR="00E10EF5" w:rsidRPr="00F849A5">
        <w:t>.</w:t>
      </w:r>
      <w:r w:rsidR="00FD75E7" w:rsidRPr="00F849A5">
        <w:rPr>
          <w:rStyle w:val="CommentReference"/>
        </w:rPr>
        <w:t xml:space="preserve"> </w:t>
      </w:r>
      <w:r w:rsidR="00E10EF5" w:rsidRPr="00F849A5">
        <w:t xml:space="preserve"> Local c</w:t>
      </w:r>
      <w:r w:rsidRPr="00F849A5">
        <w:t xml:space="preserve">lustering coefficients </w:t>
      </w:r>
      <w:r w:rsidR="006A784A" w:rsidRPr="00F849A5">
        <w:fldChar w:fldCharType="begin"/>
      </w:r>
      <w:r w:rsidR="001C0E2D" w:rsidRPr="00F849A5">
        <w:instrText xml:space="preserve"> ADDIN EN.CITE &lt;EndNote&gt;&lt;Cite&gt;&lt;Author&gt;Watts&lt;/Author&gt;&lt;Year&gt;1998&lt;/Year&gt;&lt;RecNum&gt;63&lt;/RecNum&gt;&lt;DisplayText&gt;[51]&lt;/DisplayText&gt;&lt;record&gt;&lt;rec-number&gt;63&lt;/rec-number&gt;&lt;foreign-keys&gt;&lt;key app="EN" db-id="rvwr2vxxd9szv3efd5t5f9db0pfrrr0pfz90" timestamp="1545970850"&gt;63&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ages&gt;440&lt;/pages&gt;&lt;volume&gt;393&lt;/volume&gt;&lt;number&gt;6684&lt;/number&gt;&lt;dates&gt;&lt;year&gt;1998&lt;/year&gt;&lt;/dates&gt;&lt;isbn&gt;1476-4687&lt;/isbn&gt;&lt;urls&gt;&lt;/urls&gt;&lt;/record&gt;&lt;/Cite&gt;&lt;/EndNote&gt;</w:instrText>
      </w:r>
      <w:r w:rsidR="006A784A" w:rsidRPr="00F849A5">
        <w:fldChar w:fldCharType="separate"/>
      </w:r>
      <w:r w:rsidR="00101CED" w:rsidRPr="00F849A5">
        <w:rPr>
          <w:noProof/>
        </w:rPr>
        <w:t>[</w:t>
      </w:r>
      <w:hyperlink w:anchor="_ENREF_51" w:tooltip="Watts, 1998 #63" w:history="1">
        <w:r w:rsidR="00101CED" w:rsidRPr="00F849A5">
          <w:rPr>
            <w:rStyle w:val="Hyperlink"/>
            <w:noProof/>
            <w:color w:val="auto"/>
          </w:rPr>
          <w:t>51</w:t>
        </w:r>
      </w:hyperlink>
      <w:r w:rsidR="00101CED" w:rsidRPr="00F849A5">
        <w:rPr>
          <w:noProof/>
        </w:rPr>
        <w:t>]</w:t>
      </w:r>
      <w:r w:rsidR="006A784A" w:rsidRPr="00F849A5">
        <w:fldChar w:fldCharType="end"/>
      </w:r>
      <w:r w:rsidR="00587B5B" w:rsidRPr="00F849A5">
        <w:t xml:space="preserve"> </w:t>
      </w:r>
      <w:r w:rsidR="00E10EF5" w:rsidRPr="00F849A5">
        <w:t>and global clustering coefficient</w:t>
      </w:r>
      <w:r w:rsidR="00CA47A7" w:rsidRPr="00F849A5">
        <w:t>s</w:t>
      </w:r>
      <w:r w:rsidR="00587B5B" w:rsidRPr="00F849A5">
        <w:t xml:space="preserve"> </w:t>
      </w:r>
      <w:r w:rsidR="00173E6C" w:rsidRPr="00F849A5">
        <w:fldChar w:fldCharType="begin"/>
      </w:r>
      <w:r w:rsidR="001C0E2D" w:rsidRPr="00F849A5">
        <w:instrText xml:space="preserve"> ADDIN EN.CITE &lt;EndNote&gt;&lt;Cite&gt;&lt;Author&gt;Newman&lt;/Author&gt;&lt;Year&gt;2003&lt;/Year&gt;&lt;RecNum&gt;64&lt;/RecNum&gt;&lt;DisplayText&gt;[20]&lt;/DisplayText&gt;&lt;record&gt;&lt;rec-number&gt;64&lt;/rec-number&gt;&lt;foreign-keys&gt;&lt;key app="EN" db-id="rvwr2vxxd9szv3efd5t5f9db0pfrrr0pfz90" timestamp="1545970895"&gt;64&lt;/key&gt;&lt;/foreign-keys&gt;&lt;ref-type name="Journal Article"&gt;17&lt;/ref-type&gt;&lt;contributors&gt;&lt;authors&gt;&lt;author&gt;Newman, Mark EJ&lt;/author&gt;&lt;/authors&gt;&lt;/contributors&gt;&lt;titles&gt;&lt;title&gt;The structure and function of complex networks&lt;/title&gt;&lt;secondary-title&gt;SIAM review&lt;/secondary-title&gt;&lt;/titles&gt;&lt;pages&gt;167-256&lt;/pages&gt;&lt;volume&gt;45&lt;/volume&gt;&lt;number&gt;2&lt;/number&gt;&lt;dates&gt;&lt;year&gt;2003&lt;/year&gt;&lt;/dates&gt;&lt;isbn&gt;0036-1445&lt;/isbn&gt;&lt;urls&gt;&lt;/urls&gt;&lt;/record&gt;&lt;/Cite&gt;&lt;/EndNote&gt;</w:instrText>
      </w:r>
      <w:r w:rsidR="00173E6C" w:rsidRPr="00F849A5">
        <w:fldChar w:fldCharType="separate"/>
      </w:r>
      <w:r w:rsidR="00210C28" w:rsidRPr="00F849A5">
        <w:rPr>
          <w:noProof/>
        </w:rPr>
        <w:t>[</w:t>
      </w:r>
      <w:hyperlink w:anchor="_ENREF_20" w:tooltip="Newman, 2003 #64" w:history="1">
        <w:r w:rsidR="00210C28" w:rsidRPr="00F849A5">
          <w:rPr>
            <w:rStyle w:val="Hyperlink"/>
            <w:noProof/>
            <w:color w:val="auto"/>
          </w:rPr>
          <w:t>20</w:t>
        </w:r>
      </w:hyperlink>
      <w:r w:rsidR="00210C28" w:rsidRPr="00F849A5">
        <w:rPr>
          <w:noProof/>
        </w:rPr>
        <w:t>]</w:t>
      </w:r>
      <w:r w:rsidR="00173E6C" w:rsidRPr="00F849A5">
        <w:fldChar w:fldCharType="end"/>
      </w:r>
      <w:r w:rsidR="00E10EF5" w:rsidRPr="00F849A5">
        <w:t xml:space="preserve"> </w:t>
      </w:r>
      <w:r w:rsidRPr="00F849A5">
        <w:t>measure the density of triangles</w:t>
      </w:r>
      <w:r w:rsidR="00E10EF5" w:rsidRPr="00F849A5">
        <w:t xml:space="preserve"> and can be computed using Equation</w:t>
      </w:r>
      <w:r w:rsidR="007E5DA1" w:rsidRPr="00F849A5">
        <w:t>s</w:t>
      </w:r>
      <w:r w:rsidR="00E10EF5" w:rsidRPr="00F849A5">
        <w:t xml:space="preserve"> </w:t>
      </w:r>
      <w:r w:rsidR="00073563" w:rsidRPr="00F849A5">
        <w:rPr>
          <w:szCs w:val="24"/>
        </w:rPr>
        <w:fldChar w:fldCharType="begin"/>
      </w:r>
      <w:r w:rsidR="00073563" w:rsidRPr="00F849A5">
        <w:rPr>
          <w:szCs w:val="24"/>
        </w:rPr>
        <w:instrText xml:space="preserve"> REF Eq_1 \h  \* MERGEFORMAT </w:instrText>
      </w:r>
      <w:r w:rsidR="00073563" w:rsidRPr="00F849A5">
        <w:rPr>
          <w:szCs w:val="24"/>
        </w:rPr>
      </w:r>
      <w:r w:rsidR="00073563" w:rsidRPr="00F849A5">
        <w:rPr>
          <w:szCs w:val="24"/>
        </w:rPr>
        <w:fldChar w:fldCharType="separate"/>
      </w:r>
      <w:r w:rsidR="004B46EA" w:rsidRPr="00F849A5">
        <w:rPr>
          <w:szCs w:val="24"/>
        </w:rPr>
        <w:t>1</w:t>
      </w:r>
      <w:r w:rsidR="00073563" w:rsidRPr="00F849A5">
        <w:rPr>
          <w:szCs w:val="24"/>
        </w:rPr>
        <w:fldChar w:fldCharType="end"/>
      </w:r>
      <w:r w:rsidR="00E10EF5" w:rsidRPr="00F849A5">
        <w:rPr>
          <w:szCs w:val="24"/>
        </w:rPr>
        <w:t xml:space="preserve"> and</w:t>
      </w:r>
      <w:r w:rsidR="00587B5B" w:rsidRPr="00F849A5">
        <w:rPr>
          <w:szCs w:val="24"/>
        </w:rPr>
        <w:t xml:space="preserve"> </w:t>
      </w:r>
      <w:r w:rsidR="00073563" w:rsidRPr="00F849A5">
        <w:rPr>
          <w:szCs w:val="24"/>
        </w:rPr>
        <w:lastRenderedPageBreak/>
        <w:fldChar w:fldCharType="begin"/>
      </w:r>
      <w:r w:rsidR="00073563" w:rsidRPr="00F849A5">
        <w:rPr>
          <w:szCs w:val="24"/>
        </w:rPr>
        <w:instrText xml:space="preserve"> REF Eq_2 \h  \* MERGEFORMAT </w:instrText>
      </w:r>
      <w:r w:rsidR="00073563" w:rsidRPr="00F849A5">
        <w:rPr>
          <w:szCs w:val="24"/>
        </w:rPr>
      </w:r>
      <w:r w:rsidR="00073563" w:rsidRPr="00F849A5">
        <w:rPr>
          <w:szCs w:val="24"/>
        </w:rPr>
        <w:fldChar w:fldCharType="separate"/>
      </w:r>
      <w:r w:rsidR="004B46EA" w:rsidRPr="00F849A5">
        <w:rPr>
          <w:szCs w:val="24"/>
        </w:rPr>
        <w:t>2</w:t>
      </w:r>
      <w:r w:rsidR="00073563" w:rsidRPr="00F849A5">
        <w:rPr>
          <w:szCs w:val="24"/>
        </w:rPr>
        <w:fldChar w:fldCharType="end"/>
      </w:r>
      <w:r w:rsidR="009074BE" w:rsidRPr="00F849A5">
        <w:rPr>
          <w:szCs w:val="24"/>
        </w:rPr>
        <w:t>,</w:t>
      </w:r>
      <w:r w:rsidR="00E10EF5" w:rsidRPr="00F849A5">
        <w:rPr>
          <w:sz w:val="28"/>
        </w:rPr>
        <w:t xml:space="preserve"> </w:t>
      </w:r>
      <w:r w:rsidR="00E10EF5" w:rsidRPr="00F849A5">
        <w:t>respectively</w:t>
      </w:r>
      <w:r w:rsidRPr="00F849A5">
        <w:t xml:space="preserve">. </w:t>
      </w:r>
      <w:bookmarkStart w:id="34" w:name="OLE_LINK23"/>
      <w:r w:rsidR="00054E73" w:rsidRPr="00F849A5">
        <w:t>The l</w:t>
      </w:r>
      <w:r w:rsidR="009F5CF9" w:rsidRPr="00F849A5">
        <w:t xml:space="preserve">ocal </w:t>
      </w:r>
      <w:r w:rsidR="00541511" w:rsidRPr="00F849A5">
        <w:t>clustering coefficient</w:t>
      </w:r>
      <w:proofErr w:type="gramStart"/>
      <w:r w:rsidR="00541511" w:rsidRPr="00F849A5">
        <w:t>, in particular, can</w:t>
      </w:r>
      <w:proofErr w:type="gramEnd"/>
      <w:r w:rsidR="00541511" w:rsidRPr="00F849A5">
        <w:t xml:space="preserve"> quantify the fraction of possible </w:t>
      </w:r>
      <w:r w:rsidR="003437DF" w:rsidRPr="00F849A5">
        <w:t>triang</w:t>
      </w:r>
      <w:r w:rsidR="00054E73" w:rsidRPr="00F849A5">
        <w:t>l</w:t>
      </w:r>
      <w:r w:rsidR="003437DF" w:rsidRPr="00F849A5">
        <w:t>es through each node</w:t>
      </w:r>
      <w:r w:rsidR="009F5CF9" w:rsidRPr="00F849A5">
        <w:t xml:space="preserve">. </w:t>
      </w:r>
      <w:r w:rsidR="007E5DA1" w:rsidRPr="00F849A5">
        <w:t>C</w:t>
      </w:r>
      <w:r w:rsidR="007667C2" w:rsidRPr="00F849A5">
        <w:t>lustering coefficients</w:t>
      </w:r>
      <w:r w:rsidRPr="00F849A5">
        <w:t xml:space="preserve"> also indicate how fractured or integrated the contact network is</w:t>
      </w:r>
      <w:r w:rsidR="00E10EF5" w:rsidRPr="00F849A5">
        <w:t xml:space="preserve">. </w:t>
      </w:r>
      <w:r w:rsidR="000D47EE" w:rsidRPr="00F849A5">
        <w:t>For instance</w:t>
      </w:r>
      <w:r w:rsidRPr="00F849A5">
        <w:t xml:space="preserve">, </w:t>
      </w:r>
      <w:r w:rsidR="00E86E9F" w:rsidRPr="00F849A5">
        <w:fldChar w:fldCharType="begin"/>
      </w:r>
      <w:r w:rsidR="00E86E9F" w:rsidRPr="00F849A5">
        <w:instrText xml:space="preserve"> REF _Ref7683374 \h </w:instrText>
      </w:r>
      <w:r w:rsidR="0057423C" w:rsidRPr="00F849A5">
        <w:instrText xml:space="preserve"> \* MERGEFORMAT </w:instrText>
      </w:r>
      <w:r w:rsidR="00E86E9F" w:rsidRPr="00F849A5">
        <w:fldChar w:fldCharType="separate"/>
      </w:r>
      <w:r w:rsidR="004B46EA" w:rsidRPr="00F849A5">
        <w:t xml:space="preserve">Fig. </w:t>
      </w:r>
      <w:r w:rsidR="004B46EA" w:rsidRPr="00F849A5">
        <w:rPr>
          <w:noProof/>
        </w:rPr>
        <w:t>5</w:t>
      </w:r>
      <w:r w:rsidR="00E86E9F" w:rsidRPr="00F849A5">
        <w:fldChar w:fldCharType="end"/>
      </w:r>
      <w:r w:rsidR="00E86E9F" w:rsidRPr="00F849A5">
        <w:t xml:space="preserve"> </w:t>
      </w:r>
      <w:r w:rsidRPr="00F849A5">
        <w:t>(</w:t>
      </w:r>
      <w:r w:rsidR="000D47EE" w:rsidRPr="00F849A5">
        <w:t>a</w:t>
      </w:r>
      <w:r w:rsidRPr="00F849A5">
        <w:t>) is a relatively fractured network</w:t>
      </w:r>
      <w:r w:rsidR="003C0148" w:rsidRPr="00F849A5">
        <w:t xml:space="preserve"> that</w:t>
      </w:r>
      <w:r w:rsidRPr="00F849A5">
        <w:t xml:space="preserve"> has a higher clustering coefficient </w:t>
      </w:r>
      <w:r w:rsidR="007E5DA1" w:rsidRPr="00F849A5">
        <w:t>than</w:t>
      </w:r>
      <w:r w:rsidRPr="00F849A5">
        <w:t xml:space="preserve"> the network in </w:t>
      </w:r>
      <w:r w:rsidR="00E86E9F" w:rsidRPr="00F849A5">
        <w:fldChar w:fldCharType="begin"/>
      </w:r>
      <w:r w:rsidR="00E86E9F" w:rsidRPr="00F849A5">
        <w:instrText xml:space="preserve"> REF _Ref7683374 \h </w:instrText>
      </w:r>
      <w:r w:rsidR="0057423C" w:rsidRPr="00F849A5">
        <w:instrText xml:space="preserve"> \* MERGEFORMAT </w:instrText>
      </w:r>
      <w:r w:rsidR="00E86E9F" w:rsidRPr="00F849A5">
        <w:fldChar w:fldCharType="separate"/>
      </w:r>
      <w:r w:rsidR="004B46EA" w:rsidRPr="00F849A5">
        <w:t xml:space="preserve">Fig. </w:t>
      </w:r>
      <w:r w:rsidR="004B46EA" w:rsidRPr="00F849A5">
        <w:rPr>
          <w:noProof/>
        </w:rPr>
        <w:t>5</w:t>
      </w:r>
      <w:r w:rsidR="00E86E9F" w:rsidRPr="00F849A5">
        <w:fldChar w:fldCharType="end"/>
      </w:r>
      <w:r w:rsidR="00E86E9F" w:rsidRPr="00F849A5">
        <w:t xml:space="preserve"> </w:t>
      </w:r>
      <w:r w:rsidRPr="00F849A5">
        <w:t>(</w:t>
      </w:r>
      <w:r w:rsidR="000D47EE" w:rsidRPr="00F849A5">
        <w:t>b</w:t>
      </w:r>
      <w:r w:rsidRPr="00F849A5">
        <w:t>).</w:t>
      </w:r>
      <w:bookmarkEnd w:id="34"/>
    </w:p>
    <w:p w14:paraId="1FDE1DA0" w14:textId="7E356EBC" w:rsidR="00654760" w:rsidRPr="00F849A5" w:rsidRDefault="00654760" w:rsidP="0057423C"/>
    <w:p w14:paraId="301D0451" w14:textId="4E77A0FC" w:rsidR="00587B5B" w:rsidRPr="00F849A5" w:rsidRDefault="00587B5B" w:rsidP="0057423C"/>
    <w:tbl>
      <w:tblPr>
        <w:tblW w:w="0" w:type="auto"/>
        <w:tblInd w:w="10" w:type="dxa"/>
        <w:tblCellMar>
          <w:left w:w="10" w:type="dxa"/>
          <w:right w:w="10" w:type="dxa"/>
        </w:tblCellMar>
        <w:tblLook w:val="04A0" w:firstRow="1" w:lastRow="0" w:firstColumn="1" w:lastColumn="0" w:noHBand="0" w:noVBand="1"/>
      </w:tblPr>
      <w:tblGrid>
        <w:gridCol w:w="562"/>
        <w:gridCol w:w="7797"/>
        <w:gridCol w:w="657"/>
      </w:tblGrid>
      <w:tr w:rsidR="00587B5B" w:rsidRPr="00F849A5" w14:paraId="78837DA1" w14:textId="77777777" w:rsidTr="00E3117A">
        <w:tc>
          <w:tcPr>
            <w:tcW w:w="562" w:type="dxa"/>
            <w:vAlign w:val="center"/>
          </w:tcPr>
          <w:p w14:paraId="643B63DA" w14:textId="77777777" w:rsidR="00587B5B" w:rsidRPr="00F849A5" w:rsidRDefault="00587B5B" w:rsidP="0057423C"/>
        </w:tc>
        <w:tc>
          <w:tcPr>
            <w:tcW w:w="7797" w:type="dxa"/>
            <w:vAlign w:val="center"/>
          </w:tcPr>
          <w:p w14:paraId="55728686" w14:textId="77777777" w:rsidR="00587B5B" w:rsidRPr="00F849A5" w:rsidRDefault="00383029" w:rsidP="0057423C">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LC</m:t>
                    </m:r>
                    <m:r>
                      <m:rPr>
                        <m:sty m:val="p"/>
                      </m:rPr>
                      <w:rPr>
                        <w:rFonts w:ascii="Cambria Math" w:hAnsi="Cambria Math"/>
                      </w:rPr>
                      <m:t xml:space="preserve"> </m:t>
                    </m:r>
                  </m:sub>
                </m:sSub>
                <m:r>
                  <m:rPr>
                    <m:sty m:val="p"/>
                  </m:rPr>
                  <w:rPr>
                    <w:rFonts w:ascii="Cambria Math" w:hAnsi="Cambria Math"/>
                  </w:rPr>
                  <m:t xml:space="preserve">(i)= </m:t>
                </m:r>
                <m:f>
                  <m:fPr>
                    <m:ctrlPr>
                      <w:rPr>
                        <w:rFonts w:ascii="Cambria Math" w:hAnsi="Cambria Math"/>
                      </w:rPr>
                    </m:ctrlPr>
                  </m:fPr>
                  <m:num>
                    <m:r>
                      <m:rPr>
                        <m:sty m:val="p"/>
                      </m:rPr>
                      <w:rPr>
                        <w:rFonts w:ascii="Cambria Math" w:hAnsi="Cambria Math"/>
                      </w:rPr>
                      <m:t>2</m:t>
                    </m:r>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m:t>
                    </m:r>
                  </m:num>
                  <m:den>
                    <m:r>
                      <w:rPr>
                        <w:rFonts w:ascii="Cambria Math" w:hAnsi="Cambria Math"/>
                      </w:rPr>
                      <m:t>N</m:t>
                    </m:r>
                    <m:d>
                      <m:dPr>
                        <m:ctrlPr>
                          <w:rPr>
                            <w:rFonts w:ascii="Cambria Math" w:hAnsi="Cambria Math"/>
                          </w:rPr>
                        </m:ctrlPr>
                      </m:dPr>
                      <m:e>
                        <m:r>
                          <w:rPr>
                            <w:rFonts w:ascii="Cambria Math" w:hAnsi="Cambria Math"/>
                          </w:rPr>
                          <m:t>i</m:t>
                        </m:r>
                      </m:e>
                    </m:d>
                    <m:r>
                      <m:rPr>
                        <m:sty m:val="p"/>
                      </m:rPr>
                      <w:rPr>
                        <w:rFonts w:ascii="Cambria Math" w:hAnsi="Cambria Math"/>
                      </w:rPr>
                      <m:t>(N</m:t>
                    </m:r>
                    <m:d>
                      <m:dPr>
                        <m:ctrlPr>
                          <w:rPr>
                            <w:rFonts w:ascii="Cambria Math" w:hAnsi="Cambria Math"/>
                          </w:rPr>
                        </m:ctrlPr>
                      </m:dPr>
                      <m:e>
                        <m:r>
                          <w:rPr>
                            <w:rFonts w:ascii="Cambria Math" w:hAnsi="Cambria Math"/>
                          </w:rPr>
                          <m:t>i</m:t>
                        </m:r>
                      </m:e>
                    </m:d>
                    <m:r>
                      <m:rPr>
                        <m:sty m:val="p"/>
                      </m:rPr>
                      <w:rPr>
                        <w:rFonts w:ascii="Cambria Math" w:hAnsi="Cambria Math"/>
                      </w:rPr>
                      <m:t>-1)</m:t>
                    </m:r>
                  </m:den>
                </m:f>
              </m:oMath>
            </m:oMathPara>
          </w:p>
        </w:tc>
        <w:tc>
          <w:tcPr>
            <w:tcW w:w="657" w:type="dxa"/>
            <w:vAlign w:val="center"/>
          </w:tcPr>
          <w:p w14:paraId="259FA4D6" w14:textId="35546E84" w:rsidR="00587B5B" w:rsidRPr="00F849A5" w:rsidRDefault="00587B5B" w:rsidP="0057423C">
            <w:r w:rsidRPr="00F849A5">
              <w:t>(</w:t>
            </w:r>
            <w:bookmarkStart w:id="35" w:name="Eq_1"/>
            <w:r w:rsidR="000C3B5B" w:rsidRPr="00F849A5">
              <w:t>1</w:t>
            </w:r>
            <w:bookmarkEnd w:id="35"/>
            <w:r w:rsidRPr="00F849A5">
              <w:t>)</w:t>
            </w:r>
          </w:p>
        </w:tc>
      </w:tr>
    </w:tbl>
    <w:p w14:paraId="67778C29" w14:textId="77777777" w:rsidR="00587B5B" w:rsidRPr="00F849A5" w:rsidRDefault="00587B5B" w:rsidP="0057423C"/>
    <w:p w14:paraId="7048F8B4" w14:textId="5F1F6781" w:rsidR="00587B5B" w:rsidRPr="00F849A5" w:rsidRDefault="00B3662A" w:rsidP="0057423C">
      <w:pPr>
        <w:ind w:firstLine="0"/>
      </w:pPr>
      <w:bookmarkStart w:id="36" w:name="OLE_LINK35"/>
      <w:r w:rsidRPr="00F849A5">
        <w:t xml:space="preserve">where </w:t>
      </w:r>
      <w:r w:rsidR="00587B5B" w:rsidRPr="00F849A5">
        <w:t>T(</w:t>
      </w:r>
      <w:proofErr w:type="spellStart"/>
      <w:r w:rsidR="00587B5B" w:rsidRPr="00F849A5">
        <w:t>i</w:t>
      </w:r>
      <w:proofErr w:type="spellEnd"/>
      <w:r w:rsidR="00587B5B" w:rsidRPr="00F849A5">
        <w:t xml:space="preserve">) </w:t>
      </w:r>
      <w:r w:rsidR="007E5DA1" w:rsidRPr="00F849A5">
        <w:t xml:space="preserve">is </w:t>
      </w:r>
      <w:r w:rsidR="00587B5B" w:rsidRPr="00F849A5">
        <w:t xml:space="preserve">the number of triangles </w:t>
      </w:r>
      <w:r w:rsidR="007E5DA1" w:rsidRPr="00F849A5">
        <w:t xml:space="preserve">that </w:t>
      </w:r>
      <w:r w:rsidR="00587B5B" w:rsidRPr="00F849A5">
        <w:t xml:space="preserve">pass node </w:t>
      </w:r>
      <w:proofErr w:type="spellStart"/>
      <w:r w:rsidR="00587B5B" w:rsidRPr="00F849A5">
        <w:t>i</w:t>
      </w:r>
      <w:proofErr w:type="spellEnd"/>
      <w:r w:rsidR="003831AE" w:rsidRPr="00F849A5">
        <w:t>,</w:t>
      </w:r>
      <w:r w:rsidR="007E5DA1" w:rsidRPr="00F849A5">
        <w:t xml:space="preserve"> and</w:t>
      </w:r>
      <w:r w:rsidR="00587B5B" w:rsidRPr="00F849A5">
        <w:t xml:space="preserve"> </w:t>
      </w:r>
      <m:oMath>
        <m:r>
          <m:rPr>
            <m:sty m:val="p"/>
          </m:rPr>
          <w:rPr>
            <w:rFonts w:ascii="Cambria Math" w:hAnsi="Cambria Math"/>
          </w:rPr>
          <m:t>N</m:t>
        </m:r>
        <m:d>
          <m:dPr>
            <m:ctrlPr>
              <w:rPr>
                <w:rFonts w:ascii="Cambria Math" w:hAnsi="Cambria Math"/>
              </w:rPr>
            </m:ctrlPr>
          </m:dPr>
          <m:e>
            <m:r>
              <m:rPr>
                <m:sty m:val="p"/>
              </m:rPr>
              <w:rPr>
                <w:rFonts w:ascii="Cambria Math" w:hAnsi="Cambria Math"/>
              </w:rPr>
              <m:t>i</m:t>
            </m:r>
          </m:e>
        </m:d>
      </m:oMath>
      <w:r w:rsidR="00587B5B" w:rsidRPr="00F849A5">
        <w:t xml:space="preserve"> is the degree of node i.</w:t>
      </w:r>
      <w:bookmarkEnd w:id="36"/>
    </w:p>
    <w:p w14:paraId="62E61769" w14:textId="77777777" w:rsidR="00587B5B" w:rsidRPr="00F849A5" w:rsidRDefault="00587B5B" w:rsidP="0057423C"/>
    <w:p w14:paraId="4D19FB54" w14:textId="2EFB3B3C" w:rsidR="00654760" w:rsidRPr="00F849A5" w:rsidRDefault="00654760" w:rsidP="0057423C"/>
    <w:tbl>
      <w:tblPr>
        <w:tblW w:w="0" w:type="auto"/>
        <w:tblInd w:w="10" w:type="dxa"/>
        <w:tblCellMar>
          <w:left w:w="10" w:type="dxa"/>
          <w:right w:w="10" w:type="dxa"/>
        </w:tblCellMar>
        <w:tblLook w:val="04A0" w:firstRow="1" w:lastRow="0" w:firstColumn="1" w:lastColumn="0" w:noHBand="0" w:noVBand="1"/>
      </w:tblPr>
      <w:tblGrid>
        <w:gridCol w:w="562"/>
        <w:gridCol w:w="7797"/>
        <w:gridCol w:w="657"/>
      </w:tblGrid>
      <w:tr w:rsidR="00F849A5" w:rsidRPr="00F849A5" w14:paraId="1354B2DA" w14:textId="77777777" w:rsidTr="00654760">
        <w:tc>
          <w:tcPr>
            <w:tcW w:w="562" w:type="dxa"/>
            <w:vAlign w:val="center"/>
          </w:tcPr>
          <w:p w14:paraId="78CBAC17" w14:textId="77777777" w:rsidR="00654760" w:rsidRPr="00F849A5" w:rsidRDefault="00654760" w:rsidP="0057423C">
            <w:bookmarkStart w:id="37" w:name="OLE_LINK40"/>
          </w:p>
        </w:tc>
        <w:tc>
          <w:tcPr>
            <w:tcW w:w="7797" w:type="dxa"/>
            <w:vAlign w:val="center"/>
          </w:tcPr>
          <w:p w14:paraId="3895E1BF" w14:textId="7B098CA5" w:rsidR="00654760" w:rsidRPr="00F849A5" w:rsidRDefault="00383029" w:rsidP="0057423C">
            <m:oMathPara>
              <m:oMath>
                <m:sSub>
                  <m:sSubPr>
                    <m:ctrlPr>
                      <w:rPr>
                        <w:rFonts w:ascii="Cambria Math" w:hAnsi="Cambria Math"/>
                      </w:rPr>
                    </m:ctrlPr>
                  </m:sSubPr>
                  <m:e>
                    <m:sSup>
                      <m:sSupPr>
                        <m:ctrlPr>
                          <w:rPr>
                            <w:rFonts w:ascii="Cambria Math" w:hAnsi="Cambria Math"/>
                          </w:rPr>
                        </m:ctrlPr>
                      </m:sSupPr>
                      <m:e>
                        <m:r>
                          <w:rPr>
                            <w:rFonts w:ascii="Cambria Math" w:hAnsi="Cambria Math"/>
                          </w:rPr>
                          <m:t>G</m:t>
                        </m:r>
                      </m:e>
                      <m:sup>
                        <m:r>
                          <w:rPr>
                            <w:rFonts w:ascii="Cambria Math" w:hAnsi="Cambria Math"/>
                          </w:rPr>
                          <m:t>C</m:t>
                        </m:r>
                      </m:sup>
                    </m:sSup>
                  </m:e>
                  <m:sub>
                    <m:r>
                      <w:rPr>
                        <w:rFonts w:ascii="Cambria Math" w:hAnsi="Cambria Math"/>
                      </w:rPr>
                      <m:t>GC</m:t>
                    </m:r>
                  </m:sub>
                </m:sSub>
                <m:r>
                  <m:rPr>
                    <m:sty m:val="p"/>
                  </m:rPr>
                  <w:rPr>
                    <w:rFonts w:ascii="Cambria Math" w:hAnsi="Cambria Math"/>
                  </w:rPr>
                  <m:t xml:space="preserve">=3∙ </m:t>
                </m:r>
                <m:f>
                  <m:fPr>
                    <m:ctrlPr>
                      <w:rPr>
                        <w:rFonts w:ascii="Cambria Math" w:hAnsi="Cambria Math"/>
                      </w:rPr>
                    </m:ctrlPr>
                  </m:fPr>
                  <m:num>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riangles</m:t>
                    </m:r>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connected</m:t>
                    </m:r>
                    <m:r>
                      <m:rPr>
                        <m:sty m:val="p"/>
                      </m:rPr>
                      <w:rPr>
                        <w:rFonts w:ascii="Cambria Math" w:hAnsi="Cambria Math"/>
                      </w:rPr>
                      <m:t xml:space="preserve"> </m:t>
                    </m:r>
                    <m:r>
                      <w:rPr>
                        <w:rFonts w:ascii="Cambria Math" w:hAnsi="Cambria Math"/>
                      </w:rPr>
                      <m:t>triples</m:t>
                    </m:r>
                  </m:den>
                </m:f>
              </m:oMath>
            </m:oMathPara>
          </w:p>
        </w:tc>
        <w:tc>
          <w:tcPr>
            <w:tcW w:w="657" w:type="dxa"/>
            <w:vAlign w:val="center"/>
          </w:tcPr>
          <w:p w14:paraId="69022BBC" w14:textId="3EFFC695" w:rsidR="00654760" w:rsidRPr="00F849A5" w:rsidRDefault="007409C7" w:rsidP="0057423C">
            <w:r w:rsidRPr="00F849A5">
              <w:t>(</w:t>
            </w:r>
            <w:bookmarkStart w:id="38" w:name="Eq_2"/>
            <w:r w:rsidR="000C3B5B" w:rsidRPr="00F849A5">
              <w:t>2</w:t>
            </w:r>
            <w:bookmarkEnd w:id="38"/>
            <w:r w:rsidRPr="00F849A5">
              <w:t>)</w:t>
            </w:r>
          </w:p>
        </w:tc>
      </w:tr>
    </w:tbl>
    <w:p w14:paraId="02DB3981" w14:textId="49C36A6F" w:rsidR="00977BA5" w:rsidRPr="00F849A5" w:rsidRDefault="00455297" w:rsidP="0057423C">
      <w:pPr>
        <w:pStyle w:val="BodyText"/>
        <w:ind w:firstLine="0"/>
        <w:rPr>
          <w:lang w:val="en-US"/>
        </w:rPr>
      </w:pPr>
      <w:bookmarkStart w:id="39" w:name="OLE_LINK6"/>
      <w:bookmarkEnd w:id="37"/>
      <w:r w:rsidRPr="00F849A5">
        <w:rPr>
          <w:lang w:val="en-US"/>
        </w:rPr>
        <w:t>w</w:t>
      </w:r>
      <w:r w:rsidR="005E453F" w:rsidRPr="00F849A5">
        <w:rPr>
          <w:lang w:val="en-US"/>
        </w:rPr>
        <w:t xml:space="preserve">here a triple is a </w:t>
      </w:r>
      <w:r w:rsidR="00842175" w:rsidRPr="00F849A5">
        <w:rPr>
          <w:lang w:val="en-US"/>
        </w:rPr>
        <w:t>group</w:t>
      </w:r>
      <w:r w:rsidR="005E453F" w:rsidRPr="00F849A5">
        <w:rPr>
          <w:lang w:val="en-US"/>
        </w:rPr>
        <w:t xml:space="preserve"> of three nodes </w:t>
      </w:r>
      <w:r w:rsidR="007E5DA1" w:rsidRPr="00F849A5">
        <w:rPr>
          <w:lang w:val="en-US"/>
        </w:rPr>
        <w:t xml:space="preserve">that </w:t>
      </w:r>
      <w:r w:rsidR="005E453F" w:rsidRPr="00F849A5">
        <w:rPr>
          <w:lang w:val="en-US"/>
        </w:rPr>
        <w:t xml:space="preserve">can </w:t>
      </w:r>
      <w:r w:rsidR="00842175" w:rsidRPr="00F849A5">
        <w:rPr>
          <w:lang w:val="en-US"/>
        </w:rPr>
        <w:t>contain</w:t>
      </w:r>
      <w:r w:rsidR="005E453F" w:rsidRPr="00F849A5">
        <w:rPr>
          <w:lang w:val="en-US"/>
        </w:rPr>
        <w:t xml:space="preserve"> either three edges (</w:t>
      </w:r>
      <w:r w:rsidR="00AD2686" w:rsidRPr="00F849A5">
        <w:rPr>
          <w:lang w:val="en-US"/>
        </w:rPr>
        <w:t>in</w:t>
      </w:r>
      <w:r w:rsidR="007C64DE" w:rsidRPr="00F849A5">
        <w:rPr>
          <w:lang w:val="en-US"/>
        </w:rPr>
        <w:t xml:space="preserve"> a</w:t>
      </w:r>
      <w:r w:rsidR="005E453F" w:rsidRPr="00F849A5">
        <w:rPr>
          <w:lang w:val="en-US"/>
        </w:rPr>
        <w:t xml:space="preserve"> 3-cycle) or two </w:t>
      </w:r>
      <w:r w:rsidR="00AD2686" w:rsidRPr="00F849A5">
        <w:rPr>
          <w:lang w:val="en-US"/>
        </w:rPr>
        <w:t>edges</w:t>
      </w:r>
      <w:r w:rsidR="005E453F" w:rsidRPr="00F849A5">
        <w:rPr>
          <w:lang w:val="en-US"/>
        </w:rPr>
        <w:t>.</w:t>
      </w:r>
    </w:p>
    <w:bookmarkEnd w:id="39"/>
    <w:p w14:paraId="362A95E1" w14:textId="77777777" w:rsidR="00977BA5" w:rsidRPr="00F849A5" w:rsidRDefault="00977BA5" w:rsidP="0057423C">
      <w:pPr>
        <w:jc w:val="center"/>
      </w:pPr>
    </w:p>
    <w:p w14:paraId="60BC157C" w14:textId="38F3DADC" w:rsidR="00F14285" w:rsidRPr="00F849A5" w:rsidRDefault="00F14285" w:rsidP="0057423C">
      <w:pPr>
        <w:jc w:val="center"/>
      </w:pPr>
      <w:r w:rsidRPr="00F849A5">
        <w:t>&lt;</w:t>
      </w:r>
      <w:r w:rsidR="00E86E9F" w:rsidRPr="00F849A5">
        <w:fldChar w:fldCharType="begin"/>
      </w:r>
      <w:r w:rsidR="00E86E9F" w:rsidRPr="00F849A5">
        <w:instrText xml:space="preserve"> REF _Ref7683374 \h </w:instrText>
      </w:r>
      <w:r w:rsidR="0057423C" w:rsidRPr="00F849A5">
        <w:instrText xml:space="preserve"> \* MERGEFORMAT </w:instrText>
      </w:r>
      <w:r w:rsidR="00E86E9F" w:rsidRPr="00F849A5">
        <w:fldChar w:fldCharType="separate"/>
      </w:r>
      <w:r w:rsidR="004B46EA" w:rsidRPr="00F849A5">
        <w:t xml:space="preserve">Fig. </w:t>
      </w:r>
      <w:r w:rsidR="004B46EA" w:rsidRPr="00F849A5">
        <w:rPr>
          <w:noProof/>
        </w:rPr>
        <w:t>5</w:t>
      </w:r>
      <w:r w:rsidR="00E86E9F" w:rsidRPr="00F849A5">
        <w:fldChar w:fldCharType="end"/>
      </w:r>
      <w:r w:rsidR="00E86E9F" w:rsidRPr="00F849A5">
        <w:t xml:space="preserve"> </w:t>
      </w:r>
      <w:r w:rsidRPr="00F849A5">
        <w:t>around here&gt;</w:t>
      </w:r>
    </w:p>
    <w:p w14:paraId="073B2297" w14:textId="13FD3059" w:rsidR="008E745E" w:rsidRPr="00F849A5" w:rsidRDefault="008E745E" w:rsidP="0057423C">
      <w:pPr>
        <w:jc w:val="center"/>
      </w:pPr>
      <w:r w:rsidRPr="00F849A5">
        <w:rPr>
          <w:noProof/>
          <w:lang w:eastAsia="en-AU"/>
        </w:rPr>
        <w:drawing>
          <wp:inline distT="0" distB="0" distL="0" distR="0" wp14:anchorId="4C7FE480" wp14:editId="57936D06">
            <wp:extent cx="5731510" cy="1558369"/>
            <wp:effectExtent l="0" t="0" r="254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558369"/>
                    </a:xfrm>
                    <a:prstGeom prst="rect">
                      <a:avLst/>
                    </a:prstGeom>
                    <a:noFill/>
                    <a:ln>
                      <a:noFill/>
                    </a:ln>
                  </pic:spPr>
                </pic:pic>
              </a:graphicData>
            </a:graphic>
          </wp:inline>
        </w:drawing>
      </w:r>
    </w:p>
    <w:p w14:paraId="4ADC8056" w14:textId="7235B9B3" w:rsidR="00F14285" w:rsidRPr="00F849A5" w:rsidRDefault="00456144" w:rsidP="0057423C">
      <w:pPr>
        <w:pStyle w:val="Caption"/>
        <w:rPr>
          <w:color w:val="auto"/>
        </w:rPr>
      </w:pPr>
      <w:bookmarkStart w:id="40" w:name="_Ref7683374"/>
      <w:bookmarkStart w:id="41" w:name="_Toc7016636"/>
      <w:bookmarkStart w:id="42" w:name="_Toc14942423"/>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5</w:t>
      </w:r>
      <w:r w:rsidR="00ED45DA" w:rsidRPr="00F849A5">
        <w:rPr>
          <w:noProof/>
          <w:color w:val="auto"/>
        </w:rPr>
        <w:fldChar w:fldCharType="end"/>
      </w:r>
      <w:bookmarkEnd w:id="40"/>
      <w:r w:rsidR="007D7B9C" w:rsidRPr="00F849A5">
        <w:rPr>
          <w:color w:val="auto"/>
        </w:rPr>
        <w:t xml:space="preserve">. </w:t>
      </w:r>
      <w:r w:rsidR="00F14285" w:rsidRPr="00F849A5">
        <w:rPr>
          <w:color w:val="auto"/>
        </w:rPr>
        <w:t xml:space="preserve">(a) A fractured network </w:t>
      </w:r>
      <w:r w:rsidR="007E5DA1" w:rsidRPr="00F849A5">
        <w:rPr>
          <w:color w:val="auto"/>
        </w:rPr>
        <w:t>with</w:t>
      </w:r>
      <w:r w:rsidR="00F14285" w:rsidRPr="00F849A5">
        <w:rPr>
          <w:color w:val="auto"/>
        </w:rPr>
        <w:t xml:space="preserve"> a local clustering coefficient of 0.78 and global clustering coefficient of 0.5 (b) An integrated network </w:t>
      </w:r>
      <w:r w:rsidR="007E5DA1" w:rsidRPr="00F849A5">
        <w:rPr>
          <w:color w:val="auto"/>
        </w:rPr>
        <w:t>with</w:t>
      </w:r>
      <w:r w:rsidR="00F14285" w:rsidRPr="00F849A5">
        <w:rPr>
          <w:color w:val="auto"/>
        </w:rPr>
        <w:t xml:space="preserve"> </w:t>
      </w:r>
      <w:r w:rsidR="008704E8" w:rsidRPr="00F849A5">
        <w:rPr>
          <w:color w:val="auto"/>
        </w:rPr>
        <w:t xml:space="preserve">a </w:t>
      </w:r>
      <w:r w:rsidR="00F14285" w:rsidRPr="00F849A5">
        <w:rPr>
          <w:color w:val="auto"/>
        </w:rPr>
        <w:t>local clustering coefficient of 0.47 and global clustering coefficient of 0.47.</w:t>
      </w:r>
      <w:bookmarkEnd w:id="41"/>
      <w:bookmarkEnd w:id="42"/>
    </w:p>
    <w:p w14:paraId="4449DD50" w14:textId="77777777" w:rsidR="00F14285" w:rsidRPr="00F849A5" w:rsidRDefault="00F14285" w:rsidP="0057423C"/>
    <w:p w14:paraId="4F7A7A8E" w14:textId="7C21DAB9" w:rsidR="00654760" w:rsidRPr="00F849A5" w:rsidRDefault="007409C7" w:rsidP="0057423C">
      <w:pPr>
        <w:pStyle w:val="Heading2"/>
        <w:rPr>
          <w:color w:val="auto"/>
        </w:rPr>
      </w:pPr>
      <w:r w:rsidRPr="00F849A5">
        <w:rPr>
          <w:color w:val="auto"/>
        </w:rPr>
        <w:t>Thermal conductance network model</w:t>
      </w:r>
    </w:p>
    <w:p w14:paraId="39D0EBDC" w14:textId="4EA8229D" w:rsidR="00654760" w:rsidRPr="00F849A5" w:rsidRDefault="007409C7" w:rsidP="0057423C">
      <w:pPr>
        <w:pStyle w:val="Heading3"/>
        <w:rPr>
          <w:color w:val="auto"/>
        </w:rPr>
      </w:pPr>
      <w:r w:rsidRPr="00F849A5">
        <w:rPr>
          <w:color w:val="auto"/>
        </w:rPr>
        <w:t xml:space="preserve">Thermal conductance calculation </w:t>
      </w:r>
    </w:p>
    <w:p w14:paraId="4C558F22" w14:textId="5C2D426A" w:rsidR="00654760" w:rsidRPr="00F849A5" w:rsidRDefault="00DB4847" w:rsidP="0057423C">
      <w:r w:rsidRPr="00F849A5">
        <w:t>The t</w:t>
      </w:r>
      <w:r w:rsidR="007409C7" w:rsidRPr="00F849A5">
        <w:t xml:space="preserve">hermal conductance </w:t>
      </w:r>
      <w:r w:rsidR="005765B6" w:rsidRPr="00F849A5">
        <w:t xml:space="preserve">at </w:t>
      </w:r>
      <w:r w:rsidR="001830B7" w:rsidRPr="00F849A5">
        <w:t xml:space="preserve">the </w:t>
      </w:r>
      <w:r w:rsidR="005765B6" w:rsidRPr="00F849A5">
        <w:t xml:space="preserve">thermal network edges </w:t>
      </w:r>
      <w:r w:rsidR="007409C7" w:rsidRPr="00F849A5">
        <w:t xml:space="preserve">is required </w:t>
      </w:r>
      <w:r w:rsidRPr="00F849A5">
        <w:t>to</w:t>
      </w:r>
      <w:r w:rsidR="007409C7" w:rsidRPr="00F849A5">
        <w:t xml:space="preserve"> calculat</w:t>
      </w:r>
      <w:r w:rsidRPr="00F849A5">
        <w:t>e</w:t>
      </w:r>
      <w:r w:rsidR="007409C7" w:rsidRPr="00F849A5">
        <w:t xml:space="preserve"> the effective thermal conductivity of granular materials</w:t>
      </w:r>
      <w:r w:rsidR="00AC4BE3" w:rsidRPr="00F849A5">
        <w:t xml:space="preserve"> </w:t>
      </w:r>
      <w:r w:rsidR="001520BA" w:rsidRPr="00F849A5">
        <w:fldChar w:fldCharType="begin"/>
      </w:r>
      <w:r w:rsidR="001C0E2D" w:rsidRPr="00F849A5">
        <w:instrText xml:space="preserve"> ADDIN EN.CITE &lt;EndNote&gt;&lt;Cite&gt;&lt;Author&gt;Yun&lt;/Author&gt;&lt;Year&gt;2010&lt;/Year&gt;&lt;RecNum&gt;57&lt;/RecNum&gt;&lt;DisplayText&gt;[34]&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EndNote&gt;</w:instrText>
      </w:r>
      <w:r w:rsidR="001520BA" w:rsidRPr="00F849A5">
        <w:fldChar w:fldCharType="separate"/>
      </w:r>
      <w:r w:rsidR="00210C28" w:rsidRPr="00F849A5">
        <w:rPr>
          <w:noProof/>
        </w:rPr>
        <w:t>[</w:t>
      </w:r>
      <w:hyperlink w:anchor="_ENREF_34" w:tooltip="Yun, 2010 #57" w:history="1">
        <w:r w:rsidR="00210C28" w:rsidRPr="00F849A5">
          <w:rPr>
            <w:rStyle w:val="Hyperlink"/>
            <w:noProof/>
            <w:color w:val="auto"/>
          </w:rPr>
          <w:t>34</w:t>
        </w:r>
      </w:hyperlink>
      <w:r w:rsidR="00210C28" w:rsidRPr="00F849A5">
        <w:rPr>
          <w:noProof/>
        </w:rPr>
        <w:t>]</w:t>
      </w:r>
      <w:r w:rsidR="001520BA" w:rsidRPr="00F849A5">
        <w:fldChar w:fldCharType="end"/>
      </w:r>
      <w:r w:rsidR="007409C7" w:rsidRPr="00F849A5">
        <w:t xml:space="preserve">. </w:t>
      </w:r>
      <w:r w:rsidR="00CD1D35" w:rsidRPr="00F849A5">
        <w:t xml:space="preserve">For a cylinder </w:t>
      </w:r>
      <w:r w:rsidR="00514695" w:rsidRPr="00F849A5">
        <w:t xml:space="preserve">with cross-sectional area A, length L and thermal conductivity </w:t>
      </w:r>
      <m:oMath>
        <m:r>
          <w:rPr>
            <w:rFonts w:ascii="Cambria Math" w:hAnsi="Cambria Math"/>
          </w:rPr>
          <m:t>λ</m:t>
        </m:r>
      </m:oMath>
      <w:r w:rsidR="00514695" w:rsidRPr="00F849A5">
        <w:t>, it</w:t>
      </w:r>
      <w:r w:rsidR="00F40269" w:rsidRPr="00F849A5">
        <w:t>s h</w:t>
      </w:r>
      <w:r w:rsidR="007409C7" w:rsidRPr="00F849A5">
        <w:t xml:space="preserve">eat conductance </w:t>
      </w:r>
      <w:r w:rsidR="007409C7" w:rsidRPr="00F849A5">
        <w:rPr>
          <w:i/>
        </w:rPr>
        <w:t>C</w:t>
      </w:r>
      <w:r w:rsidR="007409C7" w:rsidRPr="00F849A5">
        <w:t xml:space="preserve"> can be calculated </w:t>
      </w:r>
      <w:r w:rsidR="00640C3A" w:rsidRPr="00F849A5">
        <w:t>as</w:t>
      </w:r>
      <w:r w:rsidR="007409C7" w:rsidRPr="00F849A5">
        <w:t xml:space="preserve"> </w:t>
      </w:r>
      <m:oMath>
        <m:r>
          <w:rPr>
            <w:rFonts w:ascii="Cambria Math" w:hAnsi="Cambria Math"/>
          </w:rPr>
          <m:t>C</m:t>
        </m:r>
        <m:r>
          <m:rPr>
            <m:sty m:val="p"/>
          </m:rPr>
          <w:rPr>
            <w:rFonts w:ascii="Cambria Math" w:hAnsi="Cambria Math"/>
          </w:rPr>
          <m:t>=</m:t>
        </m:r>
        <m:r>
          <w:rPr>
            <w:rFonts w:ascii="Cambria Math" w:hAnsi="Cambria Math"/>
          </w:rPr>
          <m:t>λA</m:t>
        </m:r>
        <m:r>
          <m:rPr>
            <m:sty m:val="p"/>
          </m:rPr>
          <w:rPr>
            <w:rFonts w:ascii="Cambria Math" w:hAnsi="Cambria Math"/>
          </w:rPr>
          <m:t>/</m:t>
        </m:r>
        <m:r>
          <w:rPr>
            <w:rFonts w:ascii="Cambria Math" w:hAnsi="Cambria Math"/>
          </w:rPr>
          <m:t>L</m:t>
        </m:r>
      </m:oMath>
      <w:r w:rsidR="00514695" w:rsidRPr="00F849A5">
        <w:t>. Hence,</w:t>
      </w:r>
      <w:r w:rsidR="007409C7" w:rsidRPr="00F849A5">
        <w:t xml:space="preserve"> equivalent cylinders are used to represent the heat conductance in network edges.</w:t>
      </w:r>
      <w:r w:rsidR="00322973" w:rsidRPr="00F849A5">
        <w:rPr>
          <w:rStyle w:val="CommentReference"/>
        </w:rPr>
        <w:t xml:space="preserve"> </w:t>
      </w:r>
      <w:r w:rsidR="007409C7" w:rsidRPr="00F849A5">
        <w:t xml:space="preserve"> These representations </w:t>
      </w:r>
      <w:r w:rsidR="00726E49" w:rsidRPr="00F849A5">
        <w:t>were</w:t>
      </w:r>
      <w:r w:rsidR="007409C7" w:rsidRPr="00F849A5">
        <w:t xml:space="preserve"> proposed by</w:t>
      </w:r>
      <w:r w:rsidR="00E8528A" w:rsidRPr="00F849A5">
        <w:t xml:space="preserve"> </w:t>
      </w:r>
      <w:hyperlink w:anchor="_ENREF_52" w:tooltip="Batchelor, 1977 #41" w:history="1">
        <w:r w:rsidR="00E8528A" w:rsidRPr="00F849A5">
          <w:rPr>
            <w:rStyle w:val="Hyperlink"/>
            <w:color w:val="auto"/>
          </w:rPr>
          <w:fldChar w:fldCharType="begin"/>
        </w:r>
        <w:r w:rsidR="001C0E2D" w:rsidRPr="00F849A5">
          <w:rPr>
            <w:rStyle w:val="Hyperlink"/>
            <w:color w:val="auto"/>
          </w:rPr>
          <w:instrText xml:space="preserve"> ADDIN EN.CITE &lt;EndNote&gt;&lt;Cite AuthorYear="1"&gt;&lt;Author&gt;Batchelor&lt;/Author&gt;&lt;Year&gt;1977&lt;/Year&gt;&lt;RecNum&gt;41&lt;/RecNum&gt;&lt;DisplayText&gt;Batchelor and O&amp;apos;brien [52]&lt;/DisplayText&gt;&lt;record&gt;&lt;rec-number&gt;41&lt;/rec-number&gt;&lt;foreign-keys&gt;&lt;key app="EN" db-id="rvwr2vxxd9szv3efd5t5f9db0pfrrr0pfz90" timestamp="1545960530"&gt;41&lt;/key&gt;&lt;/foreign-keys&gt;&lt;ref-type name="Journal Article"&gt;17&lt;/ref-type&gt;&lt;contributors&gt;&lt;authors&gt;&lt;author&gt;Batchelor, George Keith&lt;/author&gt;&lt;author&gt;O&amp;apos;brien, RW&lt;/author&gt;&lt;/authors&gt;&lt;/contributors&gt;&lt;titles&gt;&lt;title&gt;Thermal or electrical conduction through a granular material&lt;/title&gt;&lt;secondary-title&gt;Proc. R. Soc. Lond. A&lt;/secondary-title&gt;&lt;/titles&gt;&lt;pages&gt;313-333&lt;/pages&gt;&lt;volume&gt;355&lt;/volume&gt;&lt;number&gt;1682&lt;/number&gt;&lt;dates&gt;&lt;year&gt;1977&lt;/year&gt;&lt;/dates&gt;&lt;isbn&gt;0080-4630&lt;/isbn&gt;&lt;urls&gt;&lt;/urls&gt;&lt;/record&gt;&lt;/Cite&gt;&lt;/EndNote&gt;</w:instrText>
        </w:r>
        <w:r w:rsidR="00E8528A" w:rsidRPr="00F849A5">
          <w:rPr>
            <w:rStyle w:val="Hyperlink"/>
            <w:color w:val="auto"/>
          </w:rPr>
          <w:fldChar w:fldCharType="separate"/>
        </w:r>
        <w:r w:rsidR="0048005A" w:rsidRPr="00F849A5">
          <w:rPr>
            <w:rStyle w:val="Hyperlink"/>
            <w:noProof/>
            <w:color w:val="auto"/>
          </w:rPr>
          <w:t>Batchelor and O'brien [52]</w:t>
        </w:r>
        <w:r w:rsidR="00E8528A" w:rsidRPr="00F849A5">
          <w:rPr>
            <w:rStyle w:val="Hyperlink"/>
            <w:color w:val="auto"/>
          </w:rPr>
          <w:fldChar w:fldCharType="end"/>
        </w:r>
      </w:hyperlink>
      <w:r w:rsidR="007409C7" w:rsidRPr="00F849A5">
        <w:t xml:space="preserve"> for randomly arranged sphere packings and then developed for more general assemblies, a</w:t>
      </w:r>
      <w:r w:rsidR="001A6C8A" w:rsidRPr="00F849A5">
        <w:t>s</w:t>
      </w:r>
      <w:r w:rsidR="007409C7" w:rsidRPr="00F849A5">
        <w:t xml:space="preserve"> validated by </w:t>
      </w:r>
      <w:hyperlink w:anchor="_ENREF_34" w:tooltip="Yun, 2010 #57" w:history="1">
        <w:r w:rsidR="00B24CA3" w:rsidRPr="00F849A5">
          <w:rPr>
            <w:rStyle w:val="Hyperlink"/>
            <w:color w:val="auto"/>
          </w:rPr>
          <w:fldChar w:fldCharType="begin"/>
        </w:r>
        <w:r w:rsidR="001C0E2D" w:rsidRPr="00F849A5">
          <w:rPr>
            <w:rStyle w:val="Hyperlink"/>
            <w:color w:val="auto"/>
          </w:rPr>
          <w:instrText xml:space="preserve"> ADDIN EN.CITE &lt;EndNote&gt;&lt;Cite AuthorYear="1"&gt;&lt;Author&gt;Yun&lt;/Author&gt;&lt;Year&gt;2010&lt;/Year&gt;&lt;RecNum&gt;57&lt;/RecNum&gt;&lt;DisplayText&gt;Yun and Evans [34]&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EndNote&gt;</w:instrText>
        </w:r>
        <w:r w:rsidR="00B24CA3" w:rsidRPr="00F849A5">
          <w:rPr>
            <w:rStyle w:val="Hyperlink"/>
            <w:color w:val="auto"/>
          </w:rPr>
          <w:fldChar w:fldCharType="separate"/>
        </w:r>
        <w:r w:rsidR="00210C28" w:rsidRPr="00F849A5">
          <w:rPr>
            <w:rStyle w:val="Hyperlink"/>
            <w:noProof/>
            <w:color w:val="auto"/>
          </w:rPr>
          <w:t>Yun and Evans [34]</w:t>
        </w:r>
        <w:r w:rsidR="00B24CA3" w:rsidRPr="00F849A5">
          <w:rPr>
            <w:rStyle w:val="Hyperlink"/>
            <w:color w:val="auto"/>
          </w:rPr>
          <w:fldChar w:fldCharType="end"/>
        </w:r>
      </w:hyperlink>
      <w:r w:rsidR="00B24CA3" w:rsidRPr="00F849A5">
        <w:rPr>
          <w:rStyle w:val="Hyperlink"/>
          <w:color w:val="auto"/>
          <w:u w:val="none"/>
        </w:rPr>
        <w:t xml:space="preserve"> </w:t>
      </w:r>
      <w:r w:rsidR="00F631E3" w:rsidRPr="00F849A5">
        <w:t>for spheres</w:t>
      </w:r>
      <w:r w:rsidR="007409C7" w:rsidRPr="00F849A5">
        <w:t xml:space="preserve"> and </w:t>
      </w:r>
      <w:hyperlink w:anchor="_ENREF_53" w:tooltip="Shapiro, 2004 #5" w:history="1">
        <w:r w:rsidR="00D46426" w:rsidRPr="00F849A5">
          <w:rPr>
            <w:rStyle w:val="Hyperlink"/>
            <w:color w:val="auto"/>
          </w:rPr>
          <w:fldChar w:fldCharType="begin"/>
        </w:r>
        <w:r w:rsidR="001C0E2D" w:rsidRPr="00F849A5">
          <w:rPr>
            <w:rStyle w:val="Hyperlink"/>
            <w:color w:val="auto"/>
          </w:rPr>
          <w:instrText xml:space="preserve"> ADDIN EN.CITE &lt;EndNote&gt;&lt;Cite AuthorYear="1"&gt;&lt;Author&gt;Shapiro&lt;/Author&gt;&lt;Year&gt;2004&lt;/Year&gt;&lt;RecNum&gt;5&lt;/RecNum&gt;&lt;DisplayText&gt;Shapiro et al. [53]&lt;/DisplayText&gt;&lt;record&gt;&lt;rec-number&gt;5&lt;/rec-number&gt;&lt;foreign-keys&gt;&lt;key app="EN" db-id="rvwr2vxxd9szv3efd5t5f9db0pfrrr0pfz90" timestamp="1525348380"&gt;5&lt;/key&gt;&lt;key app="ENWeb" db-id=""&gt;0&lt;/key&gt;&lt;/foreign-keys&gt;&lt;ref-type name="Journal Article"&gt;17&lt;/ref-type&gt;&lt;contributors&gt;&lt;authors&gt;&lt;author&gt;Shapiro, Michael&lt;/author&gt;&lt;author&gt;Dudko, Vladislav&lt;/author&gt;&lt;author&gt;Royzen, Victor&lt;/author&gt;&lt;author&gt;Krichevets, Yuri&lt;/author&gt;&lt;author&gt;Lekhtmakher, Samuel&lt;/author&gt;&lt;author&gt;Grozubinsky, Victor&lt;/author&gt;&lt;author&gt;Shapira, Moshe&lt;/author&gt;&lt;author&gt;Brill, Moti&lt;/author&gt;&lt;/authors&gt;&lt;/contributors&gt;&lt;titles&gt;&lt;title&gt;Characterization of Powder Beds by Thermal Conductivity: Effect of Gas Pressure on the Thermal Resistance of Particle Contact Points&lt;/title&gt;&lt;secondary-title&gt;Particle &amp;amp; Particle Systems Characterization&lt;/secondary-title&gt;&lt;/titles&gt;&lt;pages&gt;268-275&lt;/pages&gt;&lt;volume&gt;21&lt;/volume&gt;&lt;number&gt;4&lt;/number&gt;&lt;section&gt;268&lt;/section&gt;&lt;dates&gt;&lt;year&gt;2004&lt;/year&gt;&lt;/dates&gt;&lt;isbn&gt;09340866&lt;/isbn&gt;&lt;urls&gt;&lt;/urls&gt;&lt;electronic-resource-num&gt;10.1002/ppsc.200400943&lt;/electronic-resource-num&gt;&lt;/record&gt;&lt;/Cite&gt;&lt;/EndNote&gt;</w:instrText>
        </w:r>
        <w:r w:rsidR="00D46426" w:rsidRPr="00F849A5">
          <w:rPr>
            <w:rStyle w:val="Hyperlink"/>
            <w:color w:val="auto"/>
          </w:rPr>
          <w:fldChar w:fldCharType="separate"/>
        </w:r>
        <w:r w:rsidR="0048005A" w:rsidRPr="00F849A5">
          <w:rPr>
            <w:rStyle w:val="Hyperlink"/>
            <w:noProof/>
            <w:color w:val="auto"/>
          </w:rPr>
          <w:t>Shapiro et al. [53]</w:t>
        </w:r>
        <w:r w:rsidR="00D46426" w:rsidRPr="00F849A5">
          <w:rPr>
            <w:rStyle w:val="Hyperlink"/>
            <w:color w:val="auto"/>
          </w:rPr>
          <w:fldChar w:fldCharType="end"/>
        </w:r>
      </w:hyperlink>
      <w:r w:rsidR="00D46426" w:rsidRPr="00F849A5">
        <w:rPr>
          <w:rStyle w:val="Hyperlink"/>
          <w:color w:val="auto"/>
          <w:u w:val="none"/>
        </w:rPr>
        <w:t xml:space="preserve"> </w:t>
      </w:r>
      <w:r w:rsidR="00F631E3" w:rsidRPr="00F849A5">
        <w:t>for powder packed beds</w:t>
      </w:r>
      <w:r w:rsidR="007409C7" w:rsidRPr="00F849A5">
        <w:t>. As heat conducts through solid</w:t>
      </w:r>
      <w:r w:rsidR="00254A3A" w:rsidRPr="00F849A5">
        <w:t>s</w:t>
      </w:r>
      <w:r w:rsidR="007409C7" w:rsidRPr="00F849A5">
        <w:t>, real interparticle contact</w:t>
      </w:r>
      <w:r w:rsidR="00254A3A" w:rsidRPr="00F849A5">
        <w:t>s</w:t>
      </w:r>
      <w:r w:rsidR="007409C7" w:rsidRPr="00F849A5">
        <w:t xml:space="preserve"> and </w:t>
      </w:r>
      <w:r w:rsidR="009F7861" w:rsidRPr="00F849A5">
        <w:t>near-contact</w:t>
      </w:r>
      <w:r w:rsidR="00254A3A" w:rsidRPr="00F849A5">
        <w:t>s</w:t>
      </w:r>
      <w:r w:rsidR="007409C7" w:rsidRPr="00F849A5">
        <w:t>, three types of equivalent cylinders</w:t>
      </w:r>
      <w:r w:rsidR="00C06C3F" w:rsidRPr="00F849A5">
        <w:t xml:space="preserve"> </w:t>
      </w:r>
      <w:r w:rsidR="00107817" w:rsidRPr="00F849A5">
        <w:fldChar w:fldCharType="begin"/>
      </w:r>
      <w:r w:rsidR="00210C28" w:rsidRPr="00F849A5">
        <w:instrText xml:space="preserve"> ADDIN EN.CITE &lt;EndNote&gt;&lt;Cite&gt;&lt;Author&gt;van der Linden&lt;/Author&gt;&lt;Year&gt;2019&lt;/Year&gt;&lt;RecNum&gt;42&lt;/RecNum&gt;&lt;DisplayText&gt;[37]&lt;/DisplayText&gt;&lt;record&gt;&lt;rec-number&gt;42&lt;/rec-number&gt;&lt;foreign-keys&gt;&lt;key app="EN" db-id="5x5dzfxei0tvalezs5dpptv959tfdtfr5959" timestamp="1555280639"&gt;42&lt;/key&gt;&lt;/foreign-keys&gt;&lt;ref-type name="Journal Article"&gt;17&lt;/ref-type&gt;&lt;contributors&gt;&lt;authors&gt;&lt;author&gt;van der Linden,Joost H&lt;/author&gt;&lt;author&gt;Narsilio, Guillermo&lt;/author&gt;&lt;author&gt;Tordesillas, Antoinette&lt;/author&gt;&lt;/authors&gt;&lt;/contributors&gt;&lt;titles&gt;&lt;title&gt;Thermal conductance network model for computerised tomography images of real geomaterials (Under review)&lt;/title&gt;&lt;secondary-title&gt;Computers and Geotechnics&lt;/secondary-title&gt;&lt;/titles&gt;&lt;periodical&gt;&lt;full-title&gt;Computers and Geotechnics&lt;/full-title&gt;&lt;/periodical&gt;&lt;dates&gt;&lt;year&gt;2019&lt;/year&gt;&lt;/dates&gt;&lt;urls&gt;&lt;/urls&gt;&lt;/record&gt;&lt;/Cite&gt;&lt;/EndNote&gt;</w:instrText>
      </w:r>
      <w:r w:rsidR="00107817" w:rsidRPr="00F849A5">
        <w:fldChar w:fldCharType="separate"/>
      </w:r>
      <w:r w:rsidR="00210C28" w:rsidRPr="00F849A5">
        <w:rPr>
          <w:noProof/>
        </w:rPr>
        <w:t>[</w:t>
      </w:r>
      <w:hyperlink w:anchor="_ENREF_37" w:tooltip="van der Linden, 2019 #42" w:history="1">
        <w:r w:rsidR="00210C28" w:rsidRPr="00F849A5">
          <w:rPr>
            <w:rStyle w:val="Hyperlink"/>
            <w:noProof/>
            <w:color w:val="auto"/>
          </w:rPr>
          <w:t>37</w:t>
        </w:r>
      </w:hyperlink>
      <w:r w:rsidR="00210C28" w:rsidRPr="00F849A5">
        <w:rPr>
          <w:noProof/>
        </w:rPr>
        <w:t>]</w:t>
      </w:r>
      <w:r w:rsidR="00107817" w:rsidRPr="00F849A5">
        <w:fldChar w:fldCharType="end"/>
      </w:r>
      <w:r w:rsidR="007409C7" w:rsidRPr="00F849A5">
        <w:t xml:space="preserve"> are considered in this work</w:t>
      </w:r>
      <w:r w:rsidR="00720DC3" w:rsidRPr="00F849A5">
        <w:t xml:space="preserve"> and </w:t>
      </w:r>
      <w:r w:rsidR="002871FE" w:rsidRPr="00F849A5">
        <w:t xml:space="preserve">summarized </w:t>
      </w:r>
      <w:r w:rsidR="007409C7" w:rsidRPr="00F849A5">
        <w:t xml:space="preserve">in </w:t>
      </w:r>
      <w:r w:rsidR="00E86E9F" w:rsidRPr="00F849A5">
        <w:fldChar w:fldCharType="begin"/>
      </w:r>
      <w:r w:rsidR="00E86E9F" w:rsidRPr="00F849A5">
        <w:instrText xml:space="preserve"> REF _Ref7683404 \h </w:instrText>
      </w:r>
      <w:r w:rsidR="0057423C" w:rsidRPr="00F849A5">
        <w:instrText xml:space="preserve"> \* MERGEFORMAT </w:instrText>
      </w:r>
      <w:r w:rsidR="00E86E9F" w:rsidRPr="00F849A5">
        <w:fldChar w:fldCharType="separate"/>
      </w:r>
      <w:r w:rsidR="004B46EA" w:rsidRPr="00F849A5">
        <w:t xml:space="preserve">Fig. </w:t>
      </w:r>
      <w:r w:rsidR="004B46EA" w:rsidRPr="00F849A5">
        <w:rPr>
          <w:noProof/>
        </w:rPr>
        <w:t>6</w:t>
      </w:r>
      <w:r w:rsidR="00E86E9F" w:rsidRPr="00F849A5">
        <w:fldChar w:fldCharType="end"/>
      </w:r>
      <w:r w:rsidR="007409C7" w:rsidRPr="00F849A5">
        <w:t xml:space="preserve">: </w:t>
      </w:r>
      <w:r w:rsidR="0006615F" w:rsidRPr="00F849A5">
        <w:t>(</w:t>
      </w:r>
      <w:proofErr w:type="spellStart"/>
      <w:r w:rsidR="0006615F" w:rsidRPr="00F849A5">
        <w:t>i</w:t>
      </w:r>
      <w:proofErr w:type="spellEnd"/>
      <w:r w:rsidR="0006615F" w:rsidRPr="00F849A5">
        <w:t xml:space="preserve">) </w:t>
      </w:r>
      <w:r w:rsidR="00254A3A" w:rsidRPr="00F849A5">
        <w:t xml:space="preserve">a </w:t>
      </w:r>
      <w:r w:rsidR="007409C7" w:rsidRPr="00F849A5">
        <w:t xml:space="preserve">particle cylinder with conductance </w:t>
      </w:r>
      <m:oMath>
        <m:sSup>
          <m:sSupPr>
            <m:ctrlPr>
              <w:rPr>
                <w:rFonts w:ascii="Cambria Math" w:hAnsi="Cambria Math"/>
              </w:rPr>
            </m:ctrlPr>
          </m:sSupPr>
          <m:e>
            <m:r>
              <w:rPr>
                <w:rFonts w:ascii="Cambria Math" w:hAnsi="Cambria Math"/>
              </w:rPr>
              <m:t>C</m:t>
            </m:r>
          </m:e>
          <m:sup>
            <m:r>
              <w:rPr>
                <w:rFonts w:ascii="Cambria Math" w:hAnsi="Cambria Math"/>
              </w:rPr>
              <m:t>p</m:t>
            </m:r>
          </m:sup>
        </m:sSup>
      </m:oMath>
      <w:r w:rsidR="007409C7" w:rsidRPr="00F849A5">
        <w:t xml:space="preserve">, </w:t>
      </w:r>
      <w:r w:rsidR="0006615F" w:rsidRPr="00F849A5">
        <w:t xml:space="preserve">(ii) </w:t>
      </w:r>
      <w:r w:rsidR="00254A3A" w:rsidRPr="00F849A5">
        <w:t xml:space="preserve">a </w:t>
      </w:r>
      <w:r w:rsidR="007409C7" w:rsidRPr="00F849A5">
        <w:t xml:space="preserve">real interparticle contact cylinder </w:t>
      </w:r>
      <m:oMath>
        <m:sSup>
          <m:sSupPr>
            <m:ctrlPr>
              <w:rPr>
                <w:rFonts w:ascii="Cambria Math" w:hAnsi="Cambria Math"/>
              </w:rPr>
            </m:ctrlPr>
          </m:sSupPr>
          <m:e>
            <m:r>
              <w:rPr>
                <w:rFonts w:ascii="Cambria Math" w:hAnsi="Cambria Math"/>
              </w:rPr>
              <m:t>C</m:t>
            </m:r>
          </m:e>
          <m:sup>
            <m:r>
              <w:rPr>
                <w:rFonts w:ascii="Cambria Math" w:hAnsi="Cambria Math"/>
              </w:rPr>
              <m:t>contact</m:t>
            </m:r>
          </m:sup>
        </m:sSup>
      </m:oMath>
      <w:r w:rsidR="007409C7" w:rsidRPr="00F849A5">
        <w:t xml:space="preserve"> and</w:t>
      </w:r>
      <w:r w:rsidR="0006615F" w:rsidRPr="00F849A5">
        <w:t xml:space="preserve"> (iii)</w:t>
      </w:r>
      <w:r w:rsidR="007409C7" w:rsidRPr="00F849A5">
        <w:t xml:space="preserve"> </w:t>
      </w:r>
      <w:r w:rsidR="00254A3A" w:rsidRPr="00F849A5">
        <w:t xml:space="preserve">a </w:t>
      </w:r>
      <w:r w:rsidR="009F7861" w:rsidRPr="00F849A5">
        <w:t>near-contact</w:t>
      </w:r>
      <w:r w:rsidR="007409C7" w:rsidRPr="00F849A5">
        <w:t xml:space="preserve"> cylinder </w:t>
      </w:r>
      <m:oMath>
        <m:sSup>
          <m:sSupPr>
            <m:ctrlPr>
              <w:rPr>
                <w:rFonts w:ascii="Cambria Math" w:hAnsi="Cambria Math"/>
              </w:rPr>
            </m:ctrlPr>
          </m:sSupPr>
          <m:e>
            <m:r>
              <w:rPr>
                <w:rFonts w:ascii="Cambria Math" w:hAnsi="Cambria Math"/>
              </w:rPr>
              <m:t>C</m:t>
            </m:r>
          </m:e>
          <m:sup>
            <m:r>
              <w:rPr>
                <w:rFonts w:ascii="Cambria Math" w:hAnsi="Cambria Math"/>
              </w:rPr>
              <m:t>gap</m:t>
            </m:r>
          </m:sup>
        </m:sSup>
      </m:oMath>
      <w:r w:rsidR="007409C7" w:rsidRPr="00F849A5">
        <w:t xml:space="preserve">. </w:t>
      </w:r>
      <w:r w:rsidR="00254A3A" w:rsidRPr="00F849A5">
        <w:t>T</w:t>
      </w:r>
      <w:r w:rsidR="007409C7" w:rsidRPr="00F849A5">
        <w:t xml:space="preserve">he </w:t>
      </w:r>
      <w:proofErr w:type="spellStart"/>
      <w:r w:rsidR="007409C7" w:rsidRPr="00F849A5">
        <w:t>conductances</w:t>
      </w:r>
      <w:proofErr w:type="spellEnd"/>
      <w:r w:rsidR="00B95EF1" w:rsidRPr="00F849A5">
        <w:t xml:space="preserve"> </w:t>
      </w:r>
      <w:r w:rsidR="00BF663E" w:rsidRPr="00F849A5">
        <w:t xml:space="preserve">through a </w:t>
      </w:r>
      <w:r w:rsidR="00AC425D" w:rsidRPr="00F849A5">
        <w:t>‘</w:t>
      </w:r>
      <w:r w:rsidR="00B95EF1" w:rsidRPr="00F849A5">
        <w:t>particle</w:t>
      </w:r>
      <w:r w:rsidR="00AC425D" w:rsidRPr="00F849A5">
        <w:t>’</w:t>
      </w:r>
      <w:r w:rsidR="00B95EF1" w:rsidRPr="00F849A5">
        <w:t xml:space="preserve"> cylinder and interparticle contact cylinder can be computed using Equation</w:t>
      </w:r>
      <w:r w:rsidR="00254A3A" w:rsidRPr="00F849A5">
        <w:t>s</w:t>
      </w:r>
      <w:r w:rsidR="00B95EF1" w:rsidRPr="00F849A5">
        <w:t xml:space="preserve"> </w:t>
      </w:r>
      <w:r w:rsidR="00712ECF" w:rsidRPr="00F849A5">
        <w:fldChar w:fldCharType="begin"/>
      </w:r>
      <w:r w:rsidR="00712ECF" w:rsidRPr="00F849A5">
        <w:instrText xml:space="preserve"> REF Eq_3 \h </w:instrText>
      </w:r>
      <w:r w:rsidR="0057423C" w:rsidRPr="00F849A5">
        <w:instrText xml:space="preserve"> \* MERGEFORMAT </w:instrText>
      </w:r>
      <w:r w:rsidR="00712ECF" w:rsidRPr="00F849A5">
        <w:fldChar w:fldCharType="separate"/>
      </w:r>
      <w:r w:rsidR="004B46EA" w:rsidRPr="00F849A5">
        <w:t>3</w:t>
      </w:r>
      <w:r w:rsidR="00712ECF" w:rsidRPr="00F849A5">
        <w:fldChar w:fldCharType="end"/>
      </w:r>
      <w:r w:rsidR="00B95EF1" w:rsidRPr="00F849A5">
        <w:t xml:space="preserve"> and </w:t>
      </w:r>
      <w:r w:rsidR="00712ECF" w:rsidRPr="00F849A5">
        <w:fldChar w:fldCharType="begin"/>
      </w:r>
      <w:r w:rsidR="00712ECF" w:rsidRPr="00F849A5">
        <w:instrText xml:space="preserve"> REF Eq_4 \h </w:instrText>
      </w:r>
      <w:r w:rsidR="0057423C" w:rsidRPr="00F849A5">
        <w:instrText xml:space="preserve"> \* MERGEFORMAT </w:instrText>
      </w:r>
      <w:r w:rsidR="00712ECF" w:rsidRPr="00F849A5">
        <w:fldChar w:fldCharType="separate"/>
      </w:r>
      <w:r w:rsidR="004B46EA" w:rsidRPr="00F849A5">
        <w:t>4</w:t>
      </w:r>
      <w:r w:rsidR="00712ECF" w:rsidRPr="00F849A5">
        <w:fldChar w:fldCharType="end"/>
      </w:r>
      <w:r w:rsidR="00FC0F2D" w:rsidRPr="00F849A5">
        <w:t>, respectively</w:t>
      </w:r>
      <w:r w:rsidR="00F51E81" w:rsidRPr="00F849A5">
        <w:t>,</w:t>
      </w:r>
    </w:p>
    <w:tbl>
      <w:tblPr>
        <w:tblW w:w="0" w:type="auto"/>
        <w:tblInd w:w="10" w:type="dxa"/>
        <w:tblCellMar>
          <w:left w:w="10" w:type="dxa"/>
          <w:right w:w="10" w:type="dxa"/>
        </w:tblCellMar>
        <w:tblLook w:val="04A0" w:firstRow="1" w:lastRow="0" w:firstColumn="1" w:lastColumn="0" w:noHBand="0" w:noVBand="1"/>
      </w:tblPr>
      <w:tblGrid>
        <w:gridCol w:w="562"/>
        <w:gridCol w:w="7797"/>
        <w:gridCol w:w="657"/>
      </w:tblGrid>
      <w:tr w:rsidR="00F849A5" w:rsidRPr="00F849A5" w14:paraId="212F9061" w14:textId="77777777" w:rsidTr="00654760">
        <w:tc>
          <w:tcPr>
            <w:tcW w:w="562" w:type="dxa"/>
            <w:vAlign w:val="center"/>
          </w:tcPr>
          <w:p w14:paraId="289B022C" w14:textId="77777777" w:rsidR="00654760" w:rsidRPr="00F849A5" w:rsidRDefault="00654760" w:rsidP="0057423C"/>
        </w:tc>
        <w:bookmarkStart w:id="43" w:name="OLE_LINK41"/>
        <w:tc>
          <w:tcPr>
            <w:tcW w:w="7797" w:type="dxa"/>
            <w:vAlign w:val="center"/>
          </w:tcPr>
          <w:p w14:paraId="5DAF1B7D" w14:textId="70057700" w:rsidR="00654760" w:rsidRPr="00F849A5" w:rsidRDefault="00383029" w:rsidP="0057423C">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m:t>
                    </m:r>
                  </m:sup>
                </m:sSup>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s</m:t>
                    </m:r>
                  </m:sub>
                </m:sSub>
                <m:f>
                  <m:fPr>
                    <m:ctrlPr>
                      <w:rPr>
                        <w:rFonts w:ascii="Cambria Math" w:hAnsi="Cambria Math"/>
                      </w:rPr>
                    </m:ctrlPr>
                  </m:fPr>
                  <m:num>
                    <m:sSup>
                      <m:sSupPr>
                        <m:ctrlPr>
                          <w:rPr>
                            <w:rFonts w:ascii="Cambria Math" w:hAnsi="Cambria Math"/>
                          </w:rPr>
                        </m:ctrlPr>
                      </m:sSupPr>
                      <m:e>
                        <m:r>
                          <w:rPr>
                            <w:rFonts w:ascii="Cambria Math" w:hAnsi="Cambria Math"/>
                          </w:rPr>
                          <m:t>A</m:t>
                        </m:r>
                      </m:e>
                      <m:sup>
                        <m:r>
                          <w:rPr>
                            <w:rFonts w:ascii="Cambria Math" w:hAnsi="Cambria Math"/>
                          </w:rPr>
                          <m:t>p</m:t>
                        </m:r>
                      </m:sup>
                    </m:sSup>
                  </m:num>
                  <m:den>
                    <m:sSup>
                      <m:sSupPr>
                        <m:ctrlPr>
                          <w:rPr>
                            <w:rFonts w:ascii="Cambria Math" w:hAnsi="Cambria Math"/>
                          </w:rPr>
                        </m:ctrlPr>
                      </m:sSupPr>
                      <m:e>
                        <m:r>
                          <w:rPr>
                            <w:rFonts w:ascii="Cambria Math" w:hAnsi="Cambria Math"/>
                          </w:rPr>
                          <m:t>L</m:t>
                        </m:r>
                      </m:e>
                      <m:sup>
                        <m:r>
                          <w:rPr>
                            <w:rFonts w:ascii="Cambria Math" w:hAnsi="Cambria Math"/>
                          </w:rPr>
                          <m:t>p</m:t>
                        </m:r>
                      </m:sup>
                    </m:sSup>
                  </m:den>
                </m:f>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s</m:t>
                    </m:r>
                  </m:sub>
                </m:sSub>
                <m:f>
                  <m:fPr>
                    <m:ctrlPr>
                      <w:rPr>
                        <w:rFonts w:ascii="Cambria Math" w:hAnsi="Cambria Math"/>
                      </w:rPr>
                    </m:ctrlPr>
                  </m:fPr>
                  <m:num>
                    <m:r>
                      <w:rPr>
                        <w:rFonts w:ascii="Cambria Math" w:hAnsi="Cambria Math"/>
                      </w:rPr>
                      <m:t>χ</m:t>
                    </m:r>
                    <m:sSup>
                      <m:sSupPr>
                        <m:ctrlPr>
                          <w:rPr>
                            <w:rFonts w:ascii="Cambria Math" w:hAnsi="Cambria Math"/>
                          </w:rPr>
                        </m:ctrlPr>
                      </m:sSupPr>
                      <m:e>
                        <m:r>
                          <w:rPr>
                            <w:rFonts w:ascii="Cambria Math" w:hAnsi="Cambria Math"/>
                          </w:rPr>
                          <m:t>V</m:t>
                        </m:r>
                      </m:e>
                      <m:sup>
                        <m:r>
                          <w:rPr>
                            <w:rFonts w:ascii="Cambria Math" w:hAnsi="Cambria Math"/>
                          </w:rPr>
                          <m:t>P</m:t>
                        </m:r>
                      </m:sup>
                    </m:sSup>
                    <m:r>
                      <m:rPr>
                        <m:sty m:val="p"/>
                      </m:rP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P</m:t>
                        </m:r>
                      </m:sup>
                    </m:sSup>
                    <m:r>
                      <m:rPr>
                        <m:sty m:val="p"/>
                      </m:rPr>
                      <w:rPr>
                        <w:rFonts w:ascii="Cambria Math" w:hAnsi="Cambria Math"/>
                      </w:rPr>
                      <m:t xml:space="preserve"> </m:t>
                    </m:r>
                  </m:num>
                  <m:den>
                    <m:sSup>
                      <m:sSupPr>
                        <m:ctrlPr>
                          <w:rPr>
                            <w:rFonts w:ascii="Cambria Math" w:hAnsi="Cambria Math"/>
                          </w:rPr>
                        </m:ctrlPr>
                      </m:sSupPr>
                      <m:e>
                        <m:r>
                          <w:rPr>
                            <w:rFonts w:ascii="Cambria Math" w:hAnsi="Cambria Math"/>
                          </w:rPr>
                          <m:t>L</m:t>
                        </m:r>
                      </m:e>
                      <m:sup>
                        <m:r>
                          <w:rPr>
                            <w:rFonts w:ascii="Cambria Math" w:hAnsi="Cambria Math"/>
                          </w:rPr>
                          <m:t>P</m:t>
                        </m:r>
                      </m:sup>
                    </m:sSup>
                  </m:den>
                </m:f>
                <w:bookmarkEnd w:id="43"/>
                <m:r>
                  <m:rPr>
                    <m:sty m:val="p"/>
                  </m:rPr>
                  <w:rPr>
                    <w:rFonts w:ascii="Cambria Math" w:hAnsi="Cambria Math"/>
                  </w:rPr>
                  <m:t xml:space="preserve"> </m:t>
                </m:r>
              </m:oMath>
            </m:oMathPara>
          </w:p>
        </w:tc>
        <w:tc>
          <w:tcPr>
            <w:tcW w:w="657" w:type="dxa"/>
            <w:vAlign w:val="center"/>
          </w:tcPr>
          <w:p w14:paraId="21BE6B85" w14:textId="7CF3A1C2" w:rsidR="00654760" w:rsidRPr="00F849A5" w:rsidRDefault="007409C7" w:rsidP="0057423C">
            <w:r w:rsidRPr="00F849A5">
              <w:t>(</w:t>
            </w:r>
            <w:bookmarkStart w:id="44" w:name="Eq_3"/>
            <w:r w:rsidR="000C3B5B" w:rsidRPr="00F849A5">
              <w:t>3</w:t>
            </w:r>
            <w:bookmarkEnd w:id="44"/>
            <w:r w:rsidRPr="00F849A5">
              <w:t>)</w:t>
            </w:r>
          </w:p>
        </w:tc>
      </w:tr>
    </w:tbl>
    <w:p w14:paraId="4EB2A701" w14:textId="5A82ACB5" w:rsidR="00654760" w:rsidRPr="00F849A5" w:rsidRDefault="007409C7" w:rsidP="0057423C">
      <w:pPr>
        <w:ind w:firstLine="0"/>
      </w:pPr>
      <w:r w:rsidRPr="00F849A5">
        <w:t xml:space="preserve">wh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Pr="00F849A5">
        <w:t xml:space="preserve"> represents the thermal conductivity of the solid and the void phase. </w:t>
      </w:r>
      <m:oMath>
        <m:sSup>
          <m:sSupPr>
            <m:ctrlPr>
              <w:rPr>
                <w:rFonts w:ascii="Cambria Math" w:hAnsi="Cambria Math"/>
                <w:i/>
              </w:rPr>
            </m:ctrlPr>
          </m:sSupPr>
          <m:e>
            <m:r>
              <w:rPr>
                <w:rFonts w:ascii="Cambria Math" w:hAnsi="Cambria Math"/>
              </w:rPr>
              <m:t>L</m:t>
            </m:r>
          </m:e>
          <m:sup>
            <m:r>
              <w:rPr>
                <w:rFonts w:ascii="Cambria Math" w:hAnsi="Cambria Math"/>
              </w:rPr>
              <m:t>P</m:t>
            </m:r>
          </m:sup>
        </m:sSup>
        <m:r>
          <w:rPr>
            <w:rFonts w:ascii="Cambria Math" w:hAnsi="Cambria Math"/>
          </w:rPr>
          <m:t xml:space="preserve"> </m:t>
        </m:r>
      </m:oMath>
      <w:r w:rsidRPr="00F849A5">
        <w:t xml:space="preserve">is the distance between the centroid of </w:t>
      </w:r>
      <w:r w:rsidR="00EE46E8" w:rsidRPr="00F849A5">
        <w:t>a</w:t>
      </w:r>
      <w:r w:rsidRPr="00F849A5">
        <w:t xml:space="preserve"> particle</w:t>
      </w:r>
      <w:r w:rsidR="00EE46E8" w:rsidRPr="00F849A5">
        <w:t xml:space="preserve"> and </w:t>
      </w:r>
      <w:r w:rsidR="00665097" w:rsidRPr="00F849A5">
        <w:t>its corresponding contact</w:t>
      </w:r>
      <w:r w:rsidRPr="00F849A5">
        <w:t xml:space="preserve">. </w:t>
      </w:r>
      <m:oMath>
        <m:sSup>
          <m:sSupPr>
            <m:ctrlPr>
              <w:rPr>
                <w:rFonts w:ascii="Cambria Math" w:hAnsi="Cambria Math"/>
                <w:i/>
              </w:rPr>
            </m:ctrlPr>
          </m:sSupPr>
          <m:e>
            <m:r>
              <w:rPr>
                <w:rFonts w:ascii="Cambria Math" w:hAnsi="Cambria Math"/>
              </w:rPr>
              <m:t>L</m:t>
            </m:r>
          </m:e>
          <m:sup>
            <m:r>
              <w:rPr>
                <w:rFonts w:ascii="Cambria Math" w:hAnsi="Cambria Math"/>
              </w:rPr>
              <m:t>P</m:t>
            </m:r>
          </m:sup>
        </m:sSup>
        <m:r>
          <w:rPr>
            <w:rFonts w:ascii="Cambria Math" w:hAnsi="Cambria Math"/>
          </w:rPr>
          <m:t xml:space="preserve"> </m:t>
        </m:r>
      </m:oMath>
      <w:r w:rsidR="009D796E" w:rsidRPr="00F849A5">
        <w:t>is e</w:t>
      </w:r>
      <w:r w:rsidR="007B4733" w:rsidRPr="00F849A5">
        <w:t>qual to the particle radius for a spherical particle</w:t>
      </w:r>
      <w:r w:rsidR="009D796E" w:rsidRPr="00F849A5">
        <w:t>.</w:t>
      </w:r>
      <w:r w:rsidR="007B4733" w:rsidRPr="00F849A5">
        <w:t xml:space="preserve"> </w:t>
      </w:r>
      <w:r w:rsidRPr="00F849A5">
        <w:t xml:space="preserve">The particle cylinder area </w:t>
      </w:r>
      <m:oMath>
        <m:sSup>
          <m:sSupPr>
            <m:ctrlPr>
              <w:rPr>
                <w:rFonts w:ascii="Cambria Math" w:hAnsi="Cambria Math"/>
                <w:i/>
              </w:rPr>
            </m:ctrlPr>
          </m:sSupPr>
          <m:e>
            <m:r>
              <w:rPr>
                <w:rFonts w:ascii="Cambria Math" w:hAnsi="Cambria Math"/>
              </w:rPr>
              <m:t>A</m:t>
            </m:r>
          </m:e>
          <m:sup>
            <m:r>
              <w:rPr>
                <w:rFonts w:ascii="Cambria Math" w:hAnsi="Cambria Math"/>
              </w:rPr>
              <m:t>P</m:t>
            </m:r>
          </m:sup>
        </m:sSup>
      </m:oMath>
      <w:r w:rsidRPr="00F849A5">
        <w:t xml:space="preserve"> is derived as </w:t>
      </w:r>
      <m:oMath>
        <m:r>
          <w:rPr>
            <w:rFonts w:ascii="Cambria Math" w:hAnsi="Cambria Math"/>
          </w:rPr>
          <m:t>χ</m:t>
        </m:r>
        <m:sSup>
          <m:sSupPr>
            <m:ctrlPr>
              <w:rPr>
                <w:rFonts w:ascii="Cambria Math" w:hAnsi="Cambria Math"/>
                <w:i/>
              </w:rPr>
            </m:ctrlPr>
          </m:sSupPr>
          <m:e>
            <m:r>
              <w:rPr>
                <w:rFonts w:ascii="Cambria Math" w:hAnsi="Cambria Math"/>
              </w:rPr>
              <m:t>V</m:t>
            </m:r>
          </m:e>
          <m:sup>
            <m: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P</m:t>
            </m:r>
          </m:sup>
        </m:sSup>
      </m:oMath>
      <w:r w:rsidRPr="00F849A5">
        <w:t xml:space="preserve">. Here, </w:t>
      </w:r>
      <m:oMath>
        <m:sSup>
          <m:sSupPr>
            <m:ctrlPr>
              <w:rPr>
                <w:rFonts w:ascii="Cambria Math" w:hAnsi="Cambria Math"/>
                <w:i/>
              </w:rPr>
            </m:ctrlPr>
          </m:sSupPr>
          <m:e>
            <m:r>
              <w:rPr>
                <w:rFonts w:ascii="Cambria Math" w:hAnsi="Cambria Math"/>
              </w:rPr>
              <m:t>V</m:t>
            </m:r>
          </m:e>
          <m:sup>
            <m:r>
              <w:rPr>
                <w:rFonts w:ascii="Cambria Math" w:hAnsi="Cambria Math"/>
              </w:rPr>
              <m:t>P</m:t>
            </m:r>
          </m:sup>
        </m:sSup>
      </m:oMath>
      <w:r w:rsidRPr="00F849A5">
        <w:t xml:space="preserve"> is the particle volume and </w:t>
      </w:r>
      <m:oMath>
        <m:r>
          <w:rPr>
            <w:rFonts w:ascii="Cambria Math" w:hAnsi="Cambria Math"/>
          </w:rPr>
          <m:t>χ</m:t>
        </m:r>
      </m:oMath>
      <w:r w:rsidRPr="00F849A5">
        <w:t xml:space="preserve"> is a model coefficient </w:t>
      </w:r>
      <w:r w:rsidR="00F51E81" w:rsidRPr="00F849A5">
        <w:t xml:space="preserve">that </w:t>
      </w:r>
      <w:r w:rsidRPr="00F849A5">
        <w:t xml:space="preserve">can be computed as </w:t>
      </w:r>
      <m:oMath>
        <m:r>
          <w:rPr>
            <w:rFonts w:ascii="Cambria Math" w:hAnsi="Cambria Math"/>
          </w:rPr>
          <m:t xml:space="preserve">1/N(i) </m:t>
        </m:r>
      </m:oMath>
      <w:r w:rsidR="00152C3A" w:rsidRPr="00F849A5">
        <w:t>where</w:t>
      </w:r>
      <w:r w:rsidRPr="00F849A5">
        <w:t xml:space="preserve"> </w:t>
      </w:r>
      <m:oMath>
        <m:r>
          <w:rPr>
            <w:rFonts w:ascii="Cambria Math" w:hAnsi="Cambria Math"/>
          </w:rPr>
          <m:t>N(i)</m:t>
        </m:r>
      </m:oMath>
      <w:r w:rsidRPr="00F849A5">
        <w:t xml:space="preserve"> is the coordination number of particle </w:t>
      </w:r>
      <w:proofErr w:type="spellStart"/>
      <w:r w:rsidRPr="00F849A5">
        <w:t>i</w:t>
      </w:r>
      <w:proofErr w:type="spellEnd"/>
      <w:r w:rsidRPr="00F849A5">
        <w:t xml:space="preserve"> (i.e.</w:t>
      </w:r>
      <w:r w:rsidR="00F51E81" w:rsidRPr="00F849A5">
        <w:t>,</w:t>
      </w:r>
      <w:r w:rsidRPr="00F849A5">
        <w:t xml:space="preserve"> the degree of node </w:t>
      </w:r>
      <w:proofErr w:type="spellStart"/>
      <w:r w:rsidRPr="00F849A5">
        <w:t>i</w:t>
      </w:r>
      <w:proofErr w:type="spellEnd"/>
      <w:r w:rsidRPr="00F849A5">
        <w:t xml:space="preserve"> in contact network). </w:t>
      </w:r>
    </w:p>
    <w:p w14:paraId="28CBD512" w14:textId="77777777" w:rsidR="00C23C04" w:rsidRPr="00F849A5" w:rsidRDefault="00C23C04" w:rsidP="0057423C">
      <w:pPr>
        <w:ind w:firstLine="0"/>
      </w:pPr>
    </w:p>
    <w:tbl>
      <w:tblPr>
        <w:tblW w:w="0" w:type="auto"/>
        <w:tblInd w:w="10" w:type="dxa"/>
        <w:tblCellMar>
          <w:left w:w="10" w:type="dxa"/>
          <w:right w:w="10" w:type="dxa"/>
        </w:tblCellMar>
        <w:tblLook w:val="04A0" w:firstRow="1" w:lastRow="0" w:firstColumn="1" w:lastColumn="0" w:noHBand="0" w:noVBand="1"/>
      </w:tblPr>
      <w:tblGrid>
        <w:gridCol w:w="562"/>
        <w:gridCol w:w="7797"/>
        <w:gridCol w:w="657"/>
      </w:tblGrid>
      <w:tr w:rsidR="00F849A5" w:rsidRPr="00F849A5" w14:paraId="16D8B339" w14:textId="77777777" w:rsidTr="00654760">
        <w:tc>
          <w:tcPr>
            <w:tcW w:w="562" w:type="dxa"/>
            <w:vAlign w:val="center"/>
          </w:tcPr>
          <w:p w14:paraId="4062E617" w14:textId="77777777" w:rsidR="00654760" w:rsidRPr="00F849A5" w:rsidRDefault="00654760" w:rsidP="0057423C"/>
        </w:tc>
        <w:tc>
          <w:tcPr>
            <w:tcW w:w="7797" w:type="dxa"/>
            <w:vAlign w:val="center"/>
          </w:tcPr>
          <w:p w14:paraId="2D21CFDB" w14:textId="23A8D14B" w:rsidR="00654760" w:rsidRPr="00F849A5" w:rsidRDefault="00383029" w:rsidP="0057423C">
            <m:oMathPara>
              <m:oMath>
                <m:sSup>
                  <m:sSupPr>
                    <m:ctrlPr>
                      <w:rPr>
                        <w:rFonts w:ascii="Cambria Math" w:hAnsi="Cambria Math"/>
                      </w:rPr>
                    </m:ctrlPr>
                  </m:sSupPr>
                  <m:e>
                    <m:r>
                      <m:rPr>
                        <m:sty m:val="p"/>
                      </m:rPr>
                      <w:rPr>
                        <w:rFonts w:ascii="Cambria Math" w:hAnsi="Cambria Math"/>
                      </w:rPr>
                      <m:t>C</m:t>
                    </m:r>
                  </m:e>
                  <m:sup>
                    <m:r>
                      <w:rPr>
                        <w:rFonts w:ascii="Cambria Math" w:hAnsi="Cambria Math"/>
                      </w:rPr>
                      <m:t>contact</m:t>
                    </m:r>
                  </m:sup>
                </m:sSup>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s</m:t>
                    </m:r>
                  </m:sub>
                </m:sSub>
                <m:f>
                  <m:fPr>
                    <m:ctrlPr>
                      <w:rPr>
                        <w:rFonts w:ascii="Cambria Math" w:hAnsi="Cambria Math"/>
                      </w:rPr>
                    </m:ctrlPr>
                  </m:fPr>
                  <m:num>
                    <m:sSup>
                      <m:sSupPr>
                        <m:ctrlPr>
                          <w:rPr>
                            <w:rFonts w:ascii="Cambria Math" w:hAnsi="Cambria Math"/>
                          </w:rPr>
                        </m:ctrlPr>
                      </m:sSupPr>
                      <m:e>
                        <m:r>
                          <w:rPr>
                            <w:rFonts w:ascii="Cambria Math" w:hAnsi="Cambria Math"/>
                          </w:rPr>
                          <m:t>κA</m:t>
                        </m:r>
                      </m:e>
                      <m:sup>
                        <m:r>
                          <w:rPr>
                            <w:rFonts w:ascii="Cambria Math" w:hAnsi="Cambria Math"/>
                          </w:rPr>
                          <m:t>C</m:t>
                        </m:r>
                      </m:sup>
                    </m:sSup>
                  </m:num>
                  <m:den>
                    <m:sSup>
                      <m:sSupPr>
                        <m:ctrlPr>
                          <w:rPr>
                            <w:rFonts w:ascii="Cambria Math" w:hAnsi="Cambria Math"/>
                          </w:rPr>
                        </m:ctrlPr>
                      </m:sSupPr>
                      <m:e>
                        <m:r>
                          <w:rPr>
                            <w:rFonts w:ascii="Cambria Math" w:hAnsi="Cambria Math"/>
                          </w:rPr>
                          <m:t>L</m:t>
                        </m:r>
                      </m:e>
                      <m:sup>
                        <m:r>
                          <w:rPr>
                            <w:rFonts w:ascii="Cambria Math" w:hAnsi="Cambria Math"/>
                          </w:rPr>
                          <m:t>C</m:t>
                        </m:r>
                      </m:sup>
                    </m:sSup>
                  </m:den>
                </m:f>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s</m:t>
                    </m:r>
                  </m:sub>
                </m:sSub>
                <m:f>
                  <m:fPr>
                    <m:ctrlPr>
                      <w:rPr>
                        <w:rFonts w:ascii="Cambria Math" w:hAnsi="Cambria Math"/>
                      </w:rPr>
                    </m:ctrlPr>
                  </m:fPr>
                  <m:num>
                    <m:r>
                      <w:rPr>
                        <w:rFonts w:ascii="Cambria Math" w:hAnsi="Cambria Math"/>
                      </w:rPr>
                      <m:t>κ</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up/>
                      <m:e>
                        <m:sSubSup>
                          <m:sSubSupPr>
                            <m:ctrlPr>
                              <w:rPr>
                                <w:rFonts w:ascii="Cambria Math" w:hAnsi="Cambria Math"/>
                              </w:rPr>
                            </m:ctrlPr>
                          </m:sSubSup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up>
                            <m:r>
                              <w:rPr>
                                <w:rFonts w:ascii="Cambria Math" w:hAnsi="Cambria Math"/>
                              </w:rPr>
                              <m:t>v</m:t>
                            </m:r>
                          </m:sup>
                        </m:sSubSup>
                      </m:e>
                    </m:nary>
                    <m:r>
                      <m:rPr>
                        <m:sty m:val="p"/>
                      </m:rPr>
                      <w:rPr>
                        <w:rFonts w:ascii="Cambria Math" w:hAnsi="Cambria Math"/>
                      </w:rPr>
                      <m:t xml:space="preserve">  </m:t>
                    </m:r>
                  </m:num>
                  <m:den>
                    <m:r>
                      <w:rPr>
                        <w:rFonts w:ascii="Cambria Math" w:hAnsi="Cambria Math"/>
                      </w:rPr>
                      <m:t>3</m:t>
                    </m:r>
                    <m:sSup>
                      <m:sSupPr>
                        <m:ctrlPr>
                          <w:rPr>
                            <w:rFonts w:ascii="Cambria Math" w:hAnsi="Cambria Math"/>
                          </w:rPr>
                        </m:ctrlPr>
                      </m:sSupPr>
                      <m:e>
                        <m:r>
                          <w:rPr>
                            <w:rFonts w:ascii="Cambria Math" w:hAnsi="Cambria Math"/>
                          </w:rPr>
                          <m:t xml:space="preserve"> L</m:t>
                        </m:r>
                      </m:e>
                      <m:sup>
                        <m:r>
                          <w:rPr>
                            <w:rFonts w:ascii="Cambria Math" w:hAnsi="Cambria Math"/>
                          </w:rPr>
                          <m:t>v</m:t>
                        </m:r>
                      </m:sup>
                    </m:sSup>
                  </m:den>
                </m:f>
              </m:oMath>
            </m:oMathPara>
          </w:p>
        </w:tc>
        <w:tc>
          <w:tcPr>
            <w:tcW w:w="657" w:type="dxa"/>
            <w:vAlign w:val="center"/>
          </w:tcPr>
          <w:p w14:paraId="052FD3B0" w14:textId="331C814D" w:rsidR="00654760" w:rsidRPr="00F849A5" w:rsidRDefault="007409C7" w:rsidP="0057423C">
            <w:r w:rsidRPr="00F849A5">
              <w:t>(</w:t>
            </w:r>
            <w:r w:rsidR="000C3B5B" w:rsidRPr="00F849A5">
              <w:t>4</w:t>
            </w:r>
            <w:r w:rsidRPr="00F849A5">
              <w:t>)</w:t>
            </w:r>
          </w:p>
        </w:tc>
      </w:tr>
    </w:tbl>
    <w:p w14:paraId="0E50D83E" w14:textId="0275A4E8" w:rsidR="00654760" w:rsidRPr="00F849A5" w:rsidRDefault="007409C7" w:rsidP="0057423C">
      <w:pPr>
        <w:ind w:firstLine="0"/>
      </w:pPr>
      <w:r w:rsidRPr="00F849A5">
        <w:t xml:space="preserve">where </w:t>
      </w:r>
      <m:oMath>
        <m:sSup>
          <m:sSupPr>
            <m:ctrlPr>
              <w:rPr>
                <w:rFonts w:ascii="Cambria Math" w:hAnsi="Cambria Math"/>
              </w:rPr>
            </m:ctrlPr>
          </m:sSupPr>
          <m:e>
            <m:r>
              <w:rPr>
                <w:rFonts w:ascii="Cambria Math" w:hAnsi="Cambria Math"/>
              </w:rPr>
              <m:t>A</m:t>
            </m:r>
          </m:e>
          <m:sup>
            <m:r>
              <w:rPr>
                <w:rFonts w:ascii="Cambria Math" w:hAnsi="Cambria Math"/>
              </w:rPr>
              <m:t>C</m:t>
            </m:r>
          </m:sup>
        </m:sSup>
      </m:oMath>
      <w:r w:rsidRPr="00F849A5">
        <w:t xml:space="preserve"> is the </w:t>
      </w:r>
      <w:r w:rsidR="00F40269" w:rsidRPr="00F849A5">
        <w:t>interp</w:t>
      </w:r>
      <w:r w:rsidRPr="00F849A5">
        <w:t xml:space="preserve">article contact area computed as the sum of </w:t>
      </w:r>
      <w:r w:rsidR="001E4C08" w:rsidRPr="00F849A5">
        <w:t xml:space="preserve">the </w:t>
      </w:r>
      <w:r w:rsidRPr="00F849A5">
        <w:t xml:space="preserve">area of contact voxel </w:t>
      </w:r>
      <m:oMath>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up/>
          <m:e>
            <m:sSubSup>
              <m:sSubSupPr>
                <m:ctrlPr>
                  <w:rPr>
                    <w:rFonts w:ascii="Cambria Math" w:hAnsi="Cambria Math"/>
                  </w:rPr>
                </m:ctrlPr>
              </m:sSubSup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up>
                <m:r>
                  <w:rPr>
                    <w:rFonts w:ascii="Cambria Math" w:hAnsi="Cambria Math"/>
                  </w:rPr>
                  <m:t>v</m:t>
                </m:r>
              </m:sup>
            </m:sSubSup>
          </m:e>
        </m:nary>
      </m:oMath>
      <w:r w:rsidR="00F77319" w:rsidRPr="00F849A5">
        <w:t xml:space="preserve"> and </w:t>
      </w:r>
      <w:proofErr w:type="spellStart"/>
      <w:r w:rsidR="001F1B4A" w:rsidRPr="00F849A5">
        <w:rPr>
          <w:i/>
        </w:rPr>
        <w:t>L</w:t>
      </w:r>
      <w:r w:rsidR="001F1B4A" w:rsidRPr="00F849A5">
        <w:rPr>
          <w:i/>
          <w:vertAlign w:val="superscript"/>
        </w:rPr>
        <w:t>v</w:t>
      </w:r>
      <w:proofErr w:type="spellEnd"/>
      <w:r w:rsidR="001F1B4A" w:rsidRPr="00F849A5">
        <w:t xml:space="preserve"> is the length of a voxel</w:t>
      </w:r>
      <w:r w:rsidR="005B4C66" w:rsidRPr="00F849A5">
        <w:t xml:space="preserve"> </w:t>
      </w:r>
      <w:r w:rsidR="00F40269" w:rsidRPr="00F849A5">
        <w:t>H</w:t>
      </w:r>
      <w:r w:rsidRPr="00F849A5">
        <w:t xml:space="preserve">owever, </w:t>
      </w:r>
      <w:r w:rsidR="00F40269" w:rsidRPr="00F849A5">
        <w:t>interp</w:t>
      </w:r>
      <w:r w:rsidRPr="00F849A5">
        <w:t xml:space="preserve">article contact is </w:t>
      </w:r>
      <w:r w:rsidR="00F51E81" w:rsidRPr="00F849A5">
        <w:t xml:space="preserve">essentially </w:t>
      </w:r>
      <w:r w:rsidR="001E4C08" w:rsidRPr="00F849A5">
        <w:t xml:space="preserve">a </w:t>
      </w:r>
      <w:r w:rsidRPr="00F849A5">
        <w:t xml:space="preserve">combination of contact points because of the particle surface roughness </w:t>
      </w:r>
      <w:r w:rsidR="002A033A" w:rsidRPr="00F849A5">
        <w:fldChar w:fldCharType="begin"/>
      </w:r>
      <w:r w:rsidR="001C0E2D" w:rsidRPr="00F849A5">
        <w:instrText xml:space="preserve"> ADDIN EN.CITE &lt;EndNote&gt;&lt;Cite&gt;&lt;Author&gt;Askari&lt;/Author&gt;&lt;Year&gt;2015&lt;/Year&gt;&lt;RecNum&gt;4&lt;/RecNum&gt;&lt;DisplayText&gt;[54]&lt;/DisplayText&gt;&lt;record&gt;&lt;rec-number&gt;4&lt;/rec-number&gt;&lt;foreign-keys&gt;&lt;key app="EN" db-id="rvwr2vxxd9szv3efd5t5f9db0pfrrr0pfz90" timestamp="1521685218"&gt;4&lt;/key&gt;&lt;key app="ENWeb" db-id=""&gt;0&lt;/key&gt;&lt;/foreign-keys&gt;&lt;ref-type name="Journal Article"&gt;17&lt;/ref-type&gt;&lt;contributors&gt;&lt;authors&gt;&lt;author&gt;Askari, R.&lt;/author&gt;&lt;author&gt;Taheri, S.&lt;/author&gt;&lt;author&gt;Hejazi, S. H.&lt;/author&gt;&lt;/authors&gt;&lt;/contributors&gt;&lt;titles&gt;&lt;title&gt;Thermal conductivity of granular porous media: A pore scale modeling approach&lt;/title&gt;&lt;secondary-title&gt;AIP Advances&lt;/secondary-title&gt;&lt;/titles&gt;&lt;volume&gt;5&lt;/volume&gt;&lt;number&gt;9&lt;/number&gt;&lt;section&gt;097106&lt;/section&gt;&lt;dates&gt;&lt;year&gt;2015&lt;/year&gt;&lt;/dates&gt;&lt;isbn&gt;2158-3226&lt;/isbn&gt;&lt;urls&gt;&lt;/urls&gt;&lt;electronic-resource-num&gt;10.1063/1.4930258&lt;/electronic-resource-num&gt;&lt;/record&gt;&lt;/Cite&gt;&lt;/EndNote&gt;</w:instrText>
      </w:r>
      <w:r w:rsidR="002A033A" w:rsidRPr="00F849A5">
        <w:fldChar w:fldCharType="separate"/>
      </w:r>
      <w:r w:rsidR="005B4315" w:rsidRPr="00F849A5">
        <w:rPr>
          <w:noProof/>
        </w:rPr>
        <w:t>[</w:t>
      </w:r>
      <w:hyperlink w:anchor="_ENREF_54" w:tooltip="Askari, 2015 #4" w:history="1">
        <w:r w:rsidR="005B4315" w:rsidRPr="00F849A5">
          <w:rPr>
            <w:rStyle w:val="Hyperlink"/>
            <w:noProof/>
            <w:color w:val="auto"/>
          </w:rPr>
          <w:t>54</w:t>
        </w:r>
      </w:hyperlink>
      <w:r w:rsidR="005B4315" w:rsidRPr="00F849A5">
        <w:rPr>
          <w:noProof/>
        </w:rPr>
        <w:t>]</w:t>
      </w:r>
      <w:r w:rsidR="002A033A" w:rsidRPr="00F849A5">
        <w:fldChar w:fldCharType="end"/>
      </w:r>
      <w:r w:rsidRPr="00F849A5">
        <w:t xml:space="preserve">. </w:t>
      </w:r>
      <w:r w:rsidR="00F51E81" w:rsidRPr="00F849A5">
        <w:t>T</w:t>
      </w:r>
      <w:r w:rsidRPr="00F849A5">
        <w:t xml:space="preserve">he results of </w:t>
      </w:r>
      <w:hyperlink w:anchor="_ENREF_54" w:tooltip="Askari, 2015 #4" w:history="1">
        <w:r w:rsidR="002F16E9" w:rsidRPr="00F849A5">
          <w:rPr>
            <w:rStyle w:val="Hyperlink"/>
            <w:color w:val="auto"/>
          </w:rPr>
          <w:fldChar w:fldCharType="begin"/>
        </w:r>
        <w:r w:rsidR="001C0E2D" w:rsidRPr="00F849A5">
          <w:rPr>
            <w:rStyle w:val="Hyperlink"/>
            <w:color w:val="auto"/>
          </w:rPr>
          <w:instrText xml:space="preserve"> ADDIN EN.CITE &lt;EndNote&gt;&lt;Cite AuthorYear="1"&gt;&lt;Author&gt;Askari&lt;/Author&gt;&lt;Year&gt;2015&lt;/Year&gt;&lt;RecNum&gt;4&lt;/RecNum&gt;&lt;DisplayText&gt;Askari et al. [54]&lt;/DisplayText&gt;&lt;record&gt;&lt;rec-number&gt;4&lt;/rec-number&gt;&lt;foreign-keys&gt;&lt;key app="EN" db-id="rvwr2vxxd9szv3efd5t5f9db0pfrrr0pfz90" timestamp="1521685218"&gt;4&lt;/key&gt;&lt;key app="ENWeb" db-id=""&gt;0&lt;/key&gt;&lt;/foreign-keys&gt;&lt;ref-type name="Journal Article"&gt;17&lt;/ref-type&gt;&lt;contributors&gt;&lt;authors&gt;&lt;author&gt;Askari, R.&lt;/author&gt;&lt;author&gt;Taheri, S.&lt;/author&gt;&lt;author&gt;Hejazi, S. H.&lt;/author&gt;&lt;/authors&gt;&lt;/contributors&gt;&lt;titles&gt;&lt;title&gt;Thermal conductivity of granular porous media: A pore scale modeling approach&lt;/title&gt;&lt;secondary-title&gt;AIP Advances&lt;/secondary-title&gt;&lt;/titles&gt;&lt;volume&gt;5&lt;/volume&gt;&lt;number&gt;9&lt;/number&gt;&lt;section&gt;097106&lt;/section&gt;&lt;dates&gt;&lt;year&gt;2015&lt;/year&gt;&lt;/dates&gt;&lt;isbn&gt;2158-3226&lt;/isbn&gt;&lt;urls&gt;&lt;/urls&gt;&lt;electronic-resource-num&gt;10.1063/1.4930258&lt;/electronic-resource-num&gt;&lt;/record&gt;&lt;/Cite&gt;&lt;/EndNote&gt;</w:instrText>
        </w:r>
        <w:r w:rsidR="002F16E9" w:rsidRPr="00F849A5">
          <w:rPr>
            <w:rStyle w:val="Hyperlink"/>
            <w:color w:val="auto"/>
          </w:rPr>
          <w:fldChar w:fldCharType="separate"/>
        </w:r>
        <w:r w:rsidR="005B4315" w:rsidRPr="00F849A5">
          <w:rPr>
            <w:rStyle w:val="Hyperlink"/>
            <w:noProof/>
            <w:color w:val="auto"/>
          </w:rPr>
          <w:t>Askari et al. [54]</w:t>
        </w:r>
        <w:r w:rsidR="002F16E9" w:rsidRPr="00F849A5">
          <w:rPr>
            <w:rStyle w:val="Hyperlink"/>
            <w:color w:val="auto"/>
          </w:rPr>
          <w:fldChar w:fldCharType="end"/>
        </w:r>
      </w:hyperlink>
      <w:r w:rsidR="00F51E81" w:rsidRPr="00F849A5">
        <w:t xml:space="preserve"> show that</w:t>
      </w:r>
      <w:r w:rsidRPr="00F849A5">
        <w:t xml:space="preserve"> </w:t>
      </w:r>
      <w:r w:rsidR="00D24C2C" w:rsidRPr="00F849A5">
        <w:t xml:space="preserve">a </w:t>
      </w:r>
      <w:r w:rsidRPr="00F849A5">
        <w:t xml:space="preserve">25% </w:t>
      </w:r>
      <w:r w:rsidR="00E27395" w:rsidRPr="00F849A5">
        <w:t>overestimation</w:t>
      </w:r>
      <w:r w:rsidRPr="00F849A5">
        <w:t xml:space="preserve"> of </w:t>
      </w:r>
      <w:bookmarkStart w:id="45" w:name="OLE_LINK7"/>
      <m:oMath>
        <m:sSub>
          <m:sSubPr>
            <m:ctrlPr>
              <w:rPr>
                <w:rFonts w:ascii="Cambria Math" w:hAnsi="Cambria Math"/>
                <w:i/>
              </w:rPr>
            </m:ctrlPr>
          </m:sSubPr>
          <m:e>
            <m:r>
              <w:rPr>
                <w:rFonts w:ascii="Cambria Math" w:hAnsi="Cambria Math"/>
              </w:rPr>
              <m:t>λ</m:t>
            </m:r>
          </m:e>
          <m:sub>
            <m:r>
              <w:rPr>
                <w:rFonts w:ascii="Cambria Math" w:hAnsi="Cambria Math"/>
              </w:rPr>
              <m:t>eff</m:t>
            </m:r>
          </m:sub>
        </m:sSub>
      </m:oMath>
      <w:bookmarkEnd w:id="45"/>
      <w:r w:rsidRPr="00F849A5">
        <w:t xml:space="preserve"> may </w:t>
      </w:r>
      <w:r w:rsidR="00F51E81" w:rsidRPr="00F849A5">
        <w:t>occur</w:t>
      </w:r>
      <w:r w:rsidRPr="00F849A5">
        <w:t xml:space="preserve"> due to neglect</w:t>
      </w:r>
      <w:r w:rsidR="00F51E81" w:rsidRPr="00F849A5">
        <w:t>ing the</w:t>
      </w:r>
      <w:r w:rsidRPr="00F849A5">
        <w:t xml:space="preserve"> roughness. </w:t>
      </w:r>
      <w:r w:rsidR="00F51E81" w:rsidRPr="00F849A5">
        <w:t>Thus</w:t>
      </w:r>
      <w:r w:rsidRPr="00F849A5">
        <w:t xml:space="preserve">, </w:t>
      </w:r>
      <m:oMath>
        <m:r>
          <w:rPr>
            <w:rFonts w:ascii="Cambria Math" w:hAnsi="Cambria Math"/>
          </w:rPr>
          <m:t>κ</m:t>
        </m:r>
      </m:oMath>
      <w:r w:rsidRPr="00F849A5">
        <w:t xml:space="preserve"> is set as 0.75 in our work. </w:t>
      </w:r>
      <m:oMath>
        <m:sSup>
          <m:sSupPr>
            <m:ctrlPr>
              <w:rPr>
                <w:rFonts w:ascii="Cambria Math" w:hAnsi="Cambria Math"/>
              </w:rPr>
            </m:ctrlPr>
          </m:sSupPr>
          <m:e>
            <m:r>
              <m:rPr>
                <m:sty m:val="p"/>
              </m:rPr>
              <w:rPr>
                <w:rFonts w:ascii="Cambria Math" w:hAnsi="Cambria Math"/>
              </w:rPr>
              <m:t xml:space="preserve"> </m:t>
            </m:r>
            <m:r>
              <w:rPr>
                <w:rFonts w:ascii="Cambria Math" w:hAnsi="Cambria Math"/>
              </w:rPr>
              <m:t>L</m:t>
            </m:r>
          </m:e>
          <m:sup>
            <m:r>
              <w:rPr>
                <w:rFonts w:ascii="Cambria Math" w:hAnsi="Cambria Math"/>
              </w:rPr>
              <m:t>C</m:t>
            </m:r>
          </m:sup>
        </m:sSup>
      </m:oMath>
      <w:r w:rsidRPr="00F849A5">
        <w:t xml:space="preserve"> is the length of the </w:t>
      </w:r>
      <w:r w:rsidR="00F40269" w:rsidRPr="00F849A5">
        <w:t>interp</w:t>
      </w:r>
      <w:r w:rsidR="00152C3A" w:rsidRPr="00F849A5">
        <w:t>article</w:t>
      </w:r>
      <w:r w:rsidRPr="00F849A5">
        <w:t xml:space="preserve"> contact cylinder</w:t>
      </w:r>
      <w:r w:rsidR="00B84BFF" w:rsidRPr="00F849A5">
        <w:t>, assumed to be</w:t>
      </w:r>
      <w:r w:rsidRPr="00F849A5">
        <w:t xml:space="preserve"> </w:t>
      </w:r>
      <m:oMath>
        <m:r>
          <w:rPr>
            <w:rFonts w:ascii="Cambria Math" w:hAnsi="Cambria Math"/>
          </w:rPr>
          <m:t>3∙</m:t>
        </m:r>
        <m:sSup>
          <m:sSupPr>
            <m:ctrlPr>
              <w:rPr>
                <w:rFonts w:ascii="Cambria Math" w:hAnsi="Cambria Math"/>
              </w:rPr>
            </m:ctrlPr>
          </m:sSupPr>
          <m:e>
            <m:r>
              <w:rPr>
                <w:rFonts w:ascii="Cambria Math" w:hAnsi="Cambria Math"/>
              </w:rPr>
              <m:t>L</m:t>
            </m:r>
          </m:e>
          <m:sup>
            <m:r>
              <w:rPr>
                <w:rFonts w:ascii="Cambria Math" w:hAnsi="Cambria Math"/>
              </w:rPr>
              <m:t>v</m:t>
            </m:r>
          </m:sup>
        </m:sSup>
      </m:oMath>
      <w:r w:rsidR="001A70C6" w:rsidRPr="00F849A5">
        <w:t xml:space="preserve"> </w:t>
      </w:r>
      <w:r w:rsidR="00107817" w:rsidRPr="00F849A5">
        <w:fldChar w:fldCharType="begin"/>
      </w:r>
      <w:r w:rsidR="00210C28" w:rsidRPr="00F849A5">
        <w:instrText xml:space="preserve"> ADDIN EN.CITE &lt;EndNote&gt;&lt;Cite&gt;&lt;Author&gt;van der Linden&lt;/Author&gt;&lt;Year&gt;2019&lt;/Year&gt;&lt;RecNum&gt;42&lt;/RecNum&gt;&lt;DisplayText&gt;[37]&lt;/DisplayText&gt;&lt;record&gt;&lt;rec-number&gt;42&lt;/rec-number&gt;&lt;foreign-keys&gt;&lt;key app="EN" db-id="5x5dzfxei0tvalezs5dpptv959tfdtfr5959" timestamp="1555280639"&gt;42&lt;/key&gt;&lt;/foreign-keys&gt;&lt;ref-type name="Journal Article"&gt;17&lt;/ref-type&gt;&lt;contributors&gt;&lt;authors&gt;&lt;author&gt;van der Linden,Joost H&lt;/author&gt;&lt;author&gt;Narsilio, Guillermo&lt;/author&gt;&lt;author&gt;Tordesillas, Antoinette&lt;/author&gt;&lt;/authors&gt;&lt;/contributors&gt;&lt;titles&gt;&lt;title&gt;Thermal conductance network model for computerised tomography images of real geomaterials (Under review)&lt;/title&gt;&lt;secondary-title&gt;Computers and Geotechnics&lt;/secondary-title&gt;&lt;/titles&gt;&lt;periodical&gt;&lt;full-title&gt;Computers and Geotechnics&lt;/full-title&gt;&lt;/periodical&gt;&lt;dates&gt;&lt;year&gt;2019&lt;/year&gt;&lt;/dates&gt;&lt;urls&gt;&lt;/urls&gt;&lt;/record&gt;&lt;/Cite&gt;&lt;/EndNote&gt;</w:instrText>
      </w:r>
      <w:r w:rsidR="00107817" w:rsidRPr="00F849A5">
        <w:fldChar w:fldCharType="separate"/>
      </w:r>
      <w:r w:rsidR="00210C28" w:rsidRPr="00F849A5">
        <w:rPr>
          <w:noProof/>
        </w:rPr>
        <w:t>[</w:t>
      </w:r>
      <w:hyperlink w:anchor="_ENREF_37" w:tooltip="van der Linden, 2019 #42" w:history="1">
        <w:r w:rsidR="00210C28" w:rsidRPr="00F849A5">
          <w:rPr>
            <w:rStyle w:val="Hyperlink"/>
            <w:noProof/>
            <w:color w:val="auto"/>
          </w:rPr>
          <w:t>37</w:t>
        </w:r>
      </w:hyperlink>
      <w:r w:rsidR="00210C28" w:rsidRPr="00F849A5">
        <w:rPr>
          <w:noProof/>
        </w:rPr>
        <w:t>]</w:t>
      </w:r>
      <w:r w:rsidR="00107817" w:rsidRPr="00F849A5">
        <w:fldChar w:fldCharType="end"/>
      </w:r>
      <w:r w:rsidR="00107817" w:rsidRPr="00F849A5">
        <w:t xml:space="preserve"> </w:t>
      </w:r>
      <w:r w:rsidRPr="00F849A5">
        <w:t>refer to the work of</w:t>
      </w:r>
      <w:r w:rsidR="00BA6C52" w:rsidRPr="00F849A5">
        <w:t xml:space="preserve"> </w:t>
      </w:r>
      <w:hyperlink w:anchor="_ENREF_55" w:tooltip="Bauer, 1978 #167" w:history="1">
        <w:r w:rsidR="00BA6C52" w:rsidRPr="00F849A5">
          <w:rPr>
            <w:rStyle w:val="Hyperlink"/>
            <w:color w:val="auto"/>
          </w:rPr>
          <w:fldChar w:fldCharType="begin"/>
        </w:r>
        <w:r w:rsidR="001C0E2D" w:rsidRPr="00F849A5">
          <w:rPr>
            <w:rStyle w:val="Hyperlink"/>
            <w:color w:val="auto"/>
          </w:rPr>
          <w:instrText xml:space="preserve"> ADDIN EN.CITE &lt;EndNote&gt;&lt;Cite AuthorYear="1"&gt;&lt;Author&gt;Bauer&lt;/Author&gt;&lt;Year&gt;1978&lt;/Year&gt;&lt;RecNum&gt;167&lt;/RecNum&gt;&lt;DisplayText&gt;Bauer and Schlunder [55]&lt;/DisplayText&gt;&lt;record&gt;&lt;rec-number&gt;167&lt;/rec-number&gt;&lt;foreign-keys&gt;&lt;key app="EN" db-id="rvwr2vxxd9szv3efd5t5f9db0pfrrr0pfz90" timestamp="1554205937"&gt;167&lt;/key&gt;&lt;/foreign-keys&gt;&lt;ref-type name="Journal Article"&gt;17&lt;/ref-type&gt;&lt;contributors&gt;&lt;authors&gt;&lt;author&gt;Bauer, R&lt;/author&gt;&lt;author&gt;Schlunder, EU&lt;/author&gt;&lt;/authors&gt;&lt;/contributors&gt;&lt;titles&gt;&lt;title&gt;Effective radial thermal-conductivity of packings in gas flow, part -ii: Thermal conductivity of packing fraction without gas flow&lt;/title&gt;&lt;secondary-title&gt;International Chemical Engineering&lt;/secondary-title&gt;&lt;/titles&gt;&lt;pages&gt;189-204&lt;/pages&gt;&lt;volume&gt;18&lt;/volume&gt;&lt;number&gt;2&lt;/number&gt;&lt;dates&gt;&lt;year&gt;1978&lt;/year&gt;&lt;/dates&gt;&lt;isbn&gt;0020-6318&lt;/isbn&gt;&lt;urls&gt;&lt;/urls&gt;&lt;/record&gt;&lt;/Cite&gt;&lt;/EndNote&gt;</w:instrText>
        </w:r>
        <w:r w:rsidR="00BA6C52" w:rsidRPr="00F849A5">
          <w:rPr>
            <w:rStyle w:val="Hyperlink"/>
            <w:color w:val="auto"/>
          </w:rPr>
          <w:fldChar w:fldCharType="separate"/>
        </w:r>
        <w:r w:rsidR="00F82149" w:rsidRPr="00F849A5">
          <w:rPr>
            <w:rStyle w:val="Hyperlink"/>
            <w:noProof/>
            <w:color w:val="auto"/>
          </w:rPr>
          <w:t>Bauer and Schlunder [55]</w:t>
        </w:r>
        <w:r w:rsidR="00BA6C52" w:rsidRPr="00F849A5">
          <w:rPr>
            <w:rStyle w:val="Hyperlink"/>
            <w:color w:val="auto"/>
          </w:rPr>
          <w:fldChar w:fldCharType="end"/>
        </w:r>
      </w:hyperlink>
      <w:r w:rsidRPr="00F849A5">
        <w:t xml:space="preserve"> </w:t>
      </w:r>
      <w:r w:rsidR="00F51E81" w:rsidRPr="00F849A5">
        <w:t>that was</w:t>
      </w:r>
      <w:r w:rsidRPr="00F849A5">
        <w:t xml:space="preserve"> validated </w:t>
      </w:r>
      <w:r w:rsidR="00C63D26" w:rsidRPr="00F849A5">
        <w:t>by</w:t>
      </w:r>
      <w:r w:rsidR="00215AAF" w:rsidRPr="00F849A5">
        <w:t xml:space="preserve"> </w:t>
      </w:r>
      <w:hyperlink w:anchor="_ENREF_53" w:tooltip="Shapiro, 2004 #5" w:history="1">
        <w:r w:rsidR="00215AAF" w:rsidRPr="00F849A5">
          <w:rPr>
            <w:rStyle w:val="Hyperlink"/>
            <w:color w:val="auto"/>
          </w:rPr>
          <w:fldChar w:fldCharType="begin"/>
        </w:r>
        <w:r w:rsidR="001C0E2D" w:rsidRPr="00F849A5">
          <w:rPr>
            <w:rStyle w:val="Hyperlink"/>
            <w:color w:val="auto"/>
          </w:rPr>
          <w:instrText xml:space="preserve"> ADDIN EN.CITE &lt;EndNote&gt;&lt;Cite AuthorYear="1"&gt;&lt;Author&gt;Shapiro&lt;/Author&gt;&lt;Year&gt;2004&lt;/Year&gt;&lt;RecNum&gt;5&lt;/RecNum&gt;&lt;DisplayText&gt;Shapiro et al. [53]&lt;/DisplayText&gt;&lt;record&gt;&lt;rec-number&gt;5&lt;/rec-number&gt;&lt;foreign-keys&gt;&lt;key app="EN" db-id="rvwr2vxxd9szv3efd5t5f9db0pfrrr0pfz90" timestamp="1525348380"&gt;5&lt;/key&gt;&lt;key app="ENWeb" db-id=""&gt;0&lt;/key&gt;&lt;/foreign-keys&gt;&lt;ref-type name="Journal Article"&gt;17&lt;/ref-type&gt;&lt;contributors&gt;&lt;authors&gt;&lt;author&gt;Shapiro, Michael&lt;/author&gt;&lt;author&gt;Dudko, Vladislav&lt;/author&gt;&lt;author&gt;Royzen, Victor&lt;/author&gt;&lt;author&gt;Krichevets, Yuri&lt;/author&gt;&lt;author&gt;Lekhtmakher, Samuel&lt;/author&gt;&lt;author&gt;Grozubinsky, Victor&lt;/author&gt;&lt;author&gt;Shapira, Moshe&lt;/author&gt;&lt;author&gt;Brill, Moti&lt;/author&gt;&lt;/authors&gt;&lt;/contributors&gt;&lt;titles&gt;&lt;title&gt;Characterization of Powder Beds by Thermal Conductivity: Effect of Gas Pressure on the Thermal Resistance of Particle Contact Points&lt;/title&gt;&lt;secondary-title&gt;Particle &amp;amp; Particle Systems Characterization&lt;/secondary-title&gt;&lt;/titles&gt;&lt;pages&gt;268-275&lt;/pages&gt;&lt;volume&gt;21&lt;/volume&gt;&lt;number&gt;4&lt;/number&gt;&lt;section&gt;268&lt;/section&gt;&lt;dates&gt;&lt;year&gt;2004&lt;/year&gt;&lt;/dates&gt;&lt;isbn&gt;09340866&lt;/isbn&gt;&lt;urls&gt;&lt;/urls&gt;&lt;electronic-resource-num&gt;10.1002/ppsc.200400943&lt;/electronic-resource-num&gt;&lt;/record&gt;&lt;/Cite&gt;&lt;/EndNote&gt;</w:instrText>
        </w:r>
        <w:r w:rsidR="00215AAF" w:rsidRPr="00F849A5">
          <w:rPr>
            <w:rStyle w:val="Hyperlink"/>
            <w:color w:val="auto"/>
          </w:rPr>
          <w:fldChar w:fldCharType="separate"/>
        </w:r>
        <w:r w:rsidR="00F82149" w:rsidRPr="00F849A5">
          <w:rPr>
            <w:rStyle w:val="Hyperlink"/>
            <w:noProof/>
            <w:color w:val="auto"/>
          </w:rPr>
          <w:t>Shapiro et al. [53]</w:t>
        </w:r>
        <w:r w:rsidR="00215AAF" w:rsidRPr="00F849A5">
          <w:rPr>
            <w:rStyle w:val="Hyperlink"/>
            <w:color w:val="auto"/>
          </w:rPr>
          <w:fldChar w:fldCharType="end"/>
        </w:r>
      </w:hyperlink>
      <w:r w:rsidRPr="00F849A5">
        <w:t xml:space="preserve">. </w:t>
      </w:r>
    </w:p>
    <w:p w14:paraId="15F4F05B" w14:textId="578C451B" w:rsidR="00654760" w:rsidRPr="00F849A5" w:rsidRDefault="00F40269" w:rsidP="0057423C">
      <w:r w:rsidRPr="00F849A5">
        <w:t>Interp</w:t>
      </w:r>
      <w:r w:rsidR="00152C3A" w:rsidRPr="00F849A5">
        <w:t>article</w:t>
      </w:r>
      <w:r w:rsidR="007409C7" w:rsidRPr="00F849A5">
        <w:t xml:space="preserve"> contact </w:t>
      </w:r>
      <w:r w:rsidR="00A91C84" w:rsidRPr="00F849A5">
        <w:t>is</w:t>
      </w:r>
      <w:r w:rsidR="007409C7" w:rsidRPr="00F849A5">
        <w:t xml:space="preserve"> usually </w:t>
      </w:r>
      <w:r w:rsidRPr="00F849A5">
        <w:t>over</w:t>
      </w:r>
      <w:r w:rsidR="007F06CC" w:rsidRPr="00F849A5">
        <w:t>-</w:t>
      </w:r>
      <w:r w:rsidRPr="00F849A5">
        <w:t>s</w:t>
      </w:r>
      <w:r w:rsidR="007409C7" w:rsidRPr="00F849A5">
        <w:t>moothed during the threshold segmentation</w:t>
      </w:r>
      <w:r w:rsidR="0094346B" w:rsidRPr="00F849A5">
        <w:t xml:space="preserve">, </w:t>
      </w:r>
      <w:r w:rsidR="00C63D26" w:rsidRPr="00F849A5">
        <w:t xml:space="preserve">as </w:t>
      </w:r>
      <w:r w:rsidR="007409C7" w:rsidRPr="00F849A5">
        <w:t xml:space="preserve">illustrated in </w:t>
      </w:r>
      <w:r w:rsidR="00E86E9F" w:rsidRPr="00F849A5">
        <w:fldChar w:fldCharType="begin"/>
      </w:r>
      <w:r w:rsidR="00E86E9F" w:rsidRPr="00F849A5">
        <w:instrText xml:space="preserve"> REF _Ref7683422 \h </w:instrText>
      </w:r>
      <w:r w:rsidR="0057423C" w:rsidRPr="00F849A5">
        <w:instrText xml:space="preserve"> \* MERGEFORMAT </w:instrText>
      </w:r>
      <w:r w:rsidR="00E86E9F" w:rsidRPr="00F849A5">
        <w:fldChar w:fldCharType="separate"/>
      </w:r>
      <w:r w:rsidR="004B46EA" w:rsidRPr="00F849A5">
        <w:t xml:space="preserve">Fig. </w:t>
      </w:r>
      <w:r w:rsidR="004B46EA" w:rsidRPr="00F849A5">
        <w:rPr>
          <w:noProof/>
        </w:rPr>
        <w:t>7</w:t>
      </w:r>
      <w:r w:rsidR="00E86E9F" w:rsidRPr="00F849A5">
        <w:fldChar w:fldCharType="end"/>
      </w:r>
      <w:r w:rsidR="007D7B9C" w:rsidRPr="00F849A5">
        <w:t>,</w:t>
      </w:r>
      <w:r w:rsidR="007409C7" w:rsidRPr="00F849A5">
        <w:t xml:space="preserve"> where the voxels partially filled with solid and void are </w:t>
      </w:r>
      <w:r w:rsidR="00F51E81" w:rsidRPr="00F849A5">
        <w:t xml:space="preserve">incorrectly </w:t>
      </w:r>
      <w:r w:rsidR="007409C7" w:rsidRPr="00F849A5">
        <w:t xml:space="preserve">identified as </w:t>
      </w:r>
      <w:r w:rsidR="00A91C84" w:rsidRPr="00F849A5">
        <w:t xml:space="preserve">a </w:t>
      </w:r>
      <w:r w:rsidR="007409C7" w:rsidRPr="00F849A5">
        <w:t>contact</w:t>
      </w:r>
      <w:r w:rsidRPr="00F849A5">
        <w:t>. T</w:t>
      </w:r>
      <w:r w:rsidR="007409C7" w:rsidRPr="00F849A5">
        <w:t xml:space="preserve">he </w:t>
      </w:r>
      <w:r w:rsidRPr="00F849A5">
        <w:t>over</w:t>
      </w:r>
      <w:r w:rsidR="007F06CC" w:rsidRPr="00F849A5">
        <w:t>-</w:t>
      </w:r>
      <w:r w:rsidRPr="00F849A5">
        <w:t>s</w:t>
      </w:r>
      <w:r w:rsidR="007409C7" w:rsidRPr="00F849A5">
        <w:t>moot</w:t>
      </w:r>
      <w:r w:rsidR="00E27395" w:rsidRPr="00F849A5">
        <w:t>h</w:t>
      </w:r>
      <w:r w:rsidR="007409C7" w:rsidRPr="00F849A5">
        <w:t xml:space="preserve">ing of </w:t>
      </w:r>
      <w:r w:rsidR="00A91C84" w:rsidRPr="00F849A5">
        <w:t xml:space="preserve">the </w:t>
      </w:r>
      <w:r w:rsidR="007409C7" w:rsidRPr="00F849A5">
        <w:t xml:space="preserve">contact area results in a higher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75683D" w:rsidRPr="00F849A5">
        <w:t xml:space="preserve"> </w:t>
      </w:r>
      <w:r w:rsidR="007409C7" w:rsidRPr="00F849A5">
        <w:t xml:space="preserve">in simulation </w:t>
      </w:r>
      <w:r w:rsidR="00D42A48" w:rsidRPr="00F849A5">
        <w:fldChar w:fldCharType="begin"/>
      </w:r>
      <w:r w:rsidR="001C0E2D" w:rsidRPr="00F849A5">
        <w:instrText xml:space="preserve"> ADDIN EN.CITE &lt;EndNote&gt;&lt;Cite&gt;&lt;Author&gt;Narsilio&lt;/Author&gt;&lt;Year&gt;2010&lt;/Year&gt;&lt;RecNum&gt;27&lt;/RecNum&gt;&lt;DisplayText&gt;[32, 33]&lt;/DisplayText&gt;&lt;record&gt;&lt;rec-number&gt;27&lt;/rec-number&gt;&lt;foreign-keys&gt;&lt;key app="EN" db-id="5x5dzfxei0tvalezs5dpptv959tfdtfr5959" timestamp="1555280639"&gt;27&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Cite&gt;&lt;Author&gt;Miettinen&lt;/Author&gt;&lt;Year&gt;2012&lt;/Year&gt;&lt;RecNum&gt;160&lt;/RecNum&gt;&lt;record&gt;&lt;rec-number&gt;160&lt;/rec-number&gt;&lt;foreign-keys&gt;&lt;key app="EN" db-id="rvwr2vxxd9szv3efd5t5f9db0pfrrr0pfz90" timestamp="1554204301"&gt;160&lt;/key&gt;&lt;/foreign-keys&gt;&lt;ref-type name="Journal Article"&gt;17&lt;/ref-type&gt;&lt;contributors&gt;&lt;authors&gt;&lt;author&gt;Miettinen, Lasse&lt;/author&gt;&lt;author&gt;Kekäläinen, Pekka&lt;/author&gt;&lt;author&gt;Turpeinen, Tuomas&lt;/author&gt;&lt;author&gt;Hyväluoma, Jari&lt;/author&gt;&lt;author&gt;Merikoski, Juha&lt;/author&gt;&lt;author&gt;Timonen, Jussi&lt;/author&gt;&lt;/authors&gt;&lt;/contributors&gt;&lt;titles&gt;&lt;title&gt;Dependence of thermal conductivity on structural parameters in porous samples&lt;/title&gt;&lt;secondary-title&gt;AIP Advances&lt;/secondary-title&gt;&lt;/titles&gt;&lt;pages&gt;012101&lt;/pages&gt;&lt;volume&gt;2&lt;/volume&gt;&lt;number&gt;1&lt;/number&gt;&lt;dates&gt;&lt;year&gt;2012&lt;/year&gt;&lt;/dates&gt;&lt;isbn&gt;2158-3226&lt;/isbn&gt;&lt;urls&gt;&lt;/urls&gt;&lt;/record&gt;&lt;/Cite&gt;&lt;/EndNote&gt;</w:instrText>
      </w:r>
      <w:r w:rsidR="00D42A48" w:rsidRPr="00F849A5">
        <w:fldChar w:fldCharType="separate"/>
      </w:r>
      <w:r w:rsidR="00210C28" w:rsidRPr="00F849A5">
        <w:rPr>
          <w:noProof/>
        </w:rPr>
        <w:t>[</w:t>
      </w:r>
      <w:hyperlink w:anchor="_ENREF_32" w:tooltip="Narsilio, 2010 #27" w:history="1">
        <w:r w:rsidR="00210C28" w:rsidRPr="00F849A5">
          <w:rPr>
            <w:rStyle w:val="Hyperlink"/>
            <w:noProof/>
            <w:color w:val="auto"/>
          </w:rPr>
          <w:t>32</w:t>
        </w:r>
      </w:hyperlink>
      <w:r w:rsidR="00210C28" w:rsidRPr="00F849A5">
        <w:rPr>
          <w:noProof/>
        </w:rPr>
        <w:t xml:space="preserve">, </w:t>
      </w:r>
      <w:hyperlink w:anchor="_ENREF_33" w:tooltip="Miettinen, 2012 #160" w:history="1">
        <w:r w:rsidR="00210C28" w:rsidRPr="00F849A5">
          <w:rPr>
            <w:rStyle w:val="Hyperlink"/>
            <w:noProof/>
            <w:color w:val="auto"/>
          </w:rPr>
          <w:t>33</w:t>
        </w:r>
      </w:hyperlink>
      <w:r w:rsidR="00210C28" w:rsidRPr="00F849A5">
        <w:rPr>
          <w:noProof/>
        </w:rPr>
        <w:t>]</w:t>
      </w:r>
      <w:r w:rsidR="00D42A48" w:rsidRPr="00F849A5">
        <w:fldChar w:fldCharType="end"/>
      </w:r>
      <w:r w:rsidR="007409C7" w:rsidRPr="00F849A5">
        <w:t xml:space="preserve">. Since the partially filled voxels have specific </w:t>
      </w:r>
      <w:r w:rsidRPr="00F849A5">
        <w:t>gray</w:t>
      </w:r>
      <w:r w:rsidR="007409C7" w:rsidRPr="00F849A5">
        <w:t xml:space="preserve">scales, a penalty coefficient </w:t>
      </w:r>
      <m:oMath>
        <m:r>
          <w:rPr>
            <w:rFonts w:ascii="Cambria Math" w:hAnsi="Cambria Math"/>
          </w:rPr>
          <m:t>τ</m:t>
        </m:r>
      </m:oMath>
      <w:r w:rsidR="007409C7" w:rsidRPr="00F849A5">
        <w:t xml:space="preserve"> </w:t>
      </w:r>
      <w:r w:rsidR="00DF5426" w:rsidRPr="00F849A5">
        <w:fldChar w:fldCharType="begin"/>
      </w:r>
      <w:r w:rsidR="00210C28" w:rsidRPr="00F849A5">
        <w:instrText xml:space="preserve"> ADDIN EN.CITE &lt;EndNote&gt;&lt;Cite&gt;&lt;Author&gt;van der Linden&lt;/Author&gt;&lt;Year&gt;2019&lt;/Year&gt;&lt;RecNum&gt;42&lt;/RecNum&gt;&lt;DisplayText&gt;[37]&lt;/DisplayText&gt;&lt;record&gt;&lt;rec-number&gt;42&lt;/rec-number&gt;&lt;foreign-keys&gt;&lt;key app="EN" db-id="5x5dzfxei0tvalezs5dpptv959tfdtfr5959" timestamp="1555280639"&gt;42&lt;/key&gt;&lt;/foreign-keys&gt;&lt;ref-type name="Journal Article"&gt;17&lt;/ref-type&gt;&lt;contributors&gt;&lt;authors&gt;&lt;author&gt;van der Linden,Joost H&lt;/author&gt;&lt;author&gt;Narsilio, Guillermo&lt;/author&gt;&lt;author&gt;Tordesillas, Antoinette&lt;/author&gt;&lt;/authors&gt;&lt;/contributors&gt;&lt;titles&gt;&lt;title&gt;Thermal conductance network model for computerised tomography images of real geomaterials (Under review)&lt;/title&gt;&lt;secondary-title&gt;Computers and Geotechnics&lt;/secondary-title&gt;&lt;/titles&gt;&lt;periodical&gt;&lt;full-title&gt;Computers and Geotechnics&lt;/full-title&gt;&lt;/periodical&gt;&lt;dates&gt;&lt;year&gt;2019&lt;/year&gt;&lt;/dates&gt;&lt;urls&gt;&lt;/urls&gt;&lt;/record&gt;&lt;/Cite&gt;&lt;/EndNote&gt;</w:instrText>
      </w:r>
      <w:r w:rsidR="00DF5426" w:rsidRPr="00F849A5">
        <w:fldChar w:fldCharType="separate"/>
      </w:r>
      <w:r w:rsidR="00210C28" w:rsidRPr="00F849A5">
        <w:rPr>
          <w:noProof/>
        </w:rPr>
        <w:t>[</w:t>
      </w:r>
      <w:hyperlink w:anchor="_ENREF_37" w:tooltip="van der Linden, 2019 #42" w:history="1">
        <w:r w:rsidR="00210C28" w:rsidRPr="00F849A5">
          <w:rPr>
            <w:rStyle w:val="Hyperlink"/>
            <w:noProof/>
            <w:color w:val="auto"/>
          </w:rPr>
          <w:t>37</w:t>
        </w:r>
      </w:hyperlink>
      <w:r w:rsidR="00210C28" w:rsidRPr="00F849A5">
        <w:rPr>
          <w:noProof/>
        </w:rPr>
        <w:t>]</w:t>
      </w:r>
      <w:r w:rsidR="00DF5426" w:rsidRPr="00F849A5">
        <w:fldChar w:fldCharType="end"/>
      </w:r>
      <w:r w:rsidR="004D264C" w:rsidRPr="00F849A5">
        <w:t xml:space="preserve"> </w:t>
      </w:r>
      <w:r w:rsidR="007409C7" w:rsidRPr="00F849A5">
        <w:t xml:space="preserve">is introduced to correct the area of partially filled voxels as: </w:t>
      </w:r>
    </w:p>
    <w:tbl>
      <w:tblPr>
        <w:tblW w:w="0" w:type="auto"/>
        <w:tblInd w:w="10" w:type="dxa"/>
        <w:tblCellMar>
          <w:left w:w="10" w:type="dxa"/>
          <w:right w:w="10" w:type="dxa"/>
        </w:tblCellMar>
        <w:tblLook w:val="04A0" w:firstRow="1" w:lastRow="0" w:firstColumn="1" w:lastColumn="0" w:noHBand="0" w:noVBand="1"/>
      </w:tblPr>
      <w:tblGrid>
        <w:gridCol w:w="562"/>
        <w:gridCol w:w="7797"/>
        <w:gridCol w:w="657"/>
      </w:tblGrid>
      <w:tr w:rsidR="00F849A5" w:rsidRPr="00F849A5" w14:paraId="08BC4E2C" w14:textId="77777777" w:rsidTr="00654760">
        <w:tc>
          <w:tcPr>
            <w:tcW w:w="562" w:type="dxa"/>
            <w:vAlign w:val="center"/>
          </w:tcPr>
          <w:p w14:paraId="34583208" w14:textId="77777777" w:rsidR="00654760" w:rsidRPr="00F849A5" w:rsidRDefault="00654760" w:rsidP="0057423C"/>
        </w:tc>
        <w:tc>
          <w:tcPr>
            <w:tcW w:w="7797" w:type="dxa"/>
            <w:vAlign w:val="center"/>
          </w:tcPr>
          <w:p w14:paraId="36843685" w14:textId="1C2F7165" w:rsidR="00654760" w:rsidRPr="00F849A5" w:rsidRDefault="00383029" w:rsidP="0057423C">
            <m:oMathPara>
              <m:oMath>
                <m:sSubSup>
                  <m:sSubSupPr>
                    <m:ctrlPr>
                      <w:rPr>
                        <w:rFonts w:ascii="Cambria Math" w:hAnsi="Cambria Math"/>
                      </w:rPr>
                    </m:ctrlPr>
                  </m:sSubSupPr>
                  <m:e>
                    <m:r>
                      <w:rPr>
                        <w:rFonts w:ascii="Cambria Math" w:hAnsi="Cambria Math"/>
                      </w:rPr>
                      <m:t>A</m:t>
                    </m:r>
                  </m:e>
                  <m: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g</m:t>
                                </m:r>
                              </m:e>
                              <m: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sub>
                            </m:sSub>
                          </m:num>
                          <m:den>
                            <m:sSubSup>
                              <m:sSubSupPr>
                                <m:ctrlPr>
                                  <w:rPr>
                                    <w:rFonts w:ascii="Cambria Math" w:hAnsi="Cambria Math"/>
                                  </w:rPr>
                                </m:ctrlPr>
                              </m:sSubSupPr>
                              <m:e>
                                <m:r>
                                  <w:rPr>
                                    <w:rFonts w:ascii="Cambria Math" w:hAnsi="Cambria Math"/>
                                  </w:rPr>
                                  <m:t>g</m:t>
                                </m:r>
                              </m:e>
                              <m:sub>
                                <m:r>
                                  <w:rPr>
                                    <w:rFonts w:ascii="Cambria Math" w:hAnsi="Cambria Math"/>
                                  </w:rPr>
                                  <m:t>max</m:t>
                                </m:r>
                              </m:sub>
                              <m:sup>
                                <m:r>
                                  <w:rPr>
                                    <w:rFonts w:ascii="Cambria Math" w:hAnsi="Cambria Math"/>
                                  </w:rPr>
                                  <m:t>contact</m:t>
                                </m:r>
                              </m:sup>
                            </m:sSubSup>
                          </m:den>
                        </m:f>
                      </m:e>
                    </m:d>
                  </m:e>
                  <m:sup>
                    <m:r>
                      <w:rPr>
                        <w:rFonts w:ascii="Cambria Math" w:hAnsi="Cambria Math"/>
                      </w:rPr>
                      <m:t>τ</m:t>
                    </m:r>
                  </m:sup>
                </m:sSup>
                <m:sSubSup>
                  <m:sSubSupPr>
                    <m:ctrlPr>
                      <w:rPr>
                        <w:rFonts w:ascii="Cambria Math" w:hAnsi="Cambria Math"/>
                      </w:rPr>
                    </m:ctrlPr>
                  </m:sSubSupPr>
                  <m:e>
                    <m:r>
                      <w:rPr>
                        <w:rFonts w:ascii="Cambria Math" w:hAnsi="Cambria Math"/>
                      </w:rPr>
                      <m:t>L</m:t>
                    </m:r>
                  </m:e>
                  <m:sub>
                    <m:r>
                      <w:rPr>
                        <w:rFonts w:ascii="Cambria Math" w:hAnsi="Cambria Math"/>
                      </w:rPr>
                      <m:t>v</m:t>
                    </m:r>
                  </m:sub>
                  <m:sup>
                    <m:r>
                      <m:rPr>
                        <m:sty m:val="p"/>
                      </m:rPr>
                      <w:rPr>
                        <w:rFonts w:ascii="Cambria Math" w:hAnsi="Cambria Math"/>
                      </w:rPr>
                      <m:t>2</m:t>
                    </m:r>
                  </m:sup>
                </m:sSubSup>
              </m:oMath>
            </m:oMathPara>
          </w:p>
        </w:tc>
        <w:tc>
          <w:tcPr>
            <w:tcW w:w="657" w:type="dxa"/>
            <w:vAlign w:val="center"/>
          </w:tcPr>
          <w:p w14:paraId="092C6F73" w14:textId="356E6243" w:rsidR="00654760" w:rsidRPr="00F849A5" w:rsidRDefault="007409C7" w:rsidP="0057423C">
            <w:r w:rsidRPr="00F849A5">
              <w:t>(</w:t>
            </w:r>
            <w:bookmarkStart w:id="46" w:name="Eq_5"/>
            <w:r w:rsidR="000C3B5B" w:rsidRPr="00F849A5">
              <w:t>5</w:t>
            </w:r>
            <w:bookmarkEnd w:id="46"/>
            <w:r w:rsidRPr="00F849A5">
              <w:t>)</w:t>
            </w:r>
          </w:p>
        </w:tc>
      </w:tr>
    </w:tbl>
    <w:p w14:paraId="144D769A" w14:textId="132F4E5A" w:rsidR="00654760" w:rsidRPr="00F849A5" w:rsidRDefault="007409C7" w:rsidP="0057423C">
      <w:pPr>
        <w:ind w:firstLine="0"/>
      </w:pPr>
      <w:r w:rsidRPr="00F849A5">
        <w:t xml:space="preserve">where </w:t>
      </w:r>
      <m:oMath>
        <m:sSub>
          <m:sSubPr>
            <m:ctrlPr>
              <w:rPr>
                <w:rFonts w:ascii="Cambria Math" w:hAnsi="Cambria Math" w:cs="Times New Roman"/>
                <w:i/>
              </w:rPr>
            </m:ctrlPr>
          </m:sSubPr>
          <m:e>
            <m:r>
              <w:rPr>
                <w:rFonts w:ascii="Cambria Math" w:hAnsi="Cambria Math" w:cs="Times New Roman"/>
              </w:rPr>
              <m:t>g</m:t>
            </m:r>
          </m:e>
          <m:sub>
            <m:d>
              <m:dPr>
                <m:ctrlPr>
                  <w:rPr>
                    <w:rFonts w:ascii="Cambria Math" w:hAnsi="Cambria Math" w:cs="Times New Roman"/>
                    <w:i/>
                  </w:rPr>
                </m:ctrlPr>
              </m:dPr>
              <m:e>
                <m:r>
                  <w:rPr>
                    <w:rFonts w:ascii="Cambria Math" w:hAnsi="Cambria Math" w:cs="Times New Roman"/>
                  </w:rPr>
                  <m:t>i,j,k</m:t>
                </m:r>
              </m:e>
            </m:d>
          </m:sub>
        </m:sSub>
        <m:r>
          <w:rPr>
            <w:rFonts w:ascii="Cambria Math" w:hAnsi="Cambria Math" w:cs="Times New Roman"/>
          </w:rPr>
          <m:t>∈(0,255)</m:t>
        </m:r>
      </m:oMath>
      <w:r w:rsidRPr="00F849A5">
        <w:t xml:space="preserve"> is the </w:t>
      </w:r>
      <w:proofErr w:type="spellStart"/>
      <w:r w:rsidR="00F40269" w:rsidRPr="00F849A5">
        <w:t>gray</w:t>
      </w:r>
      <w:proofErr w:type="spellEnd"/>
      <w:r w:rsidRPr="00F849A5">
        <w:t xml:space="preserve"> value of each voxel (</w:t>
      </w:r>
      <w:proofErr w:type="spellStart"/>
      <w:r w:rsidR="00232F24" w:rsidRPr="00F849A5">
        <w:t>i</w:t>
      </w:r>
      <w:proofErr w:type="spellEnd"/>
      <w:r w:rsidRPr="00F849A5">
        <w:t>,</w:t>
      </w:r>
      <w:r w:rsidR="00FD4FEE" w:rsidRPr="00F849A5">
        <w:t xml:space="preserve"> </w:t>
      </w:r>
      <w:r w:rsidRPr="00F849A5">
        <w:t>j,</w:t>
      </w:r>
      <w:r w:rsidR="00FD4FEE" w:rsidRPr="00F849A5">
        <w:t xml:space="preserve"> </w:t>
      </w:r>
      <w:r w:rsidRPr="00F849A5">
        <w:t xml:space="preserve">k) at the </w:t>
      </w:r>
      <w:r w:rsidR="00F40269" w:rsidRPr="00F849A5">
        <w:t>interp</w:t>
      </w:r>
      <w:r w:rsidR="00152C3A" w:rsidRPr="00F849A5">
        <w:t>article</w:t>
      </w:r>
      <w:r w:rsidRPr="00F849A5">
        <w:t xml:space="preserve"> contact and the </w:t>
      </w:r>
      <m:oMath>
        <m:sSubSup>
          <m:sSubSupPr>
            <m:ctrlPr>
              <w:rPr>
                <w:rFonts w:ascii="Cambria Math" w:hAnsi="Cambria Math"/>
                <w:i/>
              </w:rPr>
            </m:ctrlPr>
          </m:sSubSupPr>
          <m:e>
            <m:r>
              <w:rPr>
                <w:rFonts w:ascii="Cambria Math" w:hAnsi="Cambria Math"/>
              </w:rPr>
              <m:t>g</m:t>
            </m:r>
          </m:e>
          <m:sub>
            <m:r>
              <w:rPr>
                <w:rFonts w:ascii="Cambria Math" w:hAnsi="Cambria Math"/>
              </w:rPr>
              <m:t>max</m:t>
            </m:r>
          </m:sub>
          <m:sup>
            <m:r>
              <w:rPr>
                <w:rFonts w:ascii="Cambria Math" w:hAnsi="Cambria Math"/>
              </w:rPr>
              <m:t>contact</m:t>
            </m:r>
          </m:sup>
        </m:sSubSup>
      </m:oMath>
      <w:r w:rsidRPr="00F849A5">
        <w:t xml:space="preserve"> is the largest value among them. The power of </w:t>
      </w:r>
      <m:oMath>
        <m:r>
          <w:rPr>
            <w:rFonts w:ascii="Cambria Math" w:hAnsi="Cambria Math"/>
          </w:rPr>
          <m:t>τ</m:t>
        </m:r>
      </m:oMath>
      <w:r w:rsidRPr="00F849A5">
        <w:t xml:space="preserve"> is used to vary the severity of the penalty and</w:t>
      </w:r>
      <w:r w:rsidR="00F51E81" w:rsidRPr="00F849A5">
        <w:t xml:space="preserve"> is</w:t>
      </w:r>
      <w:r w:rsidRPr="00F849A5">
        <w:t xml:space="preserve"> set as 10 </w:t>
      </w:r>
      <w:r w:rsidR="00933E59" w:rsidRPr="00F849A5">
        <w:fldChar w:fldCharType="begin"/>
      </w:r>
      <w:r w:rsidR="00210C28" w:rsidRPr="00F849A5">
        <w:instrText xml:space="preserve"> ADDIN EN.CITE &lt;EndNote&gt;&lt;Cite&gt;&lt;Author&gt;van der Linden&lt;/Author&gt;&lt;Year&gt;2019&lt;/Year&gt;&lt;RecNum&gt;42&lt;/RecNum&gt;&lt;DisplayText&gt;[37]&lt;/DisplayText&gt;&lt;record&gt;&lt;rec-number&gt;42&lt;/rec-number&gt;&lt;foreign-keys&gt;&lt;key app="EN" db-id="5x5dzfxei0tvalezs5dpptv959tfdtfr5959" timestamp="1555280639"&gt;42&lt;/key&gt;&lt;/foreign-keys&gt;&lt;ref-type name="Journal Article"&gt;17&lt;/ref-type&gt;&lt;contributors&gt;&lt;authors&gt;&lt;author&gt;van der Linden,Joost H&lt;/author&gt;&lt;author&gt;Narsilio, Guillermo&lt;/author&gt;&lt;author&gt;Tordesillas, Antoinette&lt;/author&gt;&lt;/authors&gt;&lt;/contributors&gt;&lt;titles&gt;&lt;title&gt;Thermal conductance network model for computerised tomography images of real geomaterials (Under review)&lt;/title&gt;&lt;secondary-title&gt;Computers and Geotechnics&lt;/secondary-title&gt;&lt;/titles&gt;&lt;periodical&gt;&lt;full-title&gt;Computers and Geotechnics&lt;/full-title&gt;&lt;/periodical&gt;&lt;dates&gt;&lt;year&gt;2019&lt;/year&gt;&lt;/dates&gt;&lt;urls&gt;&lt;/urls&gt;&lt;/record&gt;&lt;/Cite&gt;&lt;/EndNote&gt;</w:instrText>
      </w:r>
      <w:r w:rsidR="00933E59" w:rsidRPr="00F849A5">
        <w:fldChar w:fldCharType="separate"/>
      </w:r>
      <w:r w:rsidR="00210C28" w:rsidRPr="00F849A5">
        <w:rPr>
          <w:noProof/>
        </w:rPr>
        <w:t>[</w:t>
      </w:r>
      <w:hyperlink w:anchor="_ENREF_37" w:tooltip="van der Linden, 2019 #42" w:history="1">
        <w:r w:rsidR="00210C28" w:rsidRPr="00F849A5">
          <w:rPr>
            <w:rStyle w:val="Hyperlink"/>
            <w:noProof/>
            <w:color w:val="auto"/>
          </w:rPr>
          <w:t>37</w:t>
        </w:r>
      </w:hyperlink>
      <w:r w:rsidR="00210C28" w:rsidRPr="00F849A5">
        <w:rPr>
          <w:noProof/>
        </w:rPr>
        <w:t>]</w:t>
      </w:r>
      <w:r w:rsidR="00933E59" w:rsidRPr="00F849A5">
        <w:fldChar w:fldCharType="end"/>
      </w:r>
      <w:r w:rsidRPr="00F849A5">
        <w:t xml:space="preserve"> after calibrating th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Pr="00F849A5">
        <w:t xml:space="preserve"> of sphere packings </w:t>
      </w:r>
      <w:r w:rsidR="00F51E81" w:rsidRPr="00F849A5">
        <w:t>using</w:t>
      </w:r>
      <w:r w:rsidRPr="00F849A5">
        <w:t xml:space="preserve"> the results of an existing thermal network for sphere packings </w:t>
      </w:r>
      <w:r w:rsidR="001C1DC3" w:rsidRPr="00F849A5">
        <w:fldChar w:fldCharType="begin"/>
      </w:r>
      <w:r w:rsidR="001C0E2D" w:rsidRPr="00F849A5">
        <w:instrText xml:space="preserve"> ADDIN EN.CITE &lt;EndNote&gt;&lt;Cite&gt;&lt;Author&gt;Yun&lt;/Author&gt;&lt;Year&gt;2010&lt;/Year&gt;&lt;RecNum&gt;57&lt;/RecNum&gt;&lt;DisplayText&gt;[34]&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EndNote&gt;</w:instrText>
      </w:r>
      <w:r w:rsidR="001C1DC3" w:rsidRPr="00F849A5">
        <w:fldChar w:fldCharType="separate"/>
      </w:r>
      <w:r w:rsidR="00210C28" w:rsidRPr="00F849A5">
        <w:rPr>
          <w:noProof/>
        </w:rPr>
        <w:t>[</w:t>
      </w:r>
      <w:hyperlink w:anchor="_ENREF_34" w:tooltip="Yun, 2010 #57" w:history="1">
        <w:r w:rsidR="00210C28" w:rsidRPr="00F849A5">
          <w:rPr>
            <w:rStyle w:val="Hyperlink"/>
            <w:noProof/>
            <w:color w:val="auto"/>
          </w:rPr>
          <w:t>34</w:t>
        </w:r>
      </w:hyperlink>
      <w:r w:rsidR="00210C28" w:rsidRPr="00F849A5">
        <w:rPr>
          <w:noProof/>
        </w:rPr>
        <w:t>]</w:t>
      </w:r>
      <w:r w:rsidR="001C1DC3" w:rsidRPr="00F849A5">
        <w:fldChar w:fldCharType="end"/>
      </w:r>
      <w:r w:rsidRPr="00F849A5">
        <w:t xml:space="preserve">.  </w:t>
      </w:r>
    </w:p>
    <w:p w14:paraId="35D591B0" w14:textId="03E9655A" w:rsidR="00654760" w:rsidRPr="00F849A5" w:rsidRDefault="007409C7" w:rsidP="0057423C">
      <w:r w:rsidRPr="00F849A5">
        <w:t xml:space="preserve">Near-contact cylinders are generated based on the </w:t>
      </w:r>
      <w:r w:rsidR="009F7861" w:rsidRPr="00F849A5">
        <w:t>near-contact</w:t>
      </w:r>
      <w:r w:rsidR="009C58A8" w:rsidRPr="00F849A5">
        <w:t>s</w:t>
      </w:r>
      <w:r w:rsidRPr="00F849A5">
        <w:t xml:space="preserve"> identified in </w:t>
      </w:r>
      <w:r w:rsidR="00E86E9F" w:rsidRPr="00F849A5">
        <w:fldChar w:fldCharType="begin"/>
      </w:r>
      <w:r w:rsidR="00E86E9F" w:rsidRPr="00F849A5">
        <w:instrText xml:space="preserve"> REF _Ref7683309 \h </w:instrText>
      </w:r>
      <w:r w:rsidR="0057423C" w:rsidRPr="00F849A5">
        <w:instrText xml:space="preserve"> \* MERGEFORMAT </w:instrText>
      </w:r>
      <w:r w:rsidR="00E86E9F" w:rsidRPr="00F849A5">
        <w:fldChar w:fldCharType="separate"/>
      </w:r>
      <w:r w:rsidR="004B46EA" w:rsidRPr="00F849A5">
        <w:t xml:space="preserve">Fig. </w:t>
      </w:r>
      <w:r w:rsidR="004B46EA" w:rsidRPr="00F849A5">
        <w:rPr>
          <w:noProof/>
        </w:rPr>
        <w:t>4</w:t>
      </w:r>
      <w:r w:rsidR="00E86E9F" w:rsidRPr="00F849A5">
        <w:fldChar w:fldCharType="end"/>
      </w:r>
      <w:r w:rsidRPr="00F849A5">
        <w:t>. Then</w:t>
      </w:r>
      <w:r w:rsidR="009C58A8" w:rsidRPr="00F849A5">
        <w:t>, the</w:t>
      </w:r>
      <w:r w:rsidRPr="00F849A5">
        <w:t xml:space="preserve"> conductance at </w:t>
      </w:r>
      <w:r w:rsidR="00962CD9" w:rsidRPr="00F849A5">
        <w:t>near-</w:t>
      </w:r>
      <w:r w:rsidRPr="00F849A5">
        <w:t xml:space="preserve">contact cylinders </w:t>
      </w:r>
      <m:oMath>
        <m:sSup>
          <m:sSupPr>
            <m:ctrlPr>
              <w:rPr>
                <w:rFonts w:ascii="Cambria Math" w:hAnsi="Cambria Math"/>
              </w:rPr>
            </m:ctrlPr>
          </m:sSupPr>
          <m:e>
            <m:r>
              <w:rPr>
                <w:rFonts w:ascii="Cambria Math" w:hAnsi="Cambria Math"/>
              </w:rPr>
              <m:t>C</m:t>
            </m:r>
          </m:e>
          <m:sup>
            <m:r>
              <w:rPr>
                <w:rFonts w:ascii="Cambria Math" w:hAnsi="Cambria Math"/>
              </w:rPr>
              <m:t>gap</m:t>
            </m:r>
          </m:sup>
        </m:sSup>
      </m:oMath>
      <w:r w:rsidRPr="00F849A5">
        <w:t xml:space="preserve"> </w:t>
      </w:r>
      <w:r w:rsidR="005D6AFD" w:rsidRPr="00F849A5">
        <w:t>can be</w:t>
      </w:r>
      <w:r w:rsidRPr="00F849A5">
        <w:t xml:space="preserve"> calculated as:</w:t>
      </w:r>
    </w:p>
    <w:tbl>
      <w:tblPr>
        <w:tblW w:w="0" w:type="auto"/>
        <w:tblInd w:w="10" w:type="dxa"/>
        <w:tblCellMar>
          <w:left w:w="10" w:type="dxa"/>
          <w:right w:w="10" w:type="dxa"/>
        </w:tblCellMar>
        <w:tblLook w:val="04A0" w:firstRow="1" w:lastRow="0" w:firstColumn="1" w:lastColumn="0" w:noHBand="0" w:noVBand="1"/>
      </w:tblPr>
      <w:tblGrid>
        <w:gridCol w:w="562"/>
        <w:gridCol w:w="7797"/>
        <w:gridCol w:w="657"/>
      </w:tblGrid>
      <w:tr w:rsidR="00F849A5" w:rsidRPr="00F849A5" w14:paraId="1D37FE98" w14:textId="77777777" w:rsidTr="00654760">
        <w:tc>
          <w:tcPr>
            <w:tcW w:w="562" w:type="dxa"/>
            <w:vAlign w:val="center"/>
          </w:tcPr>
          <w:p w14:paraId="24994A32" w14:textId="77777777" w:rsidR="00654760" w:rsidRPr="00F849A5" w:rsidRDefault="00654760" w:rsidP="0057423C"/>
        </w:tc>
        <w:tc>
          <w:tcPr>
            <w:tcW w:w="7797" w:type="dxa"/>
            <w:vAlign w:val="center"/>
          </w:tcPr>
          <w:p w14:paraId="27C02DB7" w14:textId="04CD9669" w:rsidR="00654760" w:rsidRPr="00F849A5" w:rsidRDefault="00383029" w:rsidP="0057423C">
            <m:oMathPara>
              <m:oMath>
                <m:sSup>
                  <m:sSupPr>
                    <m:ctrlPr>
                      <w:rPr>
                        <w:rFonts w:ascii="Cambria Math" w:hAnsi="Cambria Math"/>
                      </w:rPr>
                    </m:ctrlPr>
                  </m:sSupPr>
                  <m:e>
                    <m:r>
                      <m:rPr>
                        <m:sty m:val="p"/>
                      </m:rPr>
                      <w:rPr>
                        <w:rFonts w:ascii="Cambria Math" w:hAnsi="Cambria Math"/>
                      </w:rPr>
                      <m:t>C</m:t>
                    </m:r>
                  </m:e>
                  <m:sup>
                    <m:r>
                      <w:rPr>
                        <w:rFonts w:ascii="Cambria Math" w:hAnsi="Cambria Math"/>
                      </w:rPr>
                      <m:t>gap</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l</m:t>
                    </m:r>
                  </m:sub>
                  <m:sup/>
                  <m:e>
                    <m:sSubSup>
                      <m:sSubSupPr>
                        <m:ctrlPr>
                          <w:rPr>
                            <w:rFonts w:ascii="Cambria Math" w:hAnsi="Cambria Math"/>
                          </w:rPr>
                        </m:ctrlPr>
                      </m:sSubSupPr>
                      <m:e>
                        <m:r>
                          <w:rPr>
                            <w:rFonts w:ascii="Cambria Math" w:hAnsi="Cambria Math"/>
                          </w:rPr>
                          <m:t>C</m:t>
                        </m:r>
                      </m:e>
                      <m:sub>
                        <m:r>
                          <w:rPr>
                            <w:rFonts w:ascii="Cambria Math" w:hAnsi="Cambria Math"/>
                          </w:rPr>
                          <m:t>l</m:t>
                        </m:r>
                      </m:sub>
                      <m:sup>
                        <m:r>
                          <w:rPr>
                            <w:rFonts w:ascii="Cambria Math" w:hAnsi="Cambria Math"/>
                          </w:rPr>
                          <m:t>g</m:t>
                        </m:r>
                      </m:sup>
                    </m:sSubSup>
                  </m:e>
                </m:nary>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ν</m:t>
                    </m:r>
                  </m:sub>
                </m:sSub>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w:rPr>
                                <w:rFonts w:ascii="Cambria Math" w:hAnsi="Cambria Math"/>
                              </w:rPr>
                              <m:t>L</m:t>
                            </m:r>
                          </m:e>
                          <m:sup>
                            <m:r>
                              <m:rPr>
                                <m:sty m:val="p"/>
                              </m:rPr>
                              <w:rPr>
                                <w:rFonts w:ascii="Cambria Math" w:hAnsi="Cambria Math"/>
                              </w:rPr>
                              <m:t xml:space="preserve"> </m:t>
                            </m:r>
                            <m:r>
                              <w:rPr>
                                <w:rFonts w:ascii="Cambria Math" w:hAnsi="Cambria Math"/>
                              </w:rPr>
                              <m:t>v</m:t>
                            </m:r>
                          </m:sup>
                        </m:sSup>
                      </m:e>
                    </m:d>
                  </m:e>
                  <m:sup>
                    <m:r>
                      <m:rPr>
                        <m:sty m:val="p"/>
                      </m:rPr>
                      <w:rPr>
                        <w:rFonts w:ascii="Cambria Math" w:hAnsi="Cambria Math"/>
                      </w:rPr>
                      <m:t>2</m:t>
                    </m:r>
                  </m:sup>
                </m:sSup>
                <m:nary>
                  <m:naryPr>
                    <m:chr m:val="∑"/>
                    <m:limLoc m:val="undOvr"/>
                    <m:supHide m:val="1"/>
                    <m:ctrlPr>
                      <w:rPr>
                        <w:rFonts w:ascii="Cambria Math" w:hAnsi="Cambria Math"/>
                      </w:rPr>
                    </m:ctrlPr>
                  </m:naryPr>
                  <m:sub>
                    <m:r>
                      <w:rPr>
                        <w:rFonts w:ascii="Cambria Math" w:hAnsi="Cambria Math"/>
                      </w:rPr>
                      <m:t>l</m:t>
                    </m:r>
                  </m:sub>
                  <m:sup/>
                  <m:e>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L</m:t>
                            </m:r>
                          </m:e>
                          <m:sub>
                            <m:r>
                              <w:rPr>
                                <w:rFonts w:ascii="Cambria Math" w:hAnsi="Cambria Math"/>
                              </w:rPr>
                              <m:t>l</m:t>
                            </m:r>
                          </m:sub>
                          <m:sup>
                            <m:r>
                              <w:rPr>
                                <w:rFonts w:ascii="Cambria Math" w:hAnsi="Cambria Math"/>
                              </w:rPr>
                              <m:t>g</m:t>
                            </m:r>
                          </m:sup>
                        </m:sSubSup>
                      </m:den>
                    </m:f>
                  </m:e>
                </m:nary>
              </m:oMath>
            </m:oMathPara>
          </w:p>
        </w:tc>
        <w:tc>
          <w:tcPr>
            <w:tcW w:w="657" w:type="dxa"/>
            <w:vAlign w:val="center"/>
          </w:tcPr>
          <w:p w14:paraId="12A69F3F" w14:textId="6E60FA79" w:rsidR="00654760" w:rsidRPr="00F849A5" w:rsidRDefault="007409C7" w:rsidP="0057423C">
            <w:r w:rsidRPr="00F849A5">
              <w:t>(</w:t>
            </w:r>
            <w:bookmarkStart w:id="47" w:name="Eq_6"/>
            <w:r w:rsidR="000C3B5B" w:rsidRPr="00F849A5">
              <w:t>6</w:t>
            </w:r>
            <w:bookmarkEnd w:id="47"/>
            <w:r w:rsidRPr="00F849A5">
              <w:t>)</w:t>
            </w:r>
          </w:p>
        </w:tc>
      </w:tr>
    </w:tbl>
    <w:p w14:paraId="7D7FA685" w14:textId="065EA06D" w:rsidR="00654760" w:rsidRPr="00F849A5" w:rsidRDefault="007409C7" w:rsidP="0057423C">
      <w:pPr>
        <w:ind w:firstLine="0"/>
      </w:pPr>
      <w:r w:rsidRPr="00F849A5">
        <w:t xml:space="preserve">where </w:t>
      </w:r>
      <m:oMath>
        <m:sSub>
          <m:sSubPr>
            <m:ctrlPr>
              <w:rPr>
                <w:rFonts w:ascii="Cambria Math" w:hAnsi="Cambria Math"/>
                <w:i/>
              </w:rPr>
            </m:ctrlPr>
          </m:sSubPr>
          <m:e>
            <m:r>
              <w:rPr>
                <w:rFonts w:ascii="Cambria Math" w:hAnsi="Cambria Math"/>
              </w:rPr>
              <m:t>λ</m:t>
            </m:r>
          </m:e>
          <m:sub>
            <m:r>
              <w:rPr>
                <w:rFonts w:ascii="Cambria Math" w:hAnsi="Cambria Math"/>
              </w:rPr>
              <m:t>v</m:t>
            </m:r>
          </m:sub>
        </m:sSub>
      </m:oMath>
      <w:r w:rsidRPr="00F849A5">
        <w:t xml:space="preserve"> represents the thermal conductivity of the void phase and </w:t>
      </w:r>
      <m:oMath>
        <m:sSubSup>
          <m:sSubSupPr>
            <m:ctrlPr>
              <w:rPr>
                <w:rFonts w:ascii="Cambria Math" w:hAnsi="Cambria Math"/>
                <w:i/>
              </w:rPr>
            </m:ctrlPr>
          </m:sSubSupPr>
          <m:e>
            <m:r>
              <w:rPr>
                <w:rFonts w:ascii="Cambria Math" w:hAnsi="Cambria Math"/>
              </w:rPr>
              <m:t>L</m:t>
            </m:r>
          </m:e>
          <m:sub>
            <m:r>
              <w:rPr>
                <w:rFonts w:ascii="Cambria Math" w:hAnsi="Cambria Math"/>
              </w:rPr>
              <m:t>l</m:t>
            </m:r>
          </m:sub>
          <m:sup>
            <m:r>
              <w:rPr>
                <w:rFonts w:ascii="Cambria Math" w:hAnsi="Cambria Math"/>
              </w:rPr>
              <m:t>g</m:t>
            </m:r>
          </m:sup>
        </m:sSubSup>
      </m:oMath>
      <w:r w:rsidRPr="00F849A5">
        <w:t xml:space="preserve"> is the length of </w:t>
      </w:r>
      <w:r w:rsidR="00A91C84" w:rsidRPr="00F849A5">
        <w:t xml:space="preserve">the </w:t>
      </w:r>
      <w:r w:rsidRPr="00F849A5">
        <w:t>near-contact cylinder.</w:t>
      </w:r>
    </w:p>
    <w:p w14:paraId="4D441B0F" w14:textId="77777777" w:rsidR="00654760" w:rsidRPr="00F849A5" w:rsidRDefault="00654760" w:rsidP="0057423C"/>
    <w:p w14:paraId="2853A385" w14:textId="1CB0A8DA" w:rsidR="00654760" w:rsidRPr="00F849A5" w:rsidRDefault="007409C7" w:rsidP="0057423C">
      <w:pPr>
        <w:jc w:val="center"/>
      </w:pPr>
      <w:r w:rsidRPr="00F849A5">
        <w:t>&lt;</w:t>
      </w:r>
      <w:r w:rsidR="00E86E9F" w:rsidRPr="00F849A5">
        <w:fldChar w:fldCharType="begin"/>
      </w:r>
      <w:r w:rsidR="00E86E9F" w:rsidRPr="00F849A5">
        <w:instrText xml:space="preserve"> REF _Ref7683404 \h </w:instrText>
      </w:r>
      <w:r w:rsidR="0057423C" w:rsidRPr="00F849A5">
        <w:instrText xml:space="preserve"> \* MERGEFORMAT </w:instrText>
      </w:r>
      <w:r w:rsidR="00E86E9F" w:rsidRPr="00F849A5">
        <w:fldChar w:fldCharType="separate"/>
      </w:r>
      <w:r w:rsidR="004B46EA" w:rsidRPr="00F849A5">
        <w:t xml:space="preserve">Fig. </w:t>
      </w:r>
      <w:r w:rsidR="004B46EA" w:rsidRPr="00F849A5">
        <w:rPr>
          <w:noProof/>
        </w:rPr>
        <w:t>6</w:t>
      </w:r>
      <w:r w:rsidR="00E86E9F" w:rsidRPr="00F849A5">
        <w:fldChar w:fldCharType="end"/>
      </w:r>
      <w:r w:rsidR="00E86E9F" w:rsidRPr="00F849A5">
        <w:t xml:space="preserve"> </w:t>
      </w:r>
      <w:r w:rsidRPr="00F849A5">
        <w:t>around here&gt;</w:t>
      </w:r>
    </w:p>
    <w:p w14:paraId="648A82E0" w14:textId="01DBEC15" w:rsidR="00654760" w:rsidRPr="00F849A5" w:rsidRDefault="00C924C4" w:rsidP="0057423C">
      <w:pPr>
        <w:jc w:val="center"/>
      </w:pPr>
      <w:r w:rsidRPr="00F849A5">
        <w:rPr>
          <w:noProof/>
          <w:lang w:eastAsia="en-AU"/>
        </w:rPr>
        <w:lastRenderedPageBreak/>
        <w:drawing>
          <wp:inline distT="0" distB="0" distL="0" distR="0" wp14:anchorId="4C31D2E6" wp14:editId="17E0B940">
            <wp:extent cx="5731510" cy="4267971"/>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267971"/>
                    </a:xfrm>
                    <a:prstGeom prst="rect">
                      <a:avLst/>
                    </a:prstGeom>
                    <a:noFill/>
                    <a:ln>
                      <a:noFill/>
                    </a:ln>
                  </pic:spPr>
                </pic:pic>
              </a:graphicData>
            </a:graphic>
          </wp:inline>
        </w:drawing>
      </w:r>
    </w:p>
    <w:p w14:paraId="2AF164A5" w14:textId="72AB38A8" w:rsidR="00654760" w:rsidRPr="00F849A5" w:rsidRDefault="00456144" w:rsidP="0057423C">
      <w:pPr>
        <w:pStyle w:val="Caption"/>
        <w:rPr>
          <w:color w:val="auto"/>
        </w:rPr>
      </w:pPr>
      <w:bookmarkStart w:id="48" w:name="_Ref7683404"/>
      <w:bookmarkStart w:id="49" w:name="_Toc7016637"/>
      <w:bookmarkStart w:id="50" w:name="_Toc14942424"/>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6</w:t>
      </w:r>
      <w:r w:rsidR="00ED45DA" w:rsidRPr="00F849A5">
        <w:rPr>
          <w:noProof/>
          <w:color w:val="auto"/>
        </w:rPr>
        <w:fldChar w:fldCharType="end"/>
      </w:r>
      <w:bookmarkEnd w:id="48"/>
      <w:r w:rsidR="007409C7" w:rsidRPr="00F849A5">
        <w:rPr>
          <w:color w:val="auto"/>
        </w:rPr>
        <w:t>. Computation of thermal conductance in the thermal conductance network (TCNM)</w:t>
      </w:r>
      <w:bookmarkEnd w:id="49"/>
      <w:r w:rsidR="007D7B9C" w:rsidRPr="00F849A5">
        <w:rPr>
          <w:color w:val="auto"/>
        </w:rPr>
        <w:t>.</w:t>
      </w:r>
      <w:bookmarkEnd w:id="50"/>
    </w:p>
    <w:p w14:paraId="7601292D" w14:textId="77777777" w:rsidR="00654760" w:rsidRPr="00F849A5" w:rsidRDefault="00654760" w:rsidP="0057423C"/>
    <w:p w14:paraId="27512870" w14:textId="17F3D732" w:rsidR="00654760" w:rsidRPr="00F849A5" w:rsidRDefault="007409C7" w:rsidP="0057423C">
      <w:pPr>
        <w:jc w:val="center"/>
      </w:pPr>
      <w:r w:rsidRPr="00F849A5">
        <w:t>&lt;</w:t>
      </w:r>
      <w:r w:rsidR="00E86E9F" w:rsidRPr="00F849A5">
        <w:fldChar w:fldCharType="begin"/>
      </w:r>
      <w:r w:rsidR="00E86E9F" w:rsidRPr="00F849A5">
        <w:instrText xml:space="preserve"> REF _Ref7683422 \h </w:instrText>
      </w:r>
      <w:r w:rsidR="0057423C" w:rsidRPr="00F849A5">
        <w:instrText xml:space="preserve"> \* MERGEFORMAT </w:instrText>
      </w:r>
      <w:r w:rsidR="00E86E9F" w:rsidRPr="00F849A5">
        <w:fldChar w:fldCharType="separate"/>
      </w:r>
      <w:r w:rsidR="004B46EA" w:rsidRPr="00F849A5">
        <w:t xml:space="preserve">Fig. </w:t>
      </w:r>
      <w:r w:rsidR="004B46EA" w:rsidRPr="00F849A5">
        <w:rPr>
          <w:noProof/>
        </w:rPr>
        <w:t>7</w:t>
      </w:r>
      <w:r w:rsidR="00E86E9F" w:rsidRPr="00F849A5">
        <w:fldChar w:fldCharType="end"/>
      </w:r>
      <w:r w:rsidR="00E86E9F" w:rsidRPr="00F849A5">
        <w:t xml:space="preserve"> </w:t>
      </w:r>
      <w:r w:rsidRPr="00F849A5">
        <w:t>around here&gt;</w:t>
      </w:r>
    </w:p>
    <w:p w14:paraId="52602CCC" w14:textId="2873A282" w:rsidR="00B77105" w:rsidRPr="00F849A5" w:rsidRDefault="00B77105" w:rsidP="0057423C">
      <w:pPr>
        <w:jc w:val="center"/>
      </w:pPr>
      <w:r w:rsidRPr="00F849A5">
        <w:rPr>
          <w:noProof/>
          <w:lang w:eastAsia="en-AU"/>
        </w:rPr>
        <w:drawing>
          <wp:inline distT="0" distB="0" distL="0" distR="0" wp14:anchorId="1A83ED39" wp14:editId="1A367B73">
            <wp:extent cx="5731510" cy="1849812"/>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849812"/>
                    </a:xfrm>
                    <a:prstGeom prst="rect">
                      <a:avLst/>
                    </a:prstGeom>
                    <a:noFill/>
                    <a:ln>
                      <a:noFill/>
                    </a:ln>
                  </pic:spPr>
                </pic:pic>
              </a:graphicData>
            </a:graphic>
          </wp:inline>
        </w:drawing>
      </w:r>
    </w:p>
    <w:p w14:paraId="0B7690E1" w14:textId="760108A4" w:rsidR="00654760" w:rsidRPr="00F849A5" w:rsidRDefault="00456144" w:rsidP="0057423C">
      <w:pPr>
        <w:pStyle w:val="Caption"/>
        <w:rPr>
          <w:color w:val="auto"/>
        </w:rPr>
      </w:pPr>
      <w:bookmarkStart w:id="51" w:name="_Ref7683422"/>
      <w:bookmarkStart w:id="52" w:name="_Toc7016638"/>
      <w:bookmarkStart w:id="53" w:name="_Toc14942425"/>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7</w:t>
      </w:r>
      <w:r w:rsidR="00ED45DA" w:rsidRPr="00F849A5">
        <w:rPr>
          <w:noProof/>
          <w:color w:val="auto"/>
        </w:rPr>
        <w:fldChar w:fldCharType="end"/>
      </w:r>
      <w:bookmarkEnd w:id="51"/>
      <w:r w:rsidR="007409C7" w:rsidRPr="00F849A5">
        <w:rPr>
          <w:color w:val="auto"/>
        </w:rPr>
        <w:t xml:space="preserve">. </w:t>
      </w:r>
      <w:r w:rsidR="00F40269" w:rsidRPr="00F849A5">
        <w:rPr>
          <w:color w:val="auto"/>
        </w:rPr>
        <w:t>Over</w:t>
      </w:r>
      <w:r w:rsidR="007F06CC" w:rsidRPr="00F849A5">
        <w:rPr>
          <w:color w:val="auto"/>
        </w:rPr>
        <w:t>-</w:t>
      </w:r>
      <w:r w:rsidR="00F40269" w:rsidRPr="00F849A5">
        <w:rPr>
          <w:color w:val="auto"/>
        </w:rPr>
        <w:t>s</w:t>
      </w:r>
      <w:r w:rsidR="000B20A1" w:rsidRPr="00F849A5">
        <w:rPr>
          <w:color w:val="auto"/>
        </w:rPr>
        <w:t>moothing</w:t>
      </w:r>
      <w:r w:rsidR="007409C7" w:rsidRPr="00F849A5">
        <w:rPr>
          <w:color w:val="auto"/>
        </w:rPr>
        <w:t xml:space="preserve"> of CT images after threshold segmentation</w:t>
      </w:r>
      <w:r w:rsidR="000E3302" w:rsidRPr="00F849A5">
        <w:rPr>
          <w:color w:val="auto"/>
        </w:rPr>
        <w:t>:</w:t>
      </w:r>
      <w:r w:rsidR="007409C7" w:rsidRPr="00F849A5">
        <w:rPr>
          <w:color w:val="auto"/>
        </w:rPr>
        <w:t xml:space="preserve"> (a) Two discs with </w:t>
      </w:r>
      <w:r w:rsidR="00C977F5" w:rsidRPr="00F849A5">
        <w:rPr>
          <w:color w:val="auto"/>
        </w:rPr>
        <w:t xml:space="preserve">a </w:t>
      </w:r>
      <w:r w:rsidR="007409C7" w:rsidRPr="00F849A5">
        <w:rPr>
          <w:color w:val="auto"/>
        </w:rPr>
        <w:t>1</w:t>
      </w:r>
      <w:r w:rsidR="00A91C84" w:rsidRPr="00F849A5">
        <w:rPr>
          <w:color w:val="auto"/>
        </w:rPr>
        <w:t>-</w:t>
      </w:r>
      <w:r w:rsidR="007409C7" w:rsidRPr="00F849A5">
        <w:rPr>
          <w:color w:val="auto"/>
        </w:rPr>
        <w:t>pixel gap</w:t>
      </w:r>
      <w:r w:rsidR="000E3302" w:rsidRPr="00F849A5">
        <w:rPr>
          <w:color w:val="auto"/>
        </w:rPr>
        <w:t xml:space="preserve">; </w:t>
      </w:r>
      <w:r w:rsidR="007409C7" w:rsidRPr="00F849A5">
        <w:rPr>
          <w:color w:val="auto"/>
        </w:rPr>
        <w:t xml:space="preserve">(b) </w:t>
      </w:r>
      <w:r w:rsidR="000E3302" w:rsidRPr="00F849A5">
        <w:rPr>
          <w:color w:val="auto"/>
        </w:rPr>
        <w:t>a</w:t>
      </w:r>
      <w:r w:rsidR="00A91C84" w:rsidRPr="00F849A5">
        <w:rPr>
          <w:color w:val="auto"/>
        </w:rPr>
        <w:t xml:space="preserve"> s</w:t>
      </w:r>
      <w:r w:rsidR="007409C7" w:rsidRPr="00F849A5">
        <w:rPr>
          <w:color w:val="auto"/>
        </w:rPr>
        <w:t xml:space="preserve">mall gap in </w:t>
      </w:r>
      <w:r w:rsidR="00F40269" w:rsidRPr="00F849A5">
        <w:rPr>
          <w:color w:val="auto"/>
        </w:rPr>
        <w:t>gray</w:t>
      </w:r>
      <w:r w:rsidR="007409C7" w:rsidRPr="00F849A5">
        <w:rPr>
          <w:color w:val="auto"/>
        </w:rPr>
        <w:t>scale</w:t>
      </w:r>
      <w:r w:rsidR="00BE0FEC" w:rsidRPr="00F849A5">
        <w:rPr>
          <w:color w:val="auto"/>
        </w:rPr>
        <w:t>;</w:t>
      </w:r>
      <w:r w:rsidR="007409C7" w:rsidRPr="00F849A5">
        <w:rPr>
          <w:color w:val="auto"/>
        </w:rPr>
        <w:t xml:space="preserve"> (c) </w:t>
      </w:r>
      <w:r w:rsidR="00F40269" w:rsidRPr="00F849A5">
        <w:rPr>
          <w:color w:val="auto"/>
        </w:rPr>
        <w:t>over</w:t>
      </w:r>
      <w:r w:rsidR="007F06CC" w:rsidRPr="00F849A5">
        <w:rPr>
          <w:color w:val="auto"/>
        </w:rPr>
        <w:t>-</w:t>
      </w:r>
      <w:r w:rsidR="00F40269" w:rsidRPr="00F849A5">
        <w:rPr>
          <w:color w:val="auto"/>
        </w:rPr>
        <w:t>s</w:t>
      </w:r>
      <w:r w:rsidR="007409C7" w:rsidRPr="00F849A5">
        <w:rPr>
          <w:color w:val="auto"/>
        </w:rPr>
        <w:t>moothing in the contact after threshold segmentation</w:t>
      </w:r>
      <w:r w:rsidR="00295D4F" w:rsidRPr="00F849A5">
        <w:rPr>
          <w:color w:val="auto"/>
        </w:rPr>
        <w:t xml:space="preserve"> (after</w:t>
      </w:r>
      <w:r w:rsidR="00DB54C8" w:rsidRPr="00F849A5">
        <w:rPr>
          <w:color w:val="auto"/>
        </w:rPr>
        <w:t xml:space="preserve"> </w:t>
      </w:r>
      <w:r w:rsidR="00301A7F" w:rsidRPr="00F849A5">
        <w:rPr>
          <w:color w:val="auto"/>
        </w:rPr>
        <w:fldChar w:fldCharType="begin"/>
      </w:r>
      <w:r w:rsidR="001C0E2D" w:rsidRPr="00F849A5">
        <w:rPr>
          <w:color w:val="auto"/>
        </w:rPr>
        <w:instrText xml:space="preserve"> ADDIN EN.CITE &lt;EndNote&gt;&lt;Cite&gt;&lt;Author&gt;Wiebicke&lt;/Author&gt;&lt;Year&gt;2017&lt;/Year&gt;&lt;RecNum&gt;99&lt;/RecNum&gt;&lt;DisplayText&gt;[42]&lt;/DisplayText&gt;&lt;record&gt;&lt;rec-number&gt;99&lt;/rec-number&gt;&lt;foreign-keys&gt;&lt;key app="EN" db-id="rvwr2vxxd9szv3efd5t5f9db0pfrrr0pfz90" timestamp="1546831687"&gt;99&lt;/key&gt;&lt;/foreign-keys&gt;&lt;ref-type name="Journal Article"&gt;17&lt;/ref-type&gt;&lt;contributors&gt;&lt;authors&gt;&lt;author&gt;Wiebicke, Max&lt;/author&gt;&lt;author&gt;Andò, Edward&lt;/author&gt;&lt;author&gt;Herle, Ivo&lt;/author&gt;&lt;author&gt;Viggiani, Gioacchino&lt;/author&gt;&lt;/authors&gt;&lt;/contributors&gt;&lt;titles&gt;&lt;title&gt;On the metrology of interparticle contacts in sand from x-ray tomography images&lt;/title&gt;&lt;secondary-title&gt;Measurement Science and Technology&lt;/secondary-title&gt;&lt;/titles&gt;&lt;pages&gt;124007&lt;/pages&gt;&lt;volume&gt;28&lt;/volume&gt;&lt;number&gt;12&lt;/number&gt;&lt;dates&gt;&lt;year&gt;2017&lt;/year&gt;&lt;/dates&gt;&lt;isbn&gt;0957-0233&lt;/isbn&gt;&lt;urls&gt;&lt;/urls&gt;&lt;/record&gt;&lt;/Cite&gt;&lt;/EndNote&gt;</w:instrText>
      </w:r>
      <w:r w:rsidR="00301A7F" w:rsidRPr="00F849A5">
        <w:rPr>
          <w:color w:val="auto"/>
        </w:rPr>
        <w:fldChar w:fldCharType="separate"/>
      </w:r>
      <w:r w:rsidR="003870DE" w:rsidRPr="00F849A5">
        <w:rPr>
          <w:noProof/>
          <w:color w:val="auto"/>
        </w:rPr>
        <w:t>[</w:t>
      </w:r>
      <w:hyperlink w:anchor="_ENREF_42" w:tooltip="Wiebicke, 2017 #99" w:history="1">
        <w:r w:rsidR="003870DE" w:rsidRPr="00F849A5">
          <w:rPr>
            <w:rStyle w:val="Hyperlink"/>
            <w:noProof/>
            <w:color w:val="auto"/>
          </w:rPr>
          <w:t>42</w:t>
        </w:r>
      </w:hyperlink>
      <w:r w:rsidR="003870DE" w:rsidRPr="00F849A5">
        <w:rPr>
          <w:noProof/>
          <w:color w:val="auto"/>
        </w:rPr>
        <w:t>]</w:t>
      </w:r>
      <w:r w:rsidR="00301A7F" w:rsidRPr="00F849A5">
        <w:rPr>
          <w:color w:val="auto"/>
        </w:rPr>
        <w:fldChar w:fldCharType="end"/>
      </w:r>
      <w:r w:rsidR="00295D4F" w:rsidRPr="00F849A5">
        <w:rPr>
          <w:color w:val="auto"/>
        </w:rPr>
        <w:t>)</w:t>
      </w:r>
      <w:r w:rsidR="007409C7" w:rsidRPr="00F849A5">
        <w:rPr>
          <w:color w:val="auto"/>
        </w:rPr>
        <w:t>.</w:t>
      </w:r>
      <w:bookmarkEnd w:id="52"/>
      <w:bookmarkEnd w:id="53"/>
    </w:p>
    <w:p w14:paraId="34A4D3F6" w14:textId="47320E40" w:rsidR="00654760" w:rsidRPr="00F849A5" w:rsidRDefault="007409C7" w:rsidP="0057423C">
      <w:pPr>
        <w:pStyle w:val="Heading3"/>
        <w:rPr>
          <w:color w:val="auto"/>
        </w:rPr>
      </w:pPr>
      <w:r w:rsidRPr="00F849A5">
        <w:rPr>
          <w:color w:val="auto"/>
        </w:rPr>
        <w:t>Effective thermal conductivity calculation</w:t>
      </w:r>
    </w:p>
    <w:p w14:paraId="665999F8" w14:textId="7B44978E" w:rsidR="00654760" w:rsidRPr="00F849A5" w:rsidRDefault="00E334D8" w:rsidP="0057423C">
      <w:r w:rsidRPr="00F849A5">
        <w:t>To calculate</w:t>
      </w:r>
      <w:r w:rsidR="007409C7" w:rsidRPr="00F849A5">
        <w:t xml:space="preserve"> the </w:t>
      </w:r>
      <w:bookmarkStart w:id="54" w:name="OLE_LINK8"/>
      <w:bookmarkStart w:id="55" w:name="OLE_LINK19"/>
      <m:oMath>
        <m:sSub>
          <m:sSubPr>
            <m:ctrlPr>
              <w:rPr>
                <w:rFonts w:ascii="Cambria Math" w:hAnsi="Cambria Math"/>
                <w:i/>
              </w:rPr>
            </m:ctrlPr>
          </m:sSubPr>
          <m:e>
            <m:r>
              <w:rPr>
                <w:rFonts w:ascii="Cambria Math" w:hAnsi="Cambria Math"/>
              </w:rPr>
              <m:t>λ</m:t>
            </m:r>
          </m:e>
          <m:sub>
            <m:r>
              <w:rPr>
                <w:rFonts w:ascii="Cambria Math" w:hAnsi="Cambria Math"/>
              </w:rPr>
              <m:t>eff</m:t>
            </m:r>
          </m:sub>
        </m:sSub>
      </m:oMath>
      <w:bookmarkEnd w:id="54"/>
      <w:bookmarkEnd w:id="55"/>
      <w:r w:rsidR="007409C7" w:rsidRPr="00F849A5">
        <w:t xml:space="preserve"> of dry granular materials </w:t>
      </w:r>
      <w:r w:rsidR="00983443" w:rsidRPr="00F849A5">
        <w:t xml:space="preserve">by </w:t>
      </w:r>
      <w:r w:rsidR="007409C7" w:rsidRPr="00F849A5">
        <w:t>sole</w:t>
      </w:r>
      <w:r w:rsidR="00983443" w:rsidRPr="00F849A5">
        <w:t>ly</w:t>
      </w:r>
      <w:r w:rsidR="007409C7" w:rsidRPr="00F849A5">
        <w:t xml:space="preserve"> consider</w:t>
      </w:r>
      <w:r w:rsidR="00983443" w:rsidRPr="00F849A5">
        <w:t>ing</w:t>
      </w:r>
      <w:r w:rsidR="007409C7" w:rsidRPr="00F849A5">
        <w:t xml:space="preserve"> heat conduction</w:t>
      </w:r>
      <w:r w:rsidR="0024119B" w:rsidRPr="00F849A5">
        <w:t>,</w:t>
      </w:r>
      <w:r w:rsidR="007409C7" w:rsidRPr="00F849A5">
        <w:t xml:space="preserve"> </w:t>
      </w:r>
      <w:r w:rsidR="00983443" w:rsidRPr="00F849A5">
        <w:t xml:space="preserve">the </w:t>
      </w:r>
      <w:r w:rsidR="002161DB" w:rsidRPr="00F849A5">
        <w:t xml:space="preserve">heat flux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j</m:t>
            </m:r>
          </m:sub>
        </m:sSub>
      </m:oMath>
      <w:r w:rsidR="002161DB" w:rsidRPr="00F849A5">
        <w:t xml:space="preserve"> of an edge connecting node</w:t>
      </w:r>
      <w:r w:rsidR="00983443" w:rsidRPr="00F849A5">
        <w:t>s</w:t>
      </w:r>
      <w:r w:rsidR="002161DB" w:rsidRPr="00F849A5">
        <w:t xml:space="preserve"> </w:t>
      </w:r>
      <w:proofErr w:type="spellStart"/>
      <w:r w:rsidR="002161DB" w:rsidRPr="00F849A5">
        <w:t>i</w:t>
      </w:r>
      <w:proofErr w:type="spellEnd"/>
      <w:r w:rsidR="002161DB" w:rsidRPr="00F849A5">
        <w:t xml:space="preserve"> and j </w:t>
      </w:r>
      <w:r w:rsidR="005E4F86" w:rsidRPr="00F849A5">
        <w:t xml:space="preserve">is solved by importing </w:t>
      </w:r>
      <w:r w:rsidR="0024119B" w:rsidRPr="00F849A5">
        <w:t>t</w:t>
      </w:r>
      <w:r w:rsidR="007409C7" w:rsidRPr="00F849A5">
        <w:t xml:space="preserve">he computed thermal </w:t>
      </w:r>
      <w:proofErr w:type="spellStart"/>
      <w:r w:rsidR="007409C7" w:rsidRPr="00F849A5">
        <w:t>conductances</w:t>
      </w:r>
      <w:proofErr w:type="spellEnd"/>
      <w:r w:rsidR="007409C7" w:rsidRPr="00F849A5">
        <w:t xml:space="preserve"> to Fourier’s law (Equation </w:t>
      </w:r>
      <w:r w:rsidR="00DB27D2" w:rsidRPr="00F849A5">
        <w:fldChar w:fldCharType="begin"/>
      </w:r>
      <w:r w:rsidR="00DB27D2" w:rsidRPr="00F849A5">
        <w:instrText xml:space="preserve"> REF Eq_7 \h </w:instrText>
      </w:r>
      <w:r w:rsidR="0057423C" w:rsidRPr="00F849A5">
        <w:instrText xml:space="preserve"> \* MERGEFORMAT </w:instrText>
      </w:r>
      <w:r w:rsidR="00DB27D2" w:rsidRPr="00F849A5">
        <w:fldChar w:fldCharType="separate"/>
      </w:r>
      <w:r w:rsidR="004B46EA" w:rsidRPr="00F849A5">
        <w:t>7</w:t>
      </w:r>
      <w:r w:rsidR="00DB27D2" w:rsidRPr="00F849A5">
        <w:fldChar w:fldCharType="end"/>
      </w:r>
      <w:r w:rsidR="007409C7" w:rsidRPr="00F849A5">
        <w:t xml:space="preserve">) </w:t>
      </w:r>
      <w:r w:rsidR="000D4829" w:rsidRPr="00F849A5">
        <w:t xml:space="preserve">as part of the </w:t>
      </w:r>
      <w:r w:rsidR="007409C7" w:rsidRPr="00F849A5">
        <w:t xml:space="preserve">open-source </w:t>
      </w:r>
      <w:r w:rsidR="0098323D" w:rsidRPr="00F849A5">
        <w:t>Python library</w:t>
      </w:r>
      <w:r w:rsidR="007409C7" w:rsidRPr="00F849A5">
        <w:t xml:space="preserve"> </w:t>
      </w:r>
      <w:proofErr w:type="spellStart"/>
      <w:r w:rsidR="007409C7" w:rsidRPr="00F849A5">
        <w:t>OpenPNM</w:t>
      </w:r>
      <w:proofErr w:type="spellEnd"/>
      <w:r w:rsidR="007409C7" w:rsidRPr="00F849A5">
        <w:t xml:space="preserve"> </w:t>
      </w:r>
      <w:r w:rsidR="00BF031A" w:rsidRPr="00F849A5">
        <w:fldChar w:fldCharType="begin"/>
      </w:r>
      <w:r w:rsidR="001C0E2D" w:rsidRPr="00F849A5">
        <w:instrText xml:space="preserve"> ADDIN EN.CITE &lt;EndNote&gt;&lt;Cite&gt;&lt;Author&gt;Gostick&lt;/Author&gt;&lt;Year&gt;2017&lt;/Year&gt;&lt;RecNum&gt;168&lt;/RecNum&gt;&lt;DisplayText&gt;[56]&lt;/DisplayText&gt;&lt;record&gt;&lt;rec-number&gt;168&lt;/rec-number&gt;&lt;foreign-keys&gt;&lt;key app="EN" db-id="rvwr2vxxd9szv3efd5t5f9db0pfrrr0pfz90" timestamp="1554206278"&gt;168&lt;/key&gt;&lt;/foreign-keys&gt;&lt;ref-type name="Journal Article"&gt;17&lt;/ref-type&gt;&lt;contributors&gt;&lt;authors&gt;&lt;author&gt;Gostick, Jeff T&lt;/author&gt;&lt;/authors&gt;&lt;/contributors&gt;&lt;titles&gt;&lt;title&gt;Versatile and efficient pore network extraction method using marker-based watershed segmentation&lt;/title&gt;&lt;secondary-title&gt;Physical Review E&lt;/secondary-title&gt;&lt;/titles&gt;&lt;pages&gt;023307&lt;/pages&gt;&lt;volume&gt;96&lt;/volume&gt;&lt;number&gt;2&lt;/number&gt;&lt;dates&gt;&lt;year&gt;2017&lt;/year&gt;&lt;/dates&gt;&lt;urls&gt;&lt;/urls&gt;&lt;/record&gt;&lt;/Cite&gt;&lt;/EndNote&gt;</w:instrText>
      </w:r>
      <w:r w:rsidR="00BF031A" w:rsidRPr="00F849A5">
        <w:fldChar w:fldCharType="separate"/>
      </w:r>
      <w:r w:rsidR="0040342A" w:rsidRPr="00F849A5">
        <w:rPr>
          <w:noProof/>
        </w:rPr>
        <w:t>[</w:t>
      </w:r>
      <w:hyperlink w:anchor="_ENREF_56" w:tooltip="Gostick, 2017 #168" w:history="1">
        <w:r w:rsidR="0040342A" w:rsidRPr="00F849A5">
          <w:rPr>
            <w:rStyle w:val="Hyperlink"/>
            <w:noProof/>
            <w:color w:val="auto"/>
          </w:rPr>
          <w:t>56</w:t>
        </w:r>
      </w:hyperlink>
      <w:r w:rsidR="0040342A" w:rsidRPr="00F849A5">
        <w:rPr>
          <w:noProof/>
        </w:rPr>
        <w:t>]</w:t>
      </w:r>
      <w:r w:rsidR="00BF031A" w:rsidRPr="00F849A5">
        <w:fldChar w:fldCharType="end"/>
      </w:r>
      <w:r w:rsidR="007409C7" w:rsidRPr="00F849A5">
        <w:t xml:space="preserve">. </w:t>
      </w:r>
      <w:r w:rsidR="00983443" w:rsidRPr="00F849A5">
        <w:t>As</w:t>
      </w:r>
      <w:r w:rsidR="007409C7" w:rsidRPr="00F849A5">
        <w:t xml:space="preserve"> this study focus</w:t>
      </w:r>
      <w:r w:rsidR="00983443" w:rsidRPr="00F849A5">
        <w:t>es</w:t>
      </w:r>
      <w:r w:rsidR="007409C7" w:rsidRPr="00F849A5">
        <w:t xml:space="preserve"> on the structure variation beyond the mineralogy, the thermal conductivity of </w:t>
      </w:r>
      <w:r w:rsidR="00983443" w:rsidRPr="00F849A5">
        <w:t xml:space="preserve">the </w:t>
      </w:r>
      <w:r w:rsidR="007409C7" w:rsidRPr="00F849A5">
        <w:t xml:space="preserve">solid </w:t>
      </w:r>
      <w:r w:rsidR="00983443" w:rsidRPr="00F849A5">
        <w:t>was</w:t>
      </w:r>
      <w:r w:rsidR="007409C7" w:rsidRPr="00F849A5">
        <w:t xml:space="preserve"> fixed </w:t>
      </w:r>
      <w:r w:rsidR="00D5363E" w:rsidRPr="00F849A5">
        <w:t>at 3</w:t>
      </w:r>
      <w:r w:rsidR="007409C7" w:rsidRPr="00F849A5">
        <w:t xml:space="preserve"> </w:t>
      </w:r>
      <m:oMath>
        <m:r>
          <m:rPr>
            <m:sty m:val="p"/>
          </m:rPr>
          <w:rPr>
            <w:rFonts w:ascii="Cambria Math" w:hAnsi="Cambria Math"/>
          </w:rPr>
          <m:t>W/(m K)</m:t>
        </m:r>
      </m:oMath>
      <w:r w:rsidR="007409C7" w:rsidRPr="00F849A5">
        <w:t xml:space="preserve"> </w:t>
      </w:r>
      <w:r w:rsidR="00AD63E1" w:rsidRPr="00F849A5">
        <w:fldChar w:fldCharType="begin">
          <w:fldData xml:space="preserve">PEVuZE5vdGU+PENpdGU+PEF1dGhvcj5ZdW48L0F1dGhvcj48WWVhcj4yMDA4PC9ZZWFyPjxSZWNO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</w:fldData>
        </w:fldChar>
      </w:r>
      <w:r w:rsidR="001C0E2D" w:rsidRPr="00F849A5">
        <w:instrText xml:space="preserve"> ADDIN EN.CITE </w:instrText>
      </w:r>
      <w:r w:rsidR="001C0E2D" w:rsidRPr="00F849A5">
        <w:fldChar w:fldCharType="begin">
          <w:fldData xml:space="preserve">PEVuZE5vdGU+PENpdGU+PEF1dGhvcj5ZdW48L0F1dGhvcj48WWVhcj4yMDA4PC9ZZWFyPjxSZWNO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</w:fldData>
        </w:fldChar>
      </w:r>
      <w:r w:rsidR="001C0E2D" w:rsidRPr="00F849A5">
        <w:instrText xml:space="preserve"> ADDIN EN.CITE.DATA </w:instrText>
      </w:r>
      <w:r w:rsidR="001C0E2D" w:rsidRPr="00F849A5">
        <w:fldChar w:fldCharType="end"/>
      </w:r>
      <w:r w:rsidR="00AD63E1" w:rsidRPr="00F849A5">
        <w:fldChar w:fldCharType="separate"/>
      </w:r>
      <w:r w:rsidR="00A648DE" w:rsidRPr="00F849A5">
        <w:rPr>
          <w:noProof/>
        </w:rPr>
        <w:t>[</w:t>
      </w:r>
      <w:hyperlink w:anchor="_ENREF_1" w:tooltip="Yun, 2008 #48" w:history="1">
        <w:r w:rsidR="00A648DE" w:rsidRPr="00F849A5">
          <w:rPr>
            <w:rStyle w:val="Hyperlink"/>
            <w:noProof/>
            <w:color w:val="auto"/>
          </w:rPr>
          <w:t>1</w:t>
        </w:r>
      </w:hyperlink>
      <w:r w:rsidR="00A648DE" w:rsidRPr="00F849A5">
        <w:rPr>
          <w:noProof/>
        </w:rPr>
        <w:t xml:space="preserve">, </w:t>
      </w:r>
      <w:hyperlink w:anchor="_ENREF_34" w:tooltip="Yun, 2010 #57" w:history="1">
        <w:r w:rsidR="00A648DE" w:rsidRPr="00F849A5">
          <w:rPr>
            <w:rStyle w:val="Hyperlink"/>
            <w:noProof/>
            <w:color w:val="auto"/>
          </w:rPr>
          <w:t>34</w:t>
        </w:r>
      </w:hyperlink>
      <w:r w:rsidR="00A648DE" w:rsidRPr="00F849A5">
        <w:rPr>
          <w:noProof/>
        </w:rPr>
        <w:t xml:space="preserve">, </w:t>
      </w:r>
      <w:hyperlink w:anchor="_ENREF_57" w:tooltip="Sundberg, 2009 #38" w:history="1">
        <w:r w:rsidR="00A648DE" w:rsidRPr="00F849A5">
          <w:rPr>
            <w:rStyle w:val="Hyperlink"/>
            <w:noProof/>
            <w:color w:val="auto"/>
          </w:rPr>
          <w:t>57</w:t>
        </w:r>
      </w:hyperlink>
      <w:r w:rsidR="00A648DE" w:rsidRPr="00F849A5">
        <w:rPr>
          <w:noProof/>
        </w:rPr>
        <w:t>]</w:t>
      </w:r>
      <w:r w:rsidR="00AD63E1" w:rsidRPr="00F849A5">
        <w:fldChar w:fldCharType="end"/>
      </w:r>
      <w:r w:rsidR="00D5363E" w:rsidRPr="00F849A5">
        <w:t xml:space="preserve"> </w:t>
      </w:r>
      <w:r w:rsidR="007409C7" w:rsidRPr="00F849A5">
        <w:t xml:space="preserve">and the thermal </w:t>
      </w:r>
      <w:r w:rsidR="007409C7" w:rsidRPr="00F849A5">
        <w:lastRenderedPageBreak/>
        <w:t xml:space="preserve">conductivity of the air filled in the void space is 0.025 </w:t>
      </w:r>
      <m:oMath>
        <m:r>
          <m:rPr>
            <m:sty m:val="p"/>
          </m:rPr>
          <w:rPr>
            <w:rFonts w:ascii="Cambria Math" w:hAnsi="Cambria Math"/>
          </w:rPr>
          <m:t>W/(m K)</m:t>
        </m:r>
      </m:oMath>
      <w:r w:rsidR="007409C7" w:rsidRPr="00F849A5">
        <w:t xml:space="preserve">. </w:t>
      </w:r>
      <w:r w:rsidR="00983443" w:rsidRPr="00F849A5">
        <w:t>T</w:t>
      </w:r>
      <w:r w:rsidR="007409C7" w:rsidRPr="00F849A5">
        <w:t>he boundary temperature</w:t>
      </w:r>
      <w:r w:rsidR="00983443" w:rsidRPr="00F849A5">
        <w:t>s</w:t>
      </w:r>
      <w:r w:rsidR="007409C7" w:rsidRPr="00F849A5">
        <w:t xml:space="preserve"> at the </w:t>
      </w:r>
      <w:r w:rsidR="00033FF6" w:rsidRPr="00F849A5">
        <w:t xml:space="preserve">top </w:t>
      </w:r>
      <w:r w:rsidR="007409C7" w:rsidRPr="00F849A5">
        <w:t xml:space="preserve">and </w:t>
      </w:r>
      <w:r w:rsidR="00033FF6" w:rsidRPr="00F849A5">
        <w:t>bottom nodes</w:t>
      </w:r>
      <w:r w:rsidR="007409C7" w:rsidRPr="00F849A5">
        <w:t xml:space="preserve"> are 293 K and 292 K, respectively.</w:t>
      </w:r>
      <w:r w:rsidR="003560D8" w:rsidRPr="00F849A5">
        <w:t xml:space="preserve"> </w:t>
      </w:r>
      <w:r w:rsidR="00983443" w:rsidRPr="00F849A5">
        <w:t>The h</w:t>
      </w:r>
      <w:r w:rsidR="003560D8" w:rsidRPr="00F849A5">
        <w:t xml:space="preserve">eat flux is calculated as: </w:t>
      </w:r>
    </w:p>
    <w:tbl>
      <w:tblPr>
        <w:tblW w:w="0" w:type="auto"/>
        <w:tblInd w:w="10" w:type="dxa"/>
        <w:tblCellMar>
          <w:left w:w="10" w:type="dxa"/>
          <w:right w:w="10" w:type="dxa"/>
        </w:tblCellMar>
        <w:tblLook w:val="04A0" w:firstRow="1" w:lastRow="0" w:firstColumn="1" w:lastColumn="0" w:noHBand="0" w:noVBand="1"/>
      </w:tblPr>
      <w:tblGrid>
        <w:gridCol w:w="562"/>
        <w:gridCol w:w="7797"/>
        <w:gridCol w:w="657"/>
      </w:tblGrid>
      <w:tr w:rsidR="00654760" w:rsidRPr="00F849A5" w14:paraId="61996BDE" w14:textId="77777777" w:rsidTr="00654760">
        <w:tc>
          <w:tcPr>
            <w:tcW w:w="562" w:type="dxa"/>
            <w:vAlign w:val="center"/>
          </w:tcPr>
          <w:p w14:paraId="518A17CE" w14:textId="77777777" w:rsidR="00654760" w:rsidRPr="00F849A5" w:rsidRDefault="00654760" w:rsidP="0057423C"/>
        </w:tc>
        <w:tc>
          <w:tcPr>
            <w:tcW w:w="7797" w:type="dxa"/>
            <w:vAlign w:val="center"/>
          </w:tcPr>
          <w:p w14:paraId="39C01F37" w14:textId="55FC213B" w:rsidR="00654760" w:rsidRPr="00F849A5" w:rsidRDefault="00383029" w:rsidP="0057423C">
            <m:oMathPara>
              <m:oMath>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sub>
                  <m:sup/>
                  <m:e>
                    <m:sSub>
                      <m:sSubPr>
                        <m:ctrlPr>
                          <w:rPr>
                            <w:rFonts w:ascii="Cambria Math" w:hAnsi="Cambria Math"/>
                          </w:rPr>
                        </m:ctrlPr>
                      </m:sSubPr>
                      <m:e>
                        <m:r>
                          <w:rPr>
                            <w:rFonts w:ascii="Cambria Math" w:hAnsi="Cambria Math"/>
                          </w:rPr>
                          <m:t>Q</m:t>
                        </m:r>
                      </m:e>
                      <m:sub>
                        <m:r>
                          <w:rPr>
                            <w:rFonts w:ascii="Cambria Math" w:hAnsi="Cambria Math"/>
                          </w:rPr>
                          <m:t>ij</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sub>
                  <m:sup/>
                  <m:e>
                    <m:sSub>
                      <m:sSubPr>
                        <m:ctrlPr>
                          <w:rPr>
                            <w:rFonts w:ascii="Cambria Math" w:hAnsi="Cambria Math"/>
                          </w:rPr>
                        </m:ctrlPr>
                      </m:sSubPr>
                      <m:e>
                        <m:r>
                          <w:rPr>
                            <w:rFonts w:ascii="Cambria Math" w:hAnsi="Cambria Math"/>
                          </w:rPr>
                          <m:t>C</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j</m:t>
                        </m:r>
                      </m:sub>
                    </m:sSub>
                    <m:r>
                      <m:rPr>
                        <m:sty m:val="p"/>
                      </m:rPr>
                      <w:rPr>
                        <w:rFonts w:ascii="Cambria Math" w:hAnsi="Cambria Math"/>
                      </w:rPr>
                      <m:t>)</m:t>
                    </m:r>
                  </m:e>
                </m:nary>
              </m:oMath>
            </m:oMathPara>
          </w:p>
        </w:tc>
        <w:tc>
          <w:tcPr>
            <w:tcW w:w="657" w:type="dxa"/>
            <w:vAlign w:val="center"/>
          </w:tcPr>
          <w:p w14:paraId="1A7A519B" w14:textId="70A2C3B9" w:rsidR="00654760" w:rsidRPr="00F849A5" w:rsidRDefault="007409C7" w:rsidP="0057423C">
            <w:r w:rsidRPr="00F849A5">
              <w:t>(</w:t>
            </w:r>
            <w:bookmarkStart w:id="56" w:name="Eq_7"/>
            <w:r w:rsidR="000C3B5B" w:rsidRPr="00F849A5">
              <w:t>7</w:t>
            </w:r>
            <w:bookmarkEnd w:id="56"/>
            <w:r w:rsidRPr="00F849A5">
              <w:t>)</w:t>
            </w:r>
          </w:p>
        </w:tc>
      </w:tr>
    </w:tbl>
    <w:p w14:paraId="34D52BB0" w14:textId="3F968FDB" w:rsidR="00654760" w:rsidRPr="00F849A5" w:rsidRDefault="00654760" w:rsidP="0057423C"/>
    <w:p w14:paraId="0E199389" w14:textId="24C52E7C" w:rsidR="00654760" w:rsidRPr="00F849A5" w:rsidRDefault="007409C7" w:rsidP="0057423C">
      <w:pPr>
        <w:ind w:firstLine="0"/>
      </w:pPr>
      <w:r w:rsidRPr="00F849A5">
        <w:t xml:space="preserve">wher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j</m:t>
            </m:r>
          </m:sub>
        </m:sSub>
      </m:oMath>
      <w:r w:rsidRPr="00F849A5">
        <w:t xml:space="preserve"> is the conductance of the </w:t>
      </w:r>
      <w:r w:rsidR="00F40269" w:rsidRPr="00F849A5">
        <w:t>interp</w:t>
      </w:r>
      <w:r w:rsidR="00152C3A" w:rsidRPr="00F849A5">
        <w:t>article</w:t>
      </w:r>
      <w:r w:rsidRPr="00F849A5">
        <w:t xml:space="preserve"> contact of </w:t>
      </w:r>
      <w:r w:rsidR="00983443" w:rsidRPr="00F849A5">
        <w:t xml:space="preserve">the </w:t>
      </w:r>
      <w:r w:rsidRPr="00F849A5">
        <w:t>near-contact conductance</w:t>
      </w:r>
      <w:r w:rsidR="00983443" w:rsidRPr="00F849A5">
        <w:t xml:space="preserve"> and</w:t>
      </w:r>
      <w:r w:rsidRPr="00F849A5">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oMath>
      <w:r w:rsidRPr="00F849A5">
        <w:t xml:space="preserve">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j</m:t>
            </m:r>
          </m:sub>
        </m:sSub>
      </m:oMath>
      <w:r w:rsidRPr="00F849A5">
        <w:t xml:space="preserve"> are the temperatures at node</w:t>
      </w:r>
      <w:r w:rsidR="007E5495" w:rsidRPr="00F849A5">
        <w:t>s</w:t>
      </w:r>
      <w:r w:rsidRPr="00F849A5">
        <w:t xml:space="preserve"> </w:t>
      </w:r>
      <w:proofErr w:type="spellStart"/>
      <w:r w:rsidRPr="00F849A5">
        <w:t>i</w:t>
      </w:r>
      <w:proofErr w:type="spellEnd"/>
      <w:r w:rsidRPr="00F849A5">
        <w:t xml:space="preserve"> and j.</w:t>
      </w:r>
    </w:p>
    <w:p w14:paraId="7DAE88B1" w14:textId="5DC69EF9" w:rsidR="00654760" w:rsidRPr="00F849A5" w:rsidRDefault="007409C7" w:rsidP="0057423C">
      <w:r w:rsidRPr="00F849A5">
        <w:t xml:space="preserve">After </w:t>
      </w:r>
      <w:r w:rsidR="00174289" w:rsidRPr="00F849A5">
        <w:t>calculating</w:t>
      </w:r>
      <w:r w:rsidRPr="00F849A5">
        <w:t xml:space="preserve"> the local heat flux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j</m:t>
            </m:r>
          </m:sub>
        </m:sSub>
      </m:oMath>
      <w:r w:rsidRPr="00F849A5">
        <w:t xml:space="preserve"> at each edge</w:t>
      </w:r>
      <w:r w:rsidR="00983443" w:rsidRPr="00F849A5">
        <w:t>,</w:t>
      </w:r>
      <w:r w:rsidRPr="00F849A5">
        <w:t xml:space="preserve"> </w:t>
      </w:r>
      <w:r w:rsidR="00983443" w:rsidRPr="00F849A5">
        <w:t>t</w:t>
      </w:r>
      <w:r w:rsidRPr="00F849A5">
        <w:t xml:space="preserve">he total heat flux in a typical cross-sectional plane perpendicular to the heat transfer direction can be used in Equation </w:t>
      </w:r>
      <w:r w:rsidR="00DB27D2" w:rsidRPr="00F849A5">
        <w:fldChar w:fldCharType="begin"/>
      </w:r>
      <w:r w:rsidR="00DB27D2" w:rsidRPr="00F849A5">
        <w:instrText xml:space="preserve"> REF Eq_8 \h </w:instrText>
      </w:r>
      <w:r w:rsidR="0057423C" w:rsidRPr="00F849A5">
        <w:instrText xml:space="preserve"> \* MERGEFORMAT </w:instrText>
      </w:r>
      <w:r w:rsidR="00DB27D2" w:rsidRPr="00F849A5">
        <w:fldChar w:fldCharType="separate"/>
      </w:r>
      <w:r w:rsidR="004B46EA" w:rsidRPr="00F849A5">
        <w:t>8</w:t>
      </w:r>
      <w:r w:rsidR="00DB27D2" w:rsidRPr="00F849A5">
        <w:fldChar w:fldCharType="end"/>
      </w:r>
      <w:r w:rsidRPr="00F849A5">
        <w:t xml:space="preserve"> to compute th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Pr="00F849A5">
        <w:t xml:space="preserve"> of the sample. A simulation result by TCNM </w:t>
      </w:r>
      <w:r w:rsidR="00994401" w:rsidRPr="00F849A5">
        <w:t>is</w:t>
      </w:r>
      <w:r w:rsidRPr="00F849A5">
        <w:t xml:space="preserve"> shown in </w:t>
      </w:r>
      <w:r w:rsidR="00D3393E" w:rsidRPr="00F849A5">
        <w:fldChar w:fldCharType="begin"/>
      </w:r>
      <w:r w:rsidR="00D3393E" w:rsidRPr="00F849A5">
        <w:instrText xml:space="preserve"> REF _Ref7683524 \h </w:instrText>
      </w:r>
      <w:r w:rsidR="0057423C" w:rsidRPr="00F849A5">
        <w:instrText xml:space="preserve"> \* MERGEFORMAT </w:instrText>
      </w:r>
      <w:r w:rsidR="00D3393E" w:rsidRPr="00F849A5">
        <w:fldChar w:fldCharType="separate"/>
      </w:r>
      <w:r w:rsidR="004B46EA" w:rsidRPr="00F849A5">
        <w:t xml:space="preserve">Fig. </w:t>
      </w:r>
      <w:r w:rsidR="004B46EA" w:rsidRPr="00F849A5">
        <w:rPr>
          <w:noProof/>
        </w:rPr>
        <w:t>8</w:t>
      </w:r>
      <w:r w:rsidR="00D3393E" w:rsidRPr="00F849A5">
        <w:fldChar w:fldCharType="end"/>
      </w:r>
      <w:r w:rsidRPr="00F849A5">
        <w:t xml:space="preserve">.  </w:t>
      </w:r>
    </w:p>
    <w:tbl>
      <w:tblPr>
        <w:tblW w:w="0" w:type="auto"/>
        <w:tblInd w:w="10" w:type="dxa"/>
        <w:tblCellMar>
          <w:left w:w="10" w:type="dxa"/>
          <w:right w:w="10" w:type="dxa"/>
        </w:tblCellMar>
        <w:tblLook w:val="04A0" w:firstRow="1" w:lastRow="0" w:firstColumn="1" w:lastColumn="0" w:noHBand="0" w:noVBand="1"/>
      </w:tblPr>
      <w:tblGrid>
        <w:gridCol w:w="562"/>
        <w:gridCol w:w="7797"/>
        <w:gridCol w:w="657"/>
      </w:tblGrid>
      <w:tr w:rsidR="00654760" w:rsidRPr="00F849A5" w14:paraId="526A29BF" w14:textId="77777777" w:rsidTr="00654760">
        <w:tc>
          <w:tcPr>
            <w:tcW w:w="562" w:type="dxa"/>
            <w:vAlign w:val="center"/>
          </w:tcPr>
          <w:p w14:paraId="39688C5C" w14:textId="77777777" w:rsidR="00654760" w:rsidRPr="00F849A5" w:rsidRDefault="00654760" w:rsidP="0057423C"/>
        </w:tc>
        <w:tc>
          <w:tcPr>
            <w:tcW w:w="7797" w:type="dxa"/>
            <w:vAlign w:val="center"/>
          </w:tcPr>
          <w:p w14:paraId="7ADD6508" w14:textId="057DFA01" w:rsidR="00654760" w:rsidRPr="00F849A5" w:rsidRDefault="00383029" w:rsidP="0057423C">
            <m:oMathPara>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A</m:t>
                        </m:r>
                      </m:den>
                    </m:f>
                    <m:nary>
                      <m:naryPr>
                        <m:supHide m:val="1"/>
                        <m:ctrlPr>
                          <w:rPr>
                            <w:rFonts w:ascii="Cambria Math" w:hAnsi="Cambria Math"/>
                          </w:rPr>
                        </m:ctrlPr>
                      </m:naryPr>
                      <m:sub>
                        <m:r>
                          <w:rPr>
                            <w:rFonts w:ascii="Cambria Math" w:hAnsi="Cambria Math"/>
                          </w:rPr>
                          <m:t>A</m:t>
                        </m:r>
                      </m:sub>
                      <m:sup/>
                      <m:e>
                        <m:sSub>
                          <m:sSubPr>
                            <m:ctrlPr>
                              <w:rPr>
                                <w:rFonts w:ascii="Cambria Math" w:hAnsi="Cambria Math"/>
                              </w:rPr>
                            </m:ctrlPr>
                          </m:sSubPr>
                          <m:e>
                            <m:r>
                              <w:rPr>
                                <w:rFonts w:ascii="Cambria Math" w:hAnsi="Cambria Math"/>
                              </w:rPr>
                              <m:t>Q</m:t>
                            </m:r>
                          </m:e>
                          <m:sub>
                            <m:r>
                              <w:rPr>
                                <w:rFonts w:ascii="Cambria Math" w:hAnsi="Cambria Math"/>
                              </w:rPr>
                              <m:t>z</m:t>
                            </m:r>
                          </m:sub>
                        </m:sSub>
                        <m:r>
                          <m:rPr>
                            <m:sty m:val="p"/>
                          </m:rPr>
                          <w:rPr>
                            <w:rFonts w:ascii="Cambria Math" w:hAnsi="Cambria Math"/>
                          </w:rPr>
                          <m:t xml:space="preserve"> </m:t>
                        </m:r>
                        <m:r>
                          <w:rPr>
                            <w:rFonts w:ascii="Cambria Math" w:hAnsi="Cambria Math"/>
                          </w:rPr>
                          <m:t>dA</m:t>
                        </m:r>
                        <m:r>
                          <m:rPr>
                            <m:sty m:val="p"/>
                          </m:rPr>
                          <w:rPr>
                            <w:rFonts w:ascii="Cambria Math" w:hAnsi="Cambria Math"/>
                          </w:rPr>
                          <m:t xml:space="preserve"> </m:t>
                        </m:r>
                      </m:e>
                    </m:nary>
                  </m:num>
                  <m:den>
                    <m:r>
                      <m:rPr>
                        <m:sty m:val="p"/>
                      </m:rPr>
                      <w:rPr>
                        <w:rFonts w:ascii="Cambria Math" w:hAnsi="Cambria Math"/>
                      </w:rPr>
                      <m:t>(</m:t>
                    </m:r>
                    <m:sSub>
                      <m:sSubPr>
                        <m:ctrlPr>
                          <w:rPr>
                            <w:rFonts w:ascii="Cambria Math" w:hAnsi="Cambria Math"/>
                          </w:rPr>
                        </m:ctrlPr>
                      </m:sSubPr>
                      <m:e>
                        <m:r>
                          <w:rPr>
                            <w:rFonts w:ascii="Cambria Math" w:hAnsi="Cambria Math"/>
                          </w:rPr>
                          <m:t>T</m:t>
                        </m:r>
                        <m:ctrlPr>
                          <w:rPr>
                            <w:rFonts w:ascii="Cambria Math" w:hAnsi="Cambria Math"/>
                            <w:i/>
                          </w:rPr>
                        </m:ctrlP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m:t>
                        </m:r>
                      </m:sub>
                    </m:sSub>
                    <m:r>
                      <m:rPr>
                        <m:sty m:val="p"/>
                      </m:rPr>
                      <w:rPr>
                        <w:rFonts w:ascii="Cambria Math" w:hAnsi="Cambria Math"/>
                      </w:rPr>
                      <m:t>)/</m:t>
                    </m:r>
                    <m:r>
                      <w:rPr>
                        <w:rFonts w:ascii="Cambria Math" w:hAnsi="Cambria Math"/>
                      </w:rPr>
                      <m:t>L</m:t>
                    </m:r>
                  </m:den>
                </m:f>
                <m:r>
                  <w:rPr>
                    <w:rFonts w:ascii="Cambria Math" w:hAnsi="Cambria Math"/>
                  </w:rPr>
                  <m:t xml:space="preserve">= </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A</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Q</m:t>
                            </m:r>
                          </m:e>
                          <m:sub>
                            <m:r>
                              <w:rPr>
                                <w:rFonts w:ascii="Cambria Math" w:hAnsi="Cambria Math"/>
                              </w:rPr>
                              <m:t>ij</m:t>
                            </m:r>
                          </m:sub>
                        </m:sSub>
                      </m:e>
                    </m:nary>
                    <m:r>
                      <w:rPr>
                        <w:rFonts w:ascii="Cambria Math" w:hAnsi="Cambria Math"/>
                      </w:rPr>
                      <m:t xml:space="preserve"> </m:t>
                    </m:r>
                  </m:num>
                  <m:den>
                    <m:r>
                      <m:rPr>
                        <m:sty m:val="p"/>
                      </m:rPr>
                      <w:rPr>
                        <w:rFonts w:ascii="Cambria Math" w:hAnsi="Cambria Math"/>
                      </w:rPr>
                      <m:t>(</m:t>
                    </m:r>
                    <m:sSub>
                      <m:sSubPr>
                        <m:ctrlPr>
                          <w:rPr>
                            <w:rFonts w:ascii="Cambria Math" w:hAnsi="Cambria Math"/>
                          </w:rPr>
                        </m:ctrlPr>
                      </m:sSubPr>
                      <m:e>
                        <m:r>
                          <w:rPr>
                            <w:rFonts w:ascii="Cambria Math" w:hAnsi="Cambria Math"/>
                          </w:rPr>
                          <m:t>T</m:t>
                        </m:r>
                        <m:ctrlPr>
                          <w:rPr>
                            <w:rFonts w:ascii="Cambria Math" w:hAnsi="Cambria Math"/>
                            <w:i/>
                          </w:rPr>
                        </m:ctrlP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m:t>
                        </m:r>
                      </m:sub>
                    </m:sSub>
                    <m:r>
                      <m:rPr>
                        <m:sty m:val="p"/>
                      </m:rPr>
                      <w:rPr>
                        <w:rFonts w:ascii="Cambria Math" w:hAnsi="Cambria Math"/>
                      </w:rPr>
                      <m:t>)/</m:t>
                    </m:r>
                    <m:r>
                      <w:rPr>
                        <w:rFonts w:ascii="Cambria Math" w:hAnsi="Cambria Math"/>
                      </w:rPr>
                      <m:t>L</m:t>
                    </m:r>
                  </m:den>
                </m:f>
              </m:oMath>
            </m:oMathPara>
          </w:p>
        </w:tc>
        <w:tc>
          <w:tcPr>
            <w:tcW w:w="657" w:type="dxa"/>
            <w:vAlign w:val="center"/>
          </w:tcPr>
          <w:p w14:paraId="1A79EC47" w14:textId="720F8229" w:rsidR="00654760" w:rsidRPr="00F849A5" w:rsidRDefault="007409C7" w:rsidP="0057423C">
            <w:r w:rsidRPr="00F849A5">
              <w:t>(</w:t>
            </w:r>
            <w:bookmarkStart w:id="57" w:name="Eq_8"/>
            <w:r w:rsidR="000C3B5B" w:rsidRPr="00F849A5">
              <w:t>8</w:t>
            </w:r>
            <w:bookmarkEnd w:id="57"/>
            <w:r w:rsidRPr="00F849A5">
              <w:t>)</w:t>
            </w:r>
          </w:p>
        </w:tc>
      </w:tr>
    </w:tbl>
    <w:p w14:paraId="15D84DB0" w14:textId="26290958" w:rsidR="00654760" w:rsidRPr="00F849A5" w:rsidRDefault="00654760" w:rsidP="0057423C"/>
    <w:p w14:paraId="0F58357C" w14:textId="34479592" w:rsidR="00654760" w:rsidRPr="00F849A5" w:rsidRDefault="007409C7" w:rsidP="0057423C">
      <w:pPr>
        <w:jc w:val="center"/>
      </w:pPr>
      <w:r w:rsidRPr="00F849A5">
        <w:t>&lt;</w:t>
      </w:r>
      <w:r w:rsidR="00D3393E" w:rsidRPr="00F849A5">
        <w:fldChar w:fldCharType="begin"/>
      </w:r>
      <w:r w:rsidR="00D3393E" w:rsidRPr="00F849A5">
        <w:instrText xml:space="preserve"> REF _Ref7683524 \h </w:instrText>
      </w:r>
      <w:r w:rsidR="0057423C" w:rsidRPr="00F849A5">
        <w:instrText xml:space="preserve"> \* MERGEFORMAT </w:instrText>
      </w:r>
      <w:r w:rsidR="00D3393E" w:rsidRPr="00F849A5">
        <w:fldChar w:fldCharType="separate"/>
      </w:r>
      <w:r w:rsidR="004B46EA" w:rsidRPr="00F849A5">
        <w:t xml:space="preserve">Fig. </w:t>
      </w:r>
      <w:r w:rsidR="004B46EA" w:rsidRPr="00F849A5">
        <w:rPr>
          <w:noProof/>
        </w:rPr>
        <w:t>8</w:t>
      </w:r>
      <w:r w:rsidR="00D3393E" w:rsidRPr="00F849A5">
        <w:fldChar w:fldCharType="end"/>
      </w:r>
      <w:r w:rsidR="00D3393E" w:rsidRPr="00F849A5">
        <w:t xml:space="preserve"> </w:t>
      </w:r>
      <w:r w:rsidRPr="00F849A5">
        <w:t>around here&gt;</w:t>
      </w:r>
    </w:p>
    <w:p w14:paraId="69F21BC3" w14:textId="77777777" w:rsidR="00261969" w:rsidRPr="00F849A5" w:rsidRDefault="00261969" w:rsidP="0057423C">
      <w:pPr>
        <w:jc w:val="center"/>
      </w:pPr>
    </w:p>
    <w:p w14:paraId="3C1DBA8B" w14:textId="50248D9C" w:rsidR="00654760" w:rsidRPr="00F849A5" w:rsidRDefault="00367E26" w:rsidP="0057423C">
      <w:pPr>
        <w:jc w:val="center"/>
      </w:pPr>
      <w:r w:rsidRPr="00F849A5">
        <w:rPr>
          <w:noProof/>
          <w:lang w:eastAsia="en-AU"/>
        </w:rPr>
        <w:drawing>
          <wp:inline distT="0" distB="0" distL="0" distR="0" wp14:anchorId="18EEE5B1" wp14:editId="216E0A24">
            <wp:extent cx="5731510" cy="3037081"/>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037081"/>
                    </a:xfrm>
                    <a:prstGeom prst="rect">
                      <a:avLst/>
                    </a:prstGeom>
                    <a:noFill/>
                    <a:ln>
                      <a:noFill/>
                    </a:ln>
                  </pic:spPr>
                </pic:pic>
              </a:graphicData>
            </a:graphic>
          </wp:inline>
        </w:drawing>
      </w:r>
    </w:p>
    <w:p w14:paraId="068C33FA" w14:textId="3C3B9AD0" w:rsidR="00654760" w:rsidRPr="00F849A5" w:rsidRDefault="00456144" w:rsidP="0057423C">
      <w:pPr>
        <w:pStyle w:val="Caption"/>
        <w:rPr>
          <w:color w:val="auto"/>
        </w:rPr>
      </w:pPr>
      <w:bookmarkStart w:id="58" w:name="_Ref7683524"/>
      <w:bookmarkStart w:id="59" w:name="_Toc7016639"/>
      <w:bookmarkStart w:id="60" w:name="_Toc14942426"/>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8</w:t>
      </w:r>
      <w:r w:rsidR="00ED45DA" w:rsidRPr="00F849A5">
        <w:rPr>
          <w:noProof/>
          <w:color w:val="auto"/>
        </w:rPr>
        <w:fldChar w:fldCharType="end"/>
      </w:r>
      <w:bookmarkEnd w:id="58"/>
      <w:r w:rsidR="007409C7" w:rsidRPr="00F849A5">
        <w:rPr>
          <w:color w:val="auto"/>
        </w:rPr>
        <w:t>. TCNM simulation results show</w:t>
      </w:r>
      <w:r w:rsidR="00983443" w:rsidRPr="00F849A5">
        <w:rPr>
          <w:color w:val="auto"/>
        </w:rPr>
        <w:t>ing</w:t>
      </w:r>
      <w:r w:rsidR="007409C7" w:rsidRPr="00F849A5">
        <w:rPr>
          <w:color w:val="auto"/>
        </w:rPr>
        <w:t xml:space="preserve"> the temperature of each node. From this network system, it is easy to</w:t>
      </w:r>
      <w:r w:rsidR="0054687B" w:rsidRPr="00F849A5">
        <w:rPr>
          <w:color w:val="auto"/>
        </w:rPr>
        <w:t xml:space="preserve"> see</w:t>
      </w:r>
      <w:r w:rsidR="007409C7" w:rsidRPr="00F849A5">
        <w:rPr>
          <w:color w:val="auto"/>
        </w:rPr>
        <w:t xml:space="preserve"> paths of heat transfer: </w:t>
      </w:r>
      <w:r w:rsidR="00F40269" w:rsidRPr="00F849A5">
        <w:rPr>
          <w:color w:val="auto"/>
        </w:rPr>
        <w:t>interp</w:t>
      </w:r>
      <w:r w:rsidR="00152C3A" w:rsidRPr="00F849A5">
        <w:rPr>
          <w:color w:val="auto"/>
        </w:rPr>
        <w:t>article</w:t>
      </w:r>
      <w:r w:rsidR="007409C7" w:rsidRPr="00F849A5">
        <w:rPr>
          <w:color w:val="auto"/>
        </w:rPr>
        <w:t xml:space="preserve"> contacts are shown in red </w:t>
      </w:r>
      <w:r w:rsidR="00983443" w:rsidRPr="00F849A5">
        <w:rPr>
          <w:color w:val="auto"/>
        </w:rPr>
        <w:t xml:space="preserve">and </w:t>
      </w:r>
      <w:r w:rsidR="007409C7" w:rsidRPr="00F849A5">
        <w:rPr>
          <w:color w:val="auto"/>
        </w:rPr>
        <w:t xml:space="preserve">the </w:t>
      </w:r>
      <w:proofErr w:type="gramStart"/>
      <w:r w:rsidR="007409C7" w:rsidRPr="00F849A5">
        <w:rPr>
          <w:color w:val="auto"/>
        </w:rPr>
        <w:t>near-contact</w:t>
      </w:r>
      <w:r w:rsidR="00983443" w:rsidRPr="00F849A5">
        <w:rPr>
          <w:color w:val="auto"/>
        </w:rPr>
        <w:t>s</w:t>
      </w:r>
      <w:proofErr w:type="gramEnd"/>
      <w:r w:rsidR="007409C7" w:rsidRPr="00F849A5">
        <w:rPr>
          <w:color w:val="auto"/>
        </w:rPr>
        <w:t xml:space="preserve"> </w:t>
      </w:r>
      <w:r w:rsidR="00983443" w:rsidRPr="00F849A5">
        <w:rPr>
          <w:color w:val="auto"/>
        </w:rPr>
        <w:t>are</w:t>
      </w:r>
      <w:r w:rsidR="007409C7" w:rsidRPr="00F849A5">
        <w:rPr>
          <w:color w:val="auto"/>
        </w:rPr>
        <w:t xml:space="preserve"> </w:t>
      </w:r>
      <w:r w:rsidR="00470CC5" w:rsidRPr="00F849A5">
        <w:rPr>
          <w:color w:val="auto"/>
        </w:rPr>
        <w:t>blue</w:t>
      </w:r>
      <w:r w:rsidR="007409C7" w:rsidRPr="00F849A5">
        <w:rPr>
          <w:color w:val="auto"/>
        </w:rPr>
        <w:t>.</w:t>
      </w:r>
      <w:bookmarkEnd w:id="59"/>
      <w:bookmarkEnd w:id="60"/>
    </w:p>
    <w:p w14:paraId="09A3A90D" w14:textId="6699184F" w:rsidR="00654760" w:rsidRPr="00F849A5" w:rsidRDefault="00654760" w:rsidP="0057423C"/>
    <w:p w14:paraId="228CEB42" w14:textId="15003CC1" w:rsidR="00654760" w:rsidRPr="00F849A5" w:rsidRDefault="007409C7" w:rsidP="0057423C">
      <w:pPr>
        <w:pStyle w:val="Heading2"/>
        <w:rPr>
          <w:color w:val="auto"/>
        </w:rPr>
      </w:pPr>
      <w:r w:rsidRPr="00F849A5">
        <w:rPr>
          <w:color w:val="auto"/>
        </w:rPr>
        <w:t xml:space="preserve">Finite element simulation and </w:t>
      </w:r>
      <w:r w:rsidR="00983443" w:rsidRPr="00F849A5">
        <w:rPr>
          <w:color w:val="auto"/>
        </w:rPr>
        <w:t>l</w:t>
      </w:r>
      <w:r w:rsidRPr="00F849A5">
        <w:rPr>
          <w:color w:val="auto"/>
        </w:rPr>
        <w:t>aboratory measurement</w:t>
      </w:r>
    </w:p>
    <w:p w14:paraId="132A0B23" w14:textId="7448CAC7" w:rsidR="00654760" w:rsidRPr="00F849A5" w:rsidRDefault="007409C7" w:rsidP="0057423C">
      <w:r w:rsidRPr="00F849A5">
        <w:t xml:space="preserve">To validate the heat transfer simulation by TCNM, finite element simulation and thermal needle testing </w:t>
      </w:r>
      <w:r w:rsidR="00983443" w:rsidRPr="00F849A5">
        <w:t>were</w:t>
      </w:r>
      <w:r w:rsidRPr="00F849A5">
        <w:t xml:space="preserve"> also used to measure th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Pr="00F849A5">
        <w:t xml:space="preserve"> of the granular materials.</w:t>
      </w:r>
      <w:r w:rsidR="004F3295" w:rsidRPr="00F849A5">
        <w:rPr>
          <w:rStyle w:val="CommentReference"/>
        </w:rPr>
        <w:t xml:space="preserve"> </w:t>
      </w:r>
    </w:p>
    <w:p w14:paraId="4EF9EE1E" w14:textId="77777777" w:rsidR="00654760" w:rsidRPr="00F849A5" w:rsidRDefault="007409C7" w:rsidP="0057423C">
      <w:pPr>
        <w:pStyle w:val="Heading3"/>
        <w:rPr>
          <w:color w:val="auto"/>
        </w:rPr>
      </w:pPr>
      <w:r w:rsidRPr="00F849A5">
        <w:rPr>
          <w:color w:val="auto"/>
        </w:rPr>
        <w:t>Finite element simulation</w:t>
      </w:r>
    </w:p>
    <w:p w14:paraId="62909E06" w14:textId="0320E917" w:rsidR="00654760" w:rsidRPr="00F849A5" w:rsidRDefault="00DD51C5" w:rsidP="0057423C">
      <w:r w:rsidRPr="00F849A5">
        <w:t>We follow the framework</w:t>
      </w:r>
      <w:r w:rsidR="00063547" w:rsidRPr="00F849A5">
        <w:t xml:space="preserve"> introduced by </w:t>
      </w:r>
      <w:hyperlink w:anchor="_ENREF_58" w:tooltip="Narsilio, 2009 #174" w:history="1">
        <w:r w:rsidR="00871EA6" w:rsidRPr="00F849A5">
          <w:rPr>
            <w:rStyle w:val="Hyperlink"/>
            <w:color w:val="auto"/>
          </w:rPr>
          <w:fldChar w:fldCharType="begin"/>
        </w:r>
        <w:r w:rsidR="001C5B31" w:rsidRPr="00F849A5">
          <w:rPr>
            <w:rStyle w:val="Hyperlink"/>
            <w:color w:val="auto"/>
          </w:rPr>
          <w:instrText xml:space="preserve"> ADDIN EN.CITE &lt;EndNote&gt;&lt;Cite AuthorYear="1"&gt;&lt;Author&gt;Narsilio&lt;/Author&gt;&lt;Year&gt;2009&lt;/Year&gt;&lt;RecNum&gt;174&lt;/RecNum&gt;&lt;DisplayText&gt;Narsilio et al. [58]&lt;/DisplayText&gt;&lt;record&gt;&lt;rec-number&gt;174&lt;/rec-number&gt;&lt;foreign-keys&gt;&lt;key app="EN" db-id="rvwr2vxxd9szv3efd5t5f9db0pfrrr0pfz90" timestamp="1554674504"&gt;174&lt;/key&gt;&lt;/foreign-keys&gt;&lt;ref-type name="Journal Article"&gt;17&lt;/ref-type&gt;&lt;contributors&gt;&lt;authors&gt;&lt;author&gt;Narsilio, Guillermo A&lt;/author&gt;&lt;author&gt;Buzzi, Olivier&lt;/author&gt;&lt;author&gt;Fityus, Stephen&lt;/author&gt;&lt;author&gt;Yun, Tae Sup&lt;/author&gt;&lt;author&gt;Smith, David W&lt;/author&gt;&lt;/authors&gt;&lt;/contributors&gt;&lt;titles&gt;&lt;title&gt;Upscaling of Navier–Stokes equations in porous media: Theoretical, numerical and experimental approach&lt;/title&gt;&lt;secondary-title&gt;Computers and Geotechnics&lt;/secondary-title&gt;&lt;/titles&gt;&lt;periodical&gt;&lt;full-title&gt;Computers and Geotechnics&lt;/full-title&gt;&lt;/periodical&gt;&lt;pages&gt;1200-1206&lt;/pages&gt;&lt;volume&gt;36&lt;/volume&gt;&lt;number&gt;7&lt;/number&gt;&lt;dates&gt;&lt;year&gt;2009&lt;/year&gt;&lt;/dates&gt;&lt;isbn&gt;0266-352X&lt;/isbn&gt;&lt;urls&gt;&lt;/urls&gt;&lt;/record&gt;&lt;/Cite&gt;&lt;/EndNote&gt;</w:instrText>
        </w:r>
        <w:r w:rsidR="00871EA6" w:rsidRPr="00F849A5">
          <w:rPr>
            <w:rStyle w:val="Hyperlink"/>
            <w:color w:val="auto"/>
          </w:rPr>
          <w:fldChar w:fldCharType="separate"/>
        </w:r>
        <w:r w:rsidR="001C5B31" w:rsidRPr="00F849A5">
          <w:rPr>
            <w:rStyle w:val="Hyperlink"/>
            <w:noProof/>
            <w:color w:val="auto"/>
          </w:rPr>
          <w:t>Narsilio et al. [58]</w:t>
        </w:r>
        <w:r w:rsidR="00871EA6" w:rsidRPr="00F849A5">
          <w:rPr>
            <w:rStyle w:val="Hyperlink"/>
            <w:color w:val="auto"/>
          </w:rPr>
          <w:fldChar w:fldCharType="end"/>
        </w:r>
      </w:hyperlink>
      <w:r w:rsidR="00871EA6" w:rsidRPr="00F849A5">
        <w:t xml:space="preserve"> </w:t>
      </w:r>
      <w:r w:rsidR="00045080" w:rsidRPr="00F849A5">
        <w:t>for fluid flow and its adaption for heat transfer at th</w:t>
      </w:r>
      <w:r w:rsidR="00AF7CF1" w:rsidRPr="00F849A5">
        <w:t>e</w:t>
      </w:r>
      <w:r w:rsidR="00045080" w:rsidRPr="00F849A5">
        <w:t xml:space="preserve"> </w:t>
      </w:r>
      <w:r w:rsidR="00AF7CF1" w:rsidRPr="00F849A5">
        <w:t>partic</w:t>
      </w:r>
      <w:r w:rsidR="00F1287B" w:rsidRPr="00F849A5">
        <w:t>le</w:t>
      </w:r>
      <w:r w:rsidR="00045080" w:rsidRPr="00F849A5">
        <w:t xml:space="preserve"> scale</w:t>
      </w:r>
      <w:r w:rsidR="00861009" w:rsidRPr="00F849A5">
        <w:t xml:space="preserve"> </w:t>
      </w:r>
      <w:r w:rsidR="00861009" w:rsidRPr="00F849A5">
        <w:fldChar w:fldCharType="begin">
          <w:fldData xml:space="preserve">PEVuZE5vdGU+PENpdGU+PEF1dGhvcj5OYXJzaWxpbzwvQXV0aG9yPjxZZWFyPjIwMTA8L1llYXI+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</w:fldData>
        </w:fldChar>
      </w:r>
      <w:r w:rsidR="003F7A63" w:rsidRPr="00F849A5">
        <w:instrText xml:space="preserve"> ADDIN EN.CITE </w:instrText>
      </w:r>
      <w:r w:rsidR="003F7A63" w:rsidRPr="00F849A5">
        <w:fldChar w:fldCharType="begin">
          <w:fldData xml:space="preserve">PEVuZE5vdGU+PENpdGU+PEF1dGhvcj5OYXJzaWxpbzwvQXV0aG9yPjxZZWFyPjIwMTA8L1llYXI+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</w:fldData>
        </w:fldChar>
      </w:r>
      <w:r w:rsidR="003F7A63" w:rsidRPr="00F849A5">
        <w:instrText xml:space="preserve"> ADDIN EN.CITE.DATA </w:instrText>
      </w:r>
      <w:r w:rsidR="003F7A63" w:rsidRPr="00F849A5">
        <w:fldChar w:fldCharType="end"/>
      </w:r>
      <w:r w:rsidR="00861009" w:rsidRPr="00F849A5">
        <w:fldChar w:fldCharType="separate"/>
      </w:r>
      <w:r w:rsidR="003F7A63" w:rsidRPr="00F849A5">
        <w:rPr>
          <w:noProof/>
        </w:rPr>
        <w:t>[</w:t>
      </w:r>
      <w:hyperlink w:anchor="_ENREF_32" w:tooltip="Narsilio, 2010 #27" w:history="1">
        <w:r w:rsidR="003F7A63" w:rsidRPr="00F849A5">
          <w:rPr>
            <w:rStyle w:val="Hyperlink"/>
            <w:noProof/>
            <w:color w:val="auto"/>
          </w:rPr>
          <w:t>32</w:t>
        </w:r>
      </w:hyperlink>
      <w:r w:rsidR="003F7A63" w:rsidRPr="00F849A5">
        <w:rPr>
          <w:noProof/>
        </w:rPr>
        <w:t xml:space="preserve">, </w:t>
      </w:r>
      <w:hyperlink w:anchor="_ENREF_37" w:tooltip="van der Linden, 2019 #42" w:history="1">
        <w:r w:rsidR="003F7A63" w:rsidRPr="00F849A5">
          <w:rPr>
            <w:rStyle w:val="Hyperlink"/>
            <w:noProof/>
            <w:color w:val="auto"/>
          </w:rPr>
          <w:t>37</w:t>
        </w:r>
      </w:hyperlink>
      <w:r w:rsidR="003F7A63" w:rsidRPr="00F849A5">
        <w:rPr>
          <w:noProof/>
        </w:rPr>
        <w:t xml:space="preserve">, </w:t>
      </w:r>
      <w:hyperlink w:anchor="_ENREF_59" w:tooltip="Narsilio, 2010 #52" w:history="1">
        <w:r w:rsidR="003F7A63" w:rsidRPr="00F849A5">
          <w:rPr>
            <w:rStyle w:val="Hyperlink"/>
            <w:noProof/>
            <w:color w:val="auto"/>
          </w:rPr>
          <w:t>59</w:t>
        </w:r>
      </w:hyperlink>
      <w:r w:rsidR="003F7A63" w:rsidRPr="00F849A5">
        <w:rPr>
          <w:noProof/>
        </w:rPr>
        <w:t>]</w:t>
      </w:r>
      <w:r w:rsidR="00861009" w:rsidRPr="00F849A5">
        <w:fldChar w:fldCharType="end"/>
      </w:r>
      <w:r w:rsidR="00983443" w:rsidRPr="00F849A5">
        <w:t>.</w:t>
      </w:r>
      <w:r w:rsidR="00045080" w:rsidRPr="00F849A5">
        <w:t xml:space="preserve"> </w:t>
      </w:r>
      <w:r w:rsidR="007409C7" w:rsidRPr="00F849A5">
        <w:t xml:space="preserve">For each sample, CT image stacks </w:t>
      </w:r>
      <w:r w:rsidR="00983443" w:rsidRPr="00F849A5">
        <w:t xml:space="preserve">were </w:t>
      </w:r>
      <w:r w:rsidR="007409C7" w:rsidRPr="00F849A5">
        <w:t xml:space="preserve">imported to </w:t>
      </w:r>
      <w:proofErr w:type="spellStart"/>
      <w:r w:rsidR="007409C7" w:rsidRPr="00F849A5">
        <w:t>Simpleware</w:t>
      </w:r>
      <w:proofErr w:type="spellEnd"/>
      <w:r w:rsidR="007409C7" w:rsidRPr="00F849A5">
        <w:t xml:space="preserve"> </w:t>
      </w:r>
      <w:proofErr w:type="spellStart"/>
      <w:r w:rsidR="007409C7" w:rsidRPr="00F849A5">
        <w:t>ScanIP</w:t>
      </w:r>
      <w:proofErr w:type="spellEnd"/>
      <w:r w:rsidR="007409C7" w:rsidRPr="00F849A5">
        <w:t xml:space="preserve"> </w:t>
      </w:r>
      <w:r w:rsidR="00934E6B" w:rsidRPr="00F849A5">
        <w:fldChar w:fldCharType="begin"/>
      </w:r>
      <w:r w:rsidR="00384D34" w:rsidRPr="00F849A5">
        <w:instrText xml:space="preserve"> ADDIN EN.CITE &lt;EndNote&gt;&lt;Cite&gt;&lt;Author&gt;Ltd&lt;/Author&gt;&lt;Year&gt;2015&lt;/Year&gt;&lt;RecNum&gt;25&lt;/RecNum&gt;&lt;DisplayText&gt;[60]&lt;/DisplayText&gt;&lt;record&gt;&lt;rec-number&gt;25&lt;/rec-number&gt;&lt;foreign-keys&gt;&lt;key app="EN" db-id="5x5dzfxei0tvalezs5dpptv959tfdtfr5959" timestamp="1555280639"&gt;25&lt;/key&gt;&lt;/foreign-keys&gt;&lt;ref-type name="Journal Article"&gt;17&lt;/ref-type&gt;&lt;contributors&gt;&lt;authors&gt;&lt;author&gt;Simpleware Ltd.,&lt;/author&gt;&lt;/authors&gt;&lt;/contributors&gt;&lt;titles&gt;&lt;title&gt;Simpleware ScanIP, http://www.simpleware.com/software/scanip&lt;/title&gt;&lt;secondary-title&gt;Date of access&lt;/secondary-title&gt;&lt;/titles&gt;&lt;periodical&gt;&lt;full-title&gt;Date of access&lt;/full-title&gt;&lt;/periodical&gt;&lt;pages&gt;12&lt;/pages&gt;&lt;volume&gt;15&lt;/volume&gt;&lt;dates&gt;&lt;year&gt;2015&lt;/year&gt;&lt;/dates&gt;&lt;urls&gt;&lt;/urls&gt;&lt;/record&gt;&lt;/Cite&gt;&lt;/EndNote&gt;</w:instrText>
      </w:r>
      <w:r w:rsidR="00934E6B" w:rsidRPr="00F849A5">
        <w:fldChar w:fldCharType="separate"/>
      </w:r>
      <w:r w:rsidR="00384D34" w:rsidRPr="00F849A5">
        <w:rPr>
          <w:noProof/>
        </w:rPr>
        <w:t>[</w:t>
      </w:r>
      <w:hyperlink w:anchor="_ENREF_60" w:tooltip="Simpleware Ltd., 2015 #25" w:history="1">
        <w:r w:rsidR="00384D34" w:rsidRPr="00F849A5">
          <w:rPr>
            <w:rStyle w:val="Hyperlink"/>
            <w:noProof/>
            <w:color w:val="auto"/>
          </w:rPr>
          <w:t>60</w:t>
        </w:r>
      </w:hyperlink>
      <w:r w:rsidR="00384D34" w:rsidRPr="00F849A5">
        <w:rPr>
          <w:noProof/>
        </w:rPr>
        <w:t>]</w:t>
      </w:r>
      <w:r w:rsidR="00934E6B" w:rsidRPr="00F849A5">
        <w:fldChar w:fldCharType="end"/>
      </w:r>
      <w:r w:rsidR="007409C7" w:rsidRPr="00F849A5">
        <w:t xml:space="preserve"> to reconstruct </w:t>
      </w:r>
      <w:r w:rsidR="00983443" w:rsidRPr="00F849A5">
        <w:t>the</w:t>
      </w:r>
      <w:r w:rsidR="007409C7" w:rsidRPr="00F849A5">
        <w:t xml:space="preserve"> </w:t>
      </w:r>
      <w:r w:rsidR="004245CE" w:rsidRPr="00F849A5">
        <w:t xml:space="preserve">3d </w:t>
      </w:r>
      <w:r w:rsidR="00F40269" w:rsidRPr="00F849A5">
        <w:t>microg</w:t>
      </w:r>
      <w:r w:rsidR="007409C7" w:rsidRPr="00F849A5">
        <w:t xml:space="preserve">eometry, segment the </w:t>
      </w:r>
      <w:r w:rsidR="003F1C2F" w:rsidRPr="00F849A5">
        <w:t xml:space="preserve">solid and void </w:t>
      </w:r>
      <w:r w:rsidR="007409C7" w:rsidRPr="00F849A5">
        <w:t>(Step</w:t>
      </w:r>
      <w:r w:rsidR="00951C7F" w:rsidRPr="00F849A5">
        <w:t xml:space="preserve"> </w:t>
      </w:r>
      <w:r w:rsidR="007409C7" w:rsidRPr="00F849A5">
        <w:t xml:space="preserve">2 in </w:t>
      </w:r>
      <w:r w:rsidR="00D3393E" w:rsidRPr="00F849A5">
        <w:fldChar w:fldCharType="begin"/>
      </w:r>
      <w:r w:rsidR="00D3393E" w:rsidRPr="00F849A5">
        <w:instrText xml:space="preserve"> REF _Ref7683290 \h </w:instrText>
      </w:r>
      <w:r w:rsidR="0057423C" w:rsidRPr="00F849A5">
        <w:instrText xml:space="preserve"> \* MERGEFORMAT </w:instrText>
      </w:r>
      <w:r w:rsidR="00D3393E" w:rsidRPr="00F849A5">
        <w:fldChar w:fldCharType="separate"/>
      </w:r>
      <w:r w:rsidR="004B46EA" w:rsidRPr="00F849A5">
        <w:t xml:space="preserve">Fig. </w:t>
      </w:r>
      <w:r w:rsidR="004B46EA" w:rsidRPr="00F849A5">
        <w:rPr>
          <w:noProof/>
        </w:rPr>
        <w:t>3</w:t>
      </w:r>
      <w:r w:rsidR="00D3393E" w:rsidRPr="00F849A5">
        <w:fldChar w:fldCharType="end"/>
      </w:r>
      <w:r w:rsidR="007409C7" w:rsidRPr="00F849A5">
        <w:t>)</w:t>
      </w:r>
      <w:r w:rsidR="00B92276" w:rsidRPr="00F849A5">
        <w:t>,</w:t>
      </w:r>
      <w:r w:rsidR="007409C7" w:rsidRPr="00F849A5">
        <w:t xml:space="preserve"> and generate meshes</w:t>
      </w:r>
      <w:r w:rsidR="00886272" w:rsidRPr="00F849A5">
        <w:t xml:space="preserve"> </w:t>
      </w:r>
      <w:r w:rsidR="00054659" w:rsidRPr="00F849A5">
        <w:t>that are</w:t>
      </w:r>
      <w:r w:rsidR="003A4BAA" w:rsidRPr="00F849A5">
        <w:t xml:space="preserve"> </w:t>
      </w:r>
      <w:r w:rsidR="007409C7" w:rsidRPr="00F849A5">
        <w:t xml:space="preserve">transferred to </w:t>
      </w:r>
      <w:r w:rsidR="00983443" w:rsidRPr="00F849A5">
        <w:t>the</w:t>
      </w:r>
      <w:r w:rsidR="007409C7" w:rsidRPr="00F849A5">
        <w:t xml:space="preserve"> finite element software </w:t>
      </w:r>
      <w:bookmarkStart w:id="61" w:name="OLE_LINK22"/>
      <w:r w:rsidR="007409C7" w:rsidRPr="00F849A5">
        <w:t xml:space="preserve">COMSOL </w:t>
      </w:r>
      <w:r w:rsidR="008704E8" w:rsidRPr="00F849A5">
        <w:t xml:space="preserve">Multiphysics </w:t>
      </w:r>
      <w:bookmarkEnd w:id="61"/>
      <w:r w:rsidR="00205065" w:rsidRPr="00F849A5">
        <w:fldChar w:fldCharType="begin"/>
      </w:r>
      <w:r w:rsidR="00CE2215" w:rsidRPr="00F849A5">
        <w:instrText xml:space="preserve"> ADDIN EN.CITE &lt;EndNote&gt;&lt;Cite&gt;&lt;Year&gt;2015&lt;/Year&gt;&lt;RecNum&gt;53&lt;/RecNum&gt;&lt;DisplayText&gt;[61]&lt;/DisplayText&gt;&lt;record&gt;&lt;rec-number&gt;53&lt;/rec-number&gt;&lt;foreign-keys&gt;&lt;key app="EN" db-id="5x5dzfxei0tvalezs5dpptv959tfdtfr5959" timestamp="1556087742"&gt;53&lt;/key&gt;&lt;/foreign-keys&gt;&lt;ref-type name="Journal Article"&gt;17&lt;/ref-type&gt;&lt;contributors&gt;&lt;authors&gt;&lt;author&gt;COMSOL AB,&lt;/author&gt;&lt;/authors&gt;&lt;/contributors&gt;&lt;titles&gt;&lt;title&gt;COMSOL multiphysics v5.0, http://www.comsol.com&lt;/title&gt;&lt;/titles&gt;&lt;dates&gt;&lt;year&gt;2015&lt;/year&gt;&lt;/dates&gt;&lt;urls&gt;&lt;/urls&gt;&lt;/record&gt;&lt;/Cite&gt;&lt;/EndNote&gt;</w:instrText>
      </w:r>
      <w:r w:rsidR="00205065" w:rsidRPr="00F849A5">
        <w:fldChar w:fldCharType="separate"/>
      </w:r>
      <w:r w:rsidR="00CE2215" w:rsidRPr="00F849A5">
        <w:rPr>
          <w:noProof/>
        </w:rPr>
        <w:t>[</w:t>
      </w:r>
      <w:hyperlink w:anchor="_ENREF_61" w:tooltip="COMSOL AB, 2015 #53" w:history="1">
        <w:r w:rsidR="00CE2215" w:rsidRPr="00F849A5">
          <w:rPr>
            <w:rStyle w:val="Hyperlink"/>
            <w:noProof/>
            <w:color w:val="auto"/>
          </w:rPr>
          <w:t>61</w:t>
        </w:r>
      </w:hyperlink>
      <w:r w:rsidR="00CE2215" w:rsidRPr="00F849A5">
        <w:rPr>
          <w:noProof/>
        </w:rPr>
        <w:t>]</w:t>
      </w:r>
      <w:r w:rsidR="00205065" w:rsidRPr="00F849A5">
        <w:fldChar w:fldCharType="end"/>
      </w:r>
      <w:r w:rsidR="00E97A7D" w:rsidRPr="00F849A5">
        <w:t xml:space="preserve"> </w:t>
      </w:r>
      <w:r w:rsidR="007409C7" w:rsidRPr="00F849A5">
        <w:t xml:space="preserve">for heat transfer simulation. </w:t>
      </w:r>
      <w:r w:rsidR="00A77579" w:rsidRPr="00F849A5">
        <w:fldChar w:fldCharType="begin"/>
      </w:r>
      <w:r w:rsidR="00A77579" w:rsidRPr="00F849A5">
        <w:instrText xml:space="preserve"> REF _Ref13831186 \h </w:instrText>
      </w:r>
      <w:r w:rsidR="0003452D" w:rsidRPr="00F849A5">
        <w:instrText xml:space="preserve"> \* MERGEFORMAT </w:instrText>
      </w:r>
      <w:r w:rsidR="00A77579" w:rsidRPr="00F849A5">
        <w:fldChar w:fldCharType="separate"/>
      </w:r>
      <w:r w:rsidR="004B46EA" w:rsidRPr="00F849A5">
        <w:rPr>
          <w:i/>
          <w:iCs/>
          <w:sz w:val="22"/>
          <w:szCs w:val="18"/>
        </w:rPr>
        <w:t xml:space="preserve">Fig. </w:t>
      </w:r>
      <w:r w:rsidR="004B46EA" w:rsidRPr="00F849A5">
        <w:rPr>
          <w:noProof/>
        </w:rPr>
        <w:t>9</w:t>
      </w:r>
      <w:r w:rsidR="00A77579" w:rsidRPr="00F849A5">
        <w:fldChar w:fldCharType="end"/>
      </w:r>
      <w:r w:rsidR="00035A2B" w:rsidRPr="00F849A5">
        <w:t xml:space="preserve"> shows the mesh of </w:t>
      </w:r>
      <w:r w:rsidR="00035A2B" w:rsidRPr="00F849A5">
        <w:lastRenderedPageBreak/>
        <w:t>Ottawa sand</w:t>
      </w:r>
      <w:r w:rsidR="00E06BB9" w:rsidRPr="00F849A5">
        <w:t xml:space="preserve">, </w:t>
      </w:r>
      <w:r w:rsidR="00774FA7" w:rsidRPr="00F849A5">
        <w:t xml:space="preserve">the mesh </w:t>
      </w:r>
      <w:r w:rsidR="00E26D75" w:rsidRPr="00F849A5">
        <w:t xml:space="preserve">size and sample size were decided after </w:t>
      </w:r>
      <w:r w:rsidR="00B1191C" w:rsidRPr="00F849A5">
        <w:t>a sensitivity analysis</w:t>
      </w:r>
      <w:r w:rsidR="00A77579" w:rsidRPr="00F849A5">
        <w:t xml:space="preserve">. </w:t>
      </w:r>
      <w:r w:rsidR="00D82304" w:rsidRPr="00F849A5">
        <w:t>The input thermal conductivit</w:t>
      </w:r>
      <w:r w:rsidR="009A16DA" w:rsidRPr="00F849A5">
        <w:t>y</w:t>
      </w:r>
      <w:r w:rsidR="00D82304" w:rsidRPr="00F849A5">
        <w:t xml:space="preserve"> </w:t>
      </w:r>
      <w:r w:rsidR="009A16DA" w:rsidRPr="00F849A5">
        <w:t>of air and solid grains are same as that in TCNM</w:t>
      </w:r>
      <w:r w:rsidR="00F327AD" w:rsidRPr="00F849A5">
        <w:t xml:space="preserve"> (solids at 3 </w:t>
      </w:r>
      <m:oMath>
        <m:r>
          <m:rPr>
            <m:sty m:val="p"/>
          </m:rPr>
          <w:rPr>
            <w:rFonts w:ascii="Cambria Math" w:hAnsi="Cambria Math"/>
          </w:rPr>
          <m:t>W/(m K)</m:t>
        </m:r>
      </m:oMath>
      <w:r w:rsidR="00F327AD" w:rsidRPr="00F849A5">
        <w:t xml:space="preserve">, air at 0.025 </w:t>
      </w:r>
      <m:oMath>
        <m:r>
          <m:rPr>
            <m:sty m:val="p"/>
          </m:rPr>
          <w:rPr>
            <w:rFonts w:ascii="Cambria Math" w:hAnsi="Cambria Math"/>
          </w:rPr>
          <m:t>W/(m K)</m:t>
        </m:r>
      </m:oMath>
      <w:r w:rsidR="00F327AD" w:rsidRPr="00F849A5">
        <w:t>)</w:t>
      </w:r>
      <w:r w:rsidR="00220C85" w:rsidRPr="00F849A5">
        <w:t>.</w:t>
      </w:r>
      <w:r w:rsidR="009A16DA" w:rsidRPr="00F849A5">
        <w:t xml:space="preserve"> </w:t>
      </w:r>
      <w:r w:rsidR="007409C7" w:rsidRPr="00F849A5">
        <w:t xml:space="preserve">Similar to the </w:t>
      </w:r>
      <w:r w:rsidR="00983443" w:rsidRPr="00F849A5">
        <w:t xml:space="preserve">simulation </w:t>
      </w:r>
      <w:r w:rsidR="007409C7" w:rsidRPr="00F849A5">
        <w:t xml:space="preserve">process in TCNM, </w:t>
      </w:r>
      <w:r w:rsidR="00983443" w:rsidRPr="00F849A5">
        <w:t xml:space="preserve">the </w:t>
      </w:r>
      <w:r w:rsidR="007409C7" w:rsidRPr="00F849A5">
        <w:t>local temperature is first calculated by</w:t>
      </w:r>
      <w:r w:rsidR="009B3F89" w:rsidRPr="00F849A5">
        <w:t xml:space="preserve"> solving the governing balance energy </w:t>
      </w:r>
      <w:r w:rsidR="00B34B28" w:rsidRPr="00F849A5">
        <w:t xml:space="preserve">equations </w:t>
      </w:r>
      <w:r w:rsidR="00184A3D" w:rsidRPr="00F849A5">
        <w:t>for a system with thermal insulation on all sides</w:t>
      </w:r>
      <w:r w:rsidR="00FF3001" w:rsidRPr="00F849A5">
        <w:t xml:space="preserve"> and a small temperature </w:t>
      </w:r>
      <w:proofErr w:type="spellStart"/>
      <w:r w:rsidR="000874CB" w:rsidRPr="00F849A5">
        <w:t>c</w:t>
      </w:r>
      <w:r w:rsidR="00FF3001" w:rsidRPr="00F849A5">
        <w:t>differential</w:t>
      </w:r>
      <w:proofErr w:type="spellEnd"/>
      <w:r w:rsidR="00FF3001" w:rsidRPr="00F849A5">
        <w:t xml:space="preserve"> </w:t>
      </w:r>
      <w:r w:rsidR="0021631F" w:rsidRPr="00F849A5">
        <w:t xml:space="preserve">between </w:t>
      </w:r>
      <w:r w:rsidR="00983443" w:rsidRPr="00F849A5">
        <w:t xml:space="preserve">the </w:t>
      </w:r>
      <w:r w:rsidR="0021631F" w:rsidRPr="00F849A5">
        <w:t>top and bottom boundaries</w:t>
      </w:r>
      <w:r w:rsidR="009A16DA" w:rsidRPr="00F849A5">
        <w:t xml:space="preserve"> (</w:t>
      </w:r>
      <w:r w:rsidR="00E06BB9" w:rsidRPr="00F849A5">
        <w:fldChar w:fldCharType="begin"/>
      </w:r>
      <w:r w:rsidR="00E06BB9" w:rsidRPr="00F849A5">
        <w:instrText xml:space="preserve"> REF _Ref13831186 \h </w:instrText>
      </w:r>
      <w:r w:rsidR="0003452D" w:rsidRPr="00F849A5">
        <w:instrText xml:space="preserve"> \* MERGEFORMAT </w:instrText>
      </w:r>
      <w:r w:rsidR="00E06BB9" w:rsidRPr="00F849A5">
        <w:fldChar w:fldCharType="separate"/>
      </w:r>
      <w:r w:rsidR="004B46EA" w:rsidRPr="00F849A5">
        <w:rPr>
          <w:i/>
          <w:iCs/>
          <w:sz w:val="22"/>
          <w:szCs w:val="18"/>
        </w:rPr>
        <w:t xml:space="preserve">Fig. </w:t>
      </w:r>
      <w:r w:rsidR="004B46EA" w:rsidRPr="00F849A5">
        <w:rPr>
          <w:noProof/>
        </w:rPr>
        <w:t>9</w:t>
      </w:r>
      <w:r w:rsidR="00E06BB9" w:rsidRPr="00F849A5">
        <w:fldChar w:fldCharType="end"/>
      </w:r>
      <w:r w:rsidR="009A16DA" w:rsidRPr="00F849A5">
        <w:t>)</w:t>
      </w:r>
      <w:r w:rsidR="0021631F" w:rsidRPr="00F849A5">
        <w:t xml:space="preserve">. </w:t>
      </w:r>
      <w:r w:rsidR="00744E7C" w:rsidRPr="00F849A5">
        <w:t>T</w:t>
      </w:r>
      <w:r w:rsidR="007409C7" w:rsidRPr="00F849A5">
        <w:t>he local heat flux density</w:t>
      </w:r>
      <w:r w:rsidR="004D1C36" w:rsidRPr="00F849A5">
        <w:t xml:space="preserve"> </w:t>
      </w:r>
      <w:proofErr w:type="spellStart"/>
      <w:r w:rsidR="004D1C36" w:rsidRPr="00F849A5">
        <w:t>Q</w:t>
      </w:r>
      <w:r w:rsidR="004D1C36" w:rsidRPr="00F849A5">
        <w:rPr>
          <w:vertAlign w:val="subscript"/>
        </w:rPr>
        <w:t>z</w:t>
      </w:r>
      <w:proofErr w:type="spellEnd"/>
      <w:r w:rsidR="0063728F" w:rsidRPr="00F849A5">
        <w:t xml:space="preserve"> is estimated</w:t>
      </w:r>
      <w:r w:rsidR="00083351" w:rsidRPr="00F849A5">
        <w:t xml:space="preserve"> from the local temperature field</w:t>
      </w:r>
      <w:r w:rsidR="0063728F" w:rsidRPr="00F849A5">
        <w:t xml:space="preserve"> using Fourier’s law</w:t>
      </w:r>
      <w:r w:rsidR="007409C7" w:rsidRPr="00F849A5">
        <w:t xml:space="preserve">. Finally, the </w:t>
      </w:r>
      <w:r w:rsidR="004D1C36" w:rsidRPr="00F849A5">
        <w:t>integrated</w:t>
      </w:r>
      <w:r w:rsidR="007409C7" w:rsidRPr="00F849A5">
        <w:t xml:space="preserve"> format </w:t>
      </w:r>
      <m:oMath>
        <m:f>
          <m:fPr>
            <m:ctrlPr>
              <w:rPr>
                <w:rFonts w:ascii="Cambria Math" w:hAnsi="Cambria Math"/>
              </w:rPr>
            </m:ctrlPr>
          </m:fPr>
          <m:num>
            <m:r>
              <m:rPr>
                <m:sty m:val="p"/>
              </m:rPr>
              <w:rPr>
                <w:rFonts w:ascii="Cambria Math" w:hAnsi="Cambria Math"/>
              </w:rPr>
              <m:t>1</m:t>
            </m:r>
          </m:num>
          <m:den>
            <m:r>
              <w:rPr>
                <w:rFonts w:ascii="Cambria Math" w:hAnsi="Cambria Math"/>
              </w:rPr>
              <m:t>A</m:t>
            </m:r>
          </m:den>
        </m:f>
        <m:nary>
          <m:naryPr>
            <m:supHide m:val="1"/>
            <m:ctrlPr>
              <w:rPr>
                <w:rFonts w:ascii="Cambria Math" w:hAnsi="Cambria Math"/>
              </w:rPr>
            </m:ctrlPr>
          </m:naryPr>
          <m:sub>
            <m:r>
              <w:rPr>
                <w:rFonts w:ascii="Cambria Math" w:hAnsi="Cambria Math"/>
              </w:rPr>
              <m:t>A</m:t>
            </m:r>
          </m:sub>
          <m:sup/>
          <m:e>
            <m:sSub>
              <m:sSubPr>
                <m:ctrlPr>
                  <w:rPr>
                    <w:rFonts w:ascii="Cambria Math" w:hAnsi="Cambria Math"/>
                  </w:rPr>
                </m:ctrlPr>
              </m:sSubPr>
              <m:e>
                <m:r>
                  <w:rPr>
                    <w:rFonts w:ascii="Cambria Math" w:hAnsi="Cambria Math"/>
                  </w:rPr>
                  <m:t>Q</m:t>
                </m:r>
              </m:e>
              <m:sub>
                <m:r>
                  <w:rPr>
                    <w:rFonts w:ascii="Cambria Math" w:hAnsi="Cambria Math"/>
                  </w:rPr>
                  <m:t>z</m:t>
                </m:r>
              </m:sub>
            </m:sSub>
            <m:r>
              <m:rPr>
                <m:sty m:val="p"/>
              </m:rPr>
              <w:rPr>
                <w:rFonts w:ascii="Cambria Math" w:hAnsi="Cambria Math"/>
              </w:rPr>
              <m:t xml:space="preserve"> </m:t>
            </m:r>
            <m:r>
              <w:rPr>
                <w:rFonts w:ascii="Cambria Math" w:hAnsi="Cambria Math"/>
              </w:rPr>
              <m:t>dA</m:t>
            </m:r>
            <m:r>
              <m:rPr>
                <m:sty m:val="p"/>
              </m:rPr>
              <w:rPr>
                <w:rFonts w:ascii="Cambria Math" w:hAnsi="Cambria Math"/>
              </w:rPr>
              <m:t xml:space="preserve"> </m:t>
            </m:r>
          </m:e>
        </m:nary>
      </m:oMath>
      <w:r w:rsidR="007409C7" w:rsidRPr="00F849A5">
        <w:t xml:space="preserve">in Equation </w:t>
      </w:r>
      <w:r w:rsidR="00DB27D2" w:rsidRPr="00F849A5">
        <w:fldChar w:fldCharType="begin"/>
      </w:r>
      <w:r w:rsidR="00DB27D2" w:rsidRPr="00F849A5">
        <w:instrText xml:space="preserve"> REF Eq_8 \h </w:instrText>
      </w:r>
      <w:r w:rsidR="0057423C" w:rsidRPr="00F849A5">
        <w:instrText xml:space="preserve"> \* MERGEFORMAT </w:instrText>
      </w:r>
      <w:r w:rsidR="00DB27D2" w:rsidRPr="00F849A5">
        <w:fldChar w:fldCharType="separate"/>
      </w:r>
      <w:r w:rsidR="004B46EA" w:rsidRPr="00F849A5">
        <w:t>8</w:t>
      </w:r>
      <w:r w:rsidR="00DB27D2" w:rsidRPr="00F849A5">
        <w:fldChar w:fldCharType="end"/>
      </w:r>
      <w:r w:rsidR="007409C7" w:rsidRPr="00F849A5">
        <w:t xml:space="preserve"> is used to </w:t>
      </w:r>
      <w:r w:rsidR="00983443" w:rsidRPr="00F849A5">
        <w:t xml:space="preserve">determine </w:t>
      </w:r>
      <w:r w:rsidR="007409C7" w:rsidRPr="00F849A5">
        <w:t>the</w:t>
      </w:r>
      <w:r w:rsidR="00B40FD3" w:rsidRPr="00F849A5">
        <w:t xml:space="preserve"> effective thermal conductivity</w:t>
      </w:r>
      <w:r w:rsidR="007409C7" w:rsidRPr="00F849A5">
        <w:t xml:space="preserve"> of the sample.</w:t>
      </w:r>
      <w:r w:rsidR="00B40FD3" w:rsidRPr="00F849A5">
        <w:t xml:space="preserve"> </w:t>
      </w:r>
      <w:r w:rsidR="00983443" w:rsidRPr="00F849A5">
        <w:t>Additional</w:t>
      </w:r>
      <w:r w:rsidR="00B40FD3" w:rsidRPr="00F849A5">
        <w:t xml:space="preserve"> details </w:t>
      </w:r>
      <w:r w:rsidR="00383150" w:rsidRPr="00F849A5">
        <w:t>on this procedure can be found in</w:t>
      </w:r>
      <w:r w:rsidR="006D4B57" w:rsidRPr="00F849A5">
        <w:t xml:space="preserve"> </w:t>
      </w:r>
      <w:r w:rsidR="00DE182C" w:rsidRPr="00F849A5">
        <w:t xml:space="preserve">papers </w:t>
      </w:r>
      <w:r w:rsidR="00AC7D3B" w:rsidRPr="00F849A5">
        <w:fldChar w:fldCharType="begin">
          <w:fldData xml:space="preserve">PEVuZE5vdGU+PENpdGU+PEF1dGhvcj5OYXJzaWxpbzwvQXV0aG9yPjxZZWFyPjIwMDk8L1llYXI+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</w:fldData>
        </w:fldChar>
      </w:r>
      <w:r w:rsidR="00E47FF4" w:rsidRPr="00F849A5">
        <w:instrText xml:space="preserve"> ADDIN EN.CITE </w:instrText>
      </w:r>
      <w:r w:rsidR="00E47FF4" w:rsidRPr="00F849A5">
        <w:fldChar w:fldCharType="begin">
          <w:fldData xml:space="preserve">PEVuZE5vdGU+PENpdGU+PEF1dGhvcj5OYXJzaWxpbzwvQXV0aG9yPjxZZWFyPjIwMDk8L1llYXI+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</w:fldData>
        </w:fldChar>
      </w:r>
      <w:r w:rsidR="00E47FF4" w:rsidRPr="00F849A5">
        <w:instrText xml:space="preserve"> ADDIN EN.CITE.DATA </w:instrText>
      </w:r>
      <w:r w:rsidR="00E47FF4" w:rsidRPr="00F849A5">
        <w:fldChar w:fldCharType="end"/>
      </w:r>
      <w:r w:rsidR="00AC7D3B" w:rsidRPr="00F849A5">
        <w:fldChar w:fldCharType="separate"/>
      </w:r>
      <w:r w:rsidR="00E47FF4" w:rsidRPr="00F849A5">
        <w:rPr>
          <w:noProof/>
        </w:rPr>
        <w:t>[</w:t>
      </w:r>
      <w:hyperlink w:anchor="_ENREF_32" w:tooltip="Narsilio, 2010 #27" w:history="1">
        <w:r w:rsidR="00E47FF4" w:rsidRPr="00F849A5">
          <w:rPr>
            <w:rStyle w:val="Hyperlink"/>
            <w:noProof/>
            <w:color w:val="auto"/>
          </w:rPr>
          <w:t>32</w:t>
        </w:r>
      </w:hyperlink>
      <w:r w:rsidR="00E47FF4" w:rsidRPr="00F849A5">
        <w:rPr>
          <w:noProof/>
        </w:rPr>
        <w:t xml:space="preserve">, </w:t>
      </w:r>
      <w:hyperlink w:anchor="_ENREF_37" w:tooltip="van der Linden, 2019 #42" w:history="1">
        <w:r w:rsidR="00E47FF4" w:rsidRPr="00F849A5">
          <w:rPr>
            <w:rStyle w:val="Hyperlink"/>
            <w:noProof/>
            <w:color w:val="auto"/>
          </w:rPr>
          <w:t>37</w:t>
        </w:r>
      </w:hyperlink>
      <w:r w:rsidR="00E47FF4" w:rsidRPr="00F849A5">
        <w:rPr>
          <w:noProof/>
        </w:rPr>
        <w:t xml:space="preserve">, </w:t>
      </w:r>
      <w:hyperlink w:anchor="_ENREF_58" w:tooltip="Narsilio, 2009 #174" w:history="1">
        <w:r w:rsidR="00E47FF4" w:rsidRPr="00F849A5">
          <w:rPr>
            <w:rStyle w:val="Hyperlink"/>
            <w:noProof/>
            <w:color w:val="auto"/>
          </w:rPr>
          <w:t>58</w:t>
        </w:r>
      </w:hyperlink>
      <w:r w:rsidR="00E47FF4" w:rsidRPr="00F849A5">
        <w:rPr>
          <w:noProof/>
        </w:rPr>
        <w:t>]</w:t>
      </w:r>
      <w:r w:rsidR="00AC7D3B" w:rsidRPr="00F849A5">
        <w:fldChar w:fldCharType="end"/>
      </w:r>
      <w:r w:rsidR="00383150" w:rsidRPr="00F849A5">
        <w:t>.</w:t>
      </w:r>
    </w:p>
    <w:p w14:paraId="1F768D64" w14:textId="3D31E691" w:rsidR="00316D90" w:rsidRPr="00F849A5" w:rsidRDefault="00316D90" w:rsidP="0057423C"/>
    <w:p w14:paraId="3E670EA9" w14:textId="025FD7C2" w:rsidR="00CE6067" w:rsidRPr="00F849A5" w:rsidRDefault="00167594" w:rsidP="00630402">
      <w:pPr>
        <w:ind w:firstLine="0"/>
        <w:rPr>
          <w:lang w:eastAsia="zh-CN"/>
        </w:rPr>
      </w:pPr>
      <w:r w:rsidRPr="00F849A5">
        <w:rPr>
          <w:noProof/>
        </w:rPr>
        <w:drawing>
          <wp:inline distT="0" distB="0" distL="0" distR="0" wp14:anchorId="292F056D" wp14:editId="4DC655D3">
            <wp:extent cx="5731510" cy="2418159"/>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418159"/>
                    </a:xfrm>
                    <a:prstGeom prst="rect">
                      <a:avLst/>
                    </a:prstGeom>
                    <a:noFill/>
                    <a:ln>
                      <a:noFill/>
                    </a:ln>
                  </pic:spPr>
                </pic:pic>
              </a:graphicData>
            </a:graphic>
          </wp:inline>
        </w:drawing>
      </w:r>
    </w:p>
    <w:p w14:paraId="03788391" w14:textId="43EF3322" w:rsidR="00316D90" w:rsidRPr="00F849A5" w:rsidRDefault="00181871" w:rsidP="00630402">
      <w:pPr>
        <w:pStyle w:val="Caption"/>
        <w:rPr>
          <w:color w:val="auto"/>
          <w:lang w:eastAsia="zh-CN"/>
        </w:rPr>
      </w:pPr>
      <w:bookmarkStart w:id="62" w:name="_Ref13831186"/>
      <w:bookmarkStart w:id="63" w:name="_Toc14942427"/>
      <w:r w:rsidRPr="00F849A5">
        <w:rPr>
          <w:color w:val="auto"/>
        </w:rPr>
        <w:t xml:space="preserve">Fig. </w:t>
      </w:r>
      <w:r w:rsidRPr="00F849A5">
        <w:rPr>
          <w:color w:val="auto"/>
        </w:rPr>
        <w:fldChar w:fldCharType="begin"/>
      </w:r>
      <w:r w:rsidRPr="00F849A5">
        <w:rPr>
          <w:color w:val="auto"/>
        </w:rPr>
        <w:instrText xml:space="preserve"> SEQ Fig. \* ARABIC </w:instrText>
      </w:r>
      <w:r w:rsidRPr="00F849A5">
        <w:rPr>
          <w:color w:val="auto"/>
        </w:rPr>
        <w:fldChar w:fldCharType="separate"/>
      </w:r>
      <w:r w:rsidR="004B46EA" w:rsidRPr="00F849A5">
        <w:rPr>
          <w:noProof/>
          <w:color w:val="auto"/>
        </w:rPr>
        <w:t>9</w:t>
      </w:r>
      <w:r w:rsidRPr="00F849A5">
        <w:rPr>
          <w:color w:val="auto"/>
        </w:rPr>
        <w:fldChar w:fldCharType="end"/>
      </w:r>
      <w:bookmarkEnd w:id="62"/>
      <w:r w:rsidRPr="00F849A5">
        <w:rPr>
          <w:color w:val="auto"/>
          <w:lang w:eastAsia="zh-CN"/>
        </w:rPr>
        <w:t xml:space="preserve">. </w:t>
      </w:r>
      <w:r w:rsidR="009D2DC6" w:rsidRPr="00F849A5">
        <w:rPr>
          <w:color w:val="auto"/>
          <w:lang w:eastAsia="zh-CN"/>
        </w:rPr>
        <w:t xml:space="preserve">The </w:t>
      </w:r>
      <w:r w:rsidR="0020086C" w:rsidRPr="00F849A5">
        <w:rPr>
          <w:color w:val="auto"/>
          <w:lang w:eastAsia="zh-CN"/>
        </w:rPr>
        <w:t>finite elements</w:t>
      </w:r>
      <w:r w:rsidR="009D2DC6" w:rsidRPr="00F849A5">
        <w:rPr>
          <w:color w:val="auto"/>
          <w:lang w:eastAsia="zh-CN"/>
        </w:rPr>
        <w:t xml:space="preserve"> </w:t>
      </w:r>
      <w:r w:rsidR="0020086C" w:rsidRPr="00F849A5">
        <w:rPr>
          <w:color w:val="auto"/>
          <w:lang w:eastAsia="zh-CN"/>
        </w:rPr>
        <w:t xml:space="preserve">and boundary condition </w:t>
      </w:r>
      <w:r w:rsidR="009D2DC6" w:rsidRPr="00F849A5">
        <w:rPr>
          <w:color w:val="auto"/>
          <w:lang w:eastAsia="zh-CN"/>
        </w:rPr>
        <w:t xml:space="preserve">used for </w:t>
      </w:r>
      <w:r w:rsidR="0020086C" w:rsidRPr="00F849A5">
        <w:rPr>
          <w:color w:val="auto"/>
          <w:lang w:eastAsia="zh-CN"/>
        </w:rPr>
        <w:t>simulating the heat transfer in Ottawa sand</w:t>
      </w:r>
      <w:r w:rsidR="00F30FD3" w:rsidRPr="00F849A5">
        <w:rPr>
          <w:color w:val="auto"/>
          <w:lang w:eastAsia="zh-CN"/>
        </w:rPr>
        <w:t xml:space="preserve"> without loading</w:t>
      </w:r>
      <w:r w:rsidR="00EB505E" w:rsidRPr="00F849A5">
        <w:rPr>
          <w:color w:val="auto"/>
          <w:lang w:eastAsia="zh-CN"/>
        </w:rPr>
        <w:t>.</w:t>
      </w:r>
      <w:bookmarkEnd w:id="63"/>
    </w:p>
    <w:p w14:paraId="5B440998" w14:textId="77777777" w:rsidR="00316D90" w:rsidRPr="00F849A5" w:rsidRDefault="00316D90" w:rsidP="0057423C"/>
    <w:p w14:paraId="35A7613F" w14:textId="77777777" w:rsidR="00654760" w:rsidRPr="00F849A5" w:rsidRDefault="007409C7" w:rsidP="0057423C">
      <w:pPr>
        <w:pStyle w:val="Heading3"/>
        <w:rPr>
          <w:color w:val="auto"/>
        </w:rPr>
      </w:pPr>
      <w:r w:rsidRPr="00F849A5">
        <w:rPr>
          <w:color w:val="auto"/>
        </w:rPr>
        <w:t>Laboratory measurement</w:t>
      </w:r>
    </w:p>
    <w:p w14:paraId="5AC06B3E" w14:textId="48DBF986" w:rsidR="00654760" w:rsidRPr="00F849A5" w:rsidRDefault="006A489F" w:rsidP="0057423C">
      <w:r w:rsidRPr="00F849A5">
        <w:t>A</w:t>
      </w:r>
      <w:r w:rsidR="007409C7" w:rsidRPr="00F849A5">
        <w:t xml:space="preserve"> 100</w:t>
      </w:r>
      <w:r w:rsidR="00AE0878" w:rsidRPr="00F849A5">
        <w:t>-</w:t>
      </w:r>
      <w:r w:rsidR="007409C7" w:rsidRPr="00F849A5">
        <w:t xml:space="preserve">mm long thermal needle </w:t>
      </w:r>
      <w:r w:rsidR="00B727FC" w:rsidRPr="00F849A5">
        <w:t xml:space="preserve">probe </w:t>
      </w:r>
      <w:r w:rsidR="007409C7" w:rsidRPr="00F849A5">
        <w:t xml:space="preserve">with a diameter of 2.4 mm </w:t>
      </w:r>
      <w:r w:rsidR="00AE0878" w:rsidRPr="00F849A5">
        <w:t>was</w:t>
      </w:r>
      <w:r w:rsidR="007409C7" w:rsidRPr="00F849A5">
        <w:t xml:space="preserve"> used</w:t>
      </w:r>
      <w:r w:rsidRPr="00F849A5">
        <w:t xml:space="preserve"> to measure th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Pr="00F849A5">
        <w:t xml:space="preserve"> in the laboratory</w:t>
      </w:r>
      <w:r w:rsidR="007409C7" w:rsidRPr="00F849A5">
        <w:t xml:space="preserve">. The diameter of the needle </w:t>
      </w:r>
      <w:r w:rsidR="00AE0878" w:rsidRPr="00F849A5">
        <w:t>was</w:t>
      </w:r>
      <w:r w:rsidR="007409C7" w:rsidRPr="00F849A5">
        <w:t xml:space="preserve"> selected </w:t>
      </w:r>
      <w:r w:rsidR="00AE0878" w:rsidRPr="00F849A5">
        <w:t xml:space="preserve">to be </w:t>
      </w:r>
      <w:r w:rsidR="007409C7" w:rsidRPr="00F849A5">
        <w:t>larger than the particle diameter to</w:t>
      </w:r>
      <w:r w:rsidR="00ED3DE9" w:rsidRPr="00F849A5">
        <w:t xml:space="preserve"> maximize the contacts between particles and the thermal needle probe</w:t>
      </w:r>
      <w:r w:rsidR="007409C7" w:rsidRPr="00F849A5">
        <w:t>.</w:t>
      </w:r>
      <w:r w:rsidR="000C2C31" w:rsidRPr="00F849A5">
        <w:rPr>
          <w:rStyle w:val="CommentReference"/>
        </w:rPr>
        <w:t xml:space="preserve"> </w:t>
      </w:r>
      <w:r w:rsidR="007409C7" w:rsidRPr="00F849A5">
        <w:t xml:space="preserve"> </w:t>
      </w:r>
      <w:r w:rsidR="00AE0878" w:rsidRPr="00F849A5">
        <w:t>The g</w:t>
      </w:r>
      <w:r w:rsidR="007409C7" w:rsidRPr="00F849A5">
        <w:t xml:space="preserve">ranular materials </w:t>
      </w:r>
      <w:r w:rsidR="00AE0878" w:rsidRPr="00F849A5">
        <w:t>were</w:t>
      </w:r>
      <w:r w:rsidR="007409C7" w:rsidRPr="00F849A5">
        <w:t xml:space="preserve"> air-</w:t>
      </w:r>
      <w:proofErr w:type="spellStart"/>
      <w:r w:rsidR="007409C7" w:rsidRPr="00F849A5">
        <w:t>pluviated</w:t>
      </w:r>
      <w:proofErr w:type="spellEnd"/>
      <w:r w:rsidR="007409C7" w:rsidRPr="00F849A5">
        <w:t xml:space="preserve"> into a PVC cylinder with a diameter of 50 mm and </w:t>
      </w:r>
      <w:r w:rsidR="007A207F" w:rsidRPr="00F849A5">
        <w:t xml:space="preserve">a </w:t>
      </w:r>
      <w:r w:rsidR="007409C7" w:rsidRPr="00F849A5">
        <w:t xml:space="preserve">height of 120 mm. </w:t>
      </w:r>
      <w:r w:rsidR="0093278E" w:rsidRPr="00F849A5">
        <w:t xml:space="preserve">We </w:t>
      </w:r>
      <w:r w:rsidR="007409C7" w:rsidRPr="00F849A5">
        <w:t>follow</w:t>
      </w:r>
      <w:r w:rsidR="00AE0878" w:rsidRPr="00F849A5">
        <w:t>ed</w:t>
      </w:r>
      <w:r w:rsidR="007409C7" w:rsidRPr="00F849A5">
        <w:t xml:space="preserve"> ASTM standard D5334-14</w:t>
      </w:r>
      <w:r w:rsidR="00EA40E7" w:rsidRPr="00F849A5">
        <w:t xml:space="preserve"> </w:t>
      </w:r>
      <w:r w:rsidR="00EA40E7" w:rsidRPr="00F849A5">
        <w:fldChar w:fldCharType="begin"/>
      </w:r>
      <w:r w:rsidR="00A70B1F" w:rsidRPr="00F849A5">
        <w:instrText xml:space="preserve"> ADDIN EN.CITE &lt;EndNote&gt;&lt;Cite&gt;&lt;Author&gt;ASTM D5334-14&lt;/Author&gt;&lt;Year&gt;2014&lt;/Year&gt;&lt;RecNum&gt;112&lt;/RecNum&gt;&lt;DisplayText&gt;[62]&lt;/DisplayText&gt;&lt;record&gt;&lt;rec-number&gt;112&lt;/rec-number&gt;&lt;foreign-keys&gt;&lt;key app="EN" db-id="rvwr2vxxd9szv3efd5t5f9db0pfrrr0pfz90" timestamp="1546833657"&gt;112&lt;/key&gt;&lt;/foreign-keys&gt;&lt;ref-type name="Standard"&gt;58&lt;/ref-type&gt;&lt;contributors&gt;&lt;authors&gt;&lt;author&gt;ASTM D5334-14,&lt;/author&gt;&lt;/authors&gt;&lt;/contributors&gt;&lt;titles&gt;&lt;title&gt;Standard Test Method for Determination of Thermal Conductivity of Soil and Soft Rock by Thermal Needle Probe Procedure&lt;/title&gt;&lt;/titles&gt;&lt;dates&gt;&lt;year&gt;2014&lt;/year&gt;&lt;/dates&gt;&lt;pub-location&gt;West Conshohocken, PA&lt;/pub-location&gt;&lt;publisher&gt;ASTM International&lt;/publisher&gt;&lt;urls&gt;&lt;/urls&gt;&lt;/record&gt;&lt;/Cite&gt;&lt;/EndNote&gt;</w:instrText>
      </w:r>
      <w:r w:rsidR="00EA40E7" w:rsidRPr="00F849A5">
        <w:fldChar w:fldCharType="separate"/>
      </w:r>
      <w:r w:rsidR="00A70B1F" w:rsidRPr="00F849A5">
        <w:rPr>
          <w:noProof/>
        </w:rPr>
        <w:t>[</w:t>
      </w:r>
      <w:hyperlink w:anchor="_ENREF_62" w:tooltip="ASTM D5334-14, 2014 #112" w:history="1">
        <w:r w:rsidR="00A70B1F" w:rsidRPr="00F849A5">
          <w:rPr>
            <w:rStyle w:val="Hyperlink"/>
            <w:noProof/>
            <w:color w:val="auto"/>
          </w:rPr>
          <w:t>62</w:t>
        </w:r>
      </w:hyperlink>
      <w:r w:rsidR="00A70B1F" w:rsidRPr="00F849A5">
        <w:rPr>
          <w:noProof/>
        </w:rPr>
        <w:t>]</w:t>
      </w:r>
      <w:r w:rsidR="00EA40E7" w:rsidRPr="00F849A5">
        <w:fldChar w:fldCharType="end"/>
      </w:r>
      <w:r w:rsidR="007409C7" w:rsidRPr="00F849A5">
        <w:t xml:space="preserve"> </w:t>
      </w:r>
      <w:r w:rsidR="00835955" w:rsidRPr="00F849A5">
        <w:t xml:space="preserve">to </w:t>
      </w:r>
      <w:r w:rsidR="00A82E41" w:rsidRPr="00F849A5">
        <w:t>measure</w:t>
      </w:r>
      <w:r w:rsidR="00835955" w:rsidRPr="00F849A5">
        <w:t xml:space="preserve"> the </w:t>
      </w:r>
      <w:r w:rsidR="00A82E41" w:rsidRPr="00F849A5">
        <w:t>thermal</w:t>
      </w:r>
      <w:r w:rsidR="00835955" w:rsidRPr="00F849A5">
        <w:t xml:space="preserve"> conductivity o</w:t>
      </w:r>
      <w:r w:rsidR="00A82E41" w:rsidRPr="00F849A5">
        <w:t>f</w:t>
      </w:r>
      <w:r w:rsidR="00835955" w:rsidRPr="00F849A5">
        <w:t xml:space="preserve"> the air-</w:t>
      </w:r>
      <w:proofErr w:type="spellStart"/>
      <w:r w:rsidR="00835955" w:rsidRPr="00F849A5">
        <w:t>pluviated</w:t>
      </w:r>
      <w:proofErr w:type="spellEnd"/>
      <w:r w:rsidR="00835955" w:rsidRPr="00F849A5">
        <w:t xml:space="preserve"> materials, </w:t>
      </w:r>
      <w:r w:rsidR="00933A36" w:rsidRPr="00F849A5">
        <w:t>achieving</w:t>
      </w:r>
      <w:r w:rsidR="007409C7" w:rsidRPr="00F849A5">
        <w:t xml:space="preserve"> good accuracy at </w:t>
      </w:r>
      <m:oMath>
        <m:r>
          <m:rPr>
            <m:sty m:val="p"/>
          </m:rPr>
          <w:rPr>
            <w:rFonts w:ascii="Cambria Math" w:hAnsi="Cambria Math"/>
          </w:rPr>
          <m:t>±10%</m:t>
        </m:r>
      </m:oMath>
      <w:r w:rsidR="007409C7" w:rsidRPr="00F849A5">
        <w:t xml:space="preserve"> for </w:t>
      </w:r>
      <m:oMath>
        <m:r>
          <m:rPr>
            <m:sty m:val="p"/>
          </m:rPr>
          <w:rPr>
            <w:rFonts w:ascii="Cambria Math" w:hAnsi="Cambria Math"/>
          </w:rPr>
          <m:t>0.2-4 W /(mK)</m:t>
        </m:r>
      </m:oMath>
      <w:r w:rsidR="007409C7" w:rsidRPr="00F849A5">
        <w:t xml:space="preserve"> </w:t>
      </w:r>
      <w:bookmarkStart w:id="64" w:name="OLE_LINK28"/>
      <w:r w:rsidR="002A5C25" w:rsidRPr="00F849A5">
        <w:fldChar w:fldCharType="begin"/>
      </w:r>
      <w:r w:rsidR="001C0E2D" w:rsidRPr="00F849A5">
        <w:instrText xml:space="preserve"> ADDIN EN.CITE &lt;EndNote&gt;&lt;Cite&gt;&lt;Author&gt;Brandon&lt;/Author&gt;&lt;Year&gt;1990&lt;/Year&gt;&lt;RecNum&gt;113&lt;/RecNum&gt;&lt;DisplayText&gt;[63]&lt;/DisplayText&gt;&lt;record&gt;&lt;rec-number&gt;113&lt;/rec-number&gt;&lt;foreign-keys&gt;&lt;key app="EN" db-id="rvwr2vxxd9szv3efd5t5f9db0pfrrr0pfz90" timestamp="1546833707"&gt;113&lt;/key&gt;&lt;/foreign-keys&gt;&lt;ref-type name="Journal Article"&gt;17&lt;/ref-type&gt;&lt;contributors&gt;&lt;authors&gt;&lt;author&gt;Brandon, TL&lt;/author&gt;&lt;author&gt;Mitchell, JK&lt;/author&gt;&lt;/authors&gt;&lt;/contributors&gt;&lt;titles&gt;&lt;title&gt;Factors influencing thermal resistivity of sands&lt;/title&gt;&lt;secondary-title&gt;Journal of Geotechnical Engineering&lt;/secondary-title&gt;&lt;/titles&gt;&lt;pages&gt;1683-1698&lt;/pages&gt;&lt;volume&gt;115&lt;/volume&gt;&lt;number&gt;12&lt;/number&gt;&lt;dates&gt;&lt;year&gt;1990&lt;/year&gt;&lt;/dates&gt;&lt;isbn&gt;0733-9410&lt;/isbn&gt;&lt;urls&gt;&lt;/urls&gt;&lt;/record&gt;&lt;/Cite&gt;&lt;/EndNote&gt;</w:instrText>
      </w:r>
      <w:r w:rsidR="002A5C25" w:rsidRPr="00F849A5">
        <w:fldChar w:fldCharType="separate"/>
      </w:r>
      <w:r w:rsidR="00E62BF4" w:rsidRPr="00F849A5">
        <w:rPr>
          <w:noProof/>
        </w:rPr>
        <w:t>[</w:t>
      </w:r>
      <w:hyperlink w:anchor="_ENREF_63" w:tooltip="Brandon, 1990 #113" w:history="1">
        <w:r w:rsidR="00E62BF4" w:rsidRPr="00F849A5">
          <w:rPr>
            <w:rStyle w:val="Hyperlink"/>
            <w:noProof/>
            <w:color w:val="auto"/>
          </w:rPr>
          <w:t>63</w:t>
        </w:r>
      </w:hyperlink>
      <w:r w:rsidR="00E62BF4" w:rsidRPr="00F849A5">
        <w:rPr>
          <w:noProof/>
        </w:rPr>
        <w:t>]</w:t>
      </w:r>
      <w:r w:rsidR="002A5C25" w:rsidRPr="00F849A5">
        <w:fldChar w:fldCharType="end"/>
      </w:r>
      <w:r w:rsidR="007409C7" w:rsidRPr="00F849A5">
        <w:t>.</w:t>
      </w:r>
      <w:bookmarkEnd w:id="64"/>
    </w:p>
    <w:p w14:paraId="624B7B42" w14:textId="23A5A943" w:rsidR="00654760" w:rsidRPr="00F849A5" w:rsidRDefault="007409C7" w:rsidP="0057423C">
      <w:pPr>
        <w:pStyle w:val="Heading2"/>
        <w:rPr>
          <w:color w:val="auto"/>
        </w:rPr>
      </w:pPr>
      <w:r w:rsidRPr="00F849A5">
        <w:rPr>
          <w:color w:val="auto"/>
        </w:rPr>
        <w:t>Particle shape descriptors</w:t>
      </w:r>
    </w:p>
    <w:p w14:paraId="7F3B3699" w14:textId="5AE6B171" w:rsidR="00654760" w:rsidRPr="00F849A5" w:rsidRDefault="007409C7" w:rsidP="0057423C">
      <w:r w:rsidRPr="00F849A5">
        <w:t xml:space="preserve">Sphericity (S) and roundness (R) are two indicators </w:t>
      </w:r>
      <w:r w:rsidR="00AE0878" w:rsidRPr="00F849A5">
        <w:t>that</w:t>
      </w:r>
      <w:r w:rsidRPr="00F849A5">
        <w:t xml:space="preserve"> describe particle shape and can be calculated using</w:t>
      </w:r>
      <w:r w:rsidR="006E367B" w:rsidRPr="00F849A5">
        <w:t xml:space="preserve"> </w:t>
      </w:r>
      <w:bookmarkStart w:id="65" w:name="_Hlk14247351"/>
      <w:r w:rsidR="006E367B" w:rsidRPr="00F849A5">
        <w:rPr>
          <w:szCs w:val="24"/>
        </w:rPr>
        <w:t>Equation</w:t>
      </w:r>
      <w:r w:rsidR="00AE0878" w:rsidRPr="00F849A5">
        <w:rPr>
          <w:szCs w:val="24"/>
        </w:rPr>
        <w:t>s</w:t>
      </w:r>
      <w:r w:rsidR="006E367B" w:rsidRPr="00F849A5">
        <w:rPr>
          <w:szCs w:val="24"/>
        </w:rPr>
        <w:t xml:space="preserve"> </w:t>
      </w:r>
      <w:r w:rsidR="00DB27D2" w:rsidRPr="00F849A5">
        <w:rPr>
          <w:szCs w:val="24"/>
        </w:rPr>
        <w:fldChar w:fldCharType="begin"/>
      </w:r>
      <w:r w:rsidR="00DB27D2" w:rsidRPr="00F849A5">
        <w:rPr>
          <w:szCs w:val="24"/>
        </w:rPr>
        <w:instrText xml:space="preserve"> REF Eq_9 \h </w:instrText>
      </w:r>
      <w:r w:rsidR="0057423C" w:rsidRPr="00F849A5">
        <w:rPr>
          <w:szCs w:val="24"/>
        </w:rPr>
        <w:instrText xml:space="preserve"> \* MERGEFORMAT </w:instrText>
      </w:r>
      <w:r w:rsidR="00DB27D2" w:rsidRPr="00F849A5">
        <w:rPr>
          <w:szCs w:val="24"/>
        </w:rPr>
      </w:r>
      <w:r w:rsidR="00DB27D2" w:rsidRPr="00F849A5">
        <w:rPr>
          <w:szCs w:val="24"/>
        </w:rPr>
        <w:fldChar w:fldCharType="separate"/>
      </w:r>
      <w:r w:rsidR="004B46EA" w:rsidRPr="00F849A5">
        <w:rPr>
          <w:szCs w:val="24"/>
        </w:rPr>
        <w:t>9</w:t>
      </w:r>
      <w:r w:rsidR="00DB27D2" w:rsidRPr="00F849A5">
        <w:rPr>
          <w:szCs w:val="24"/>
        </w:rPr>
        <w:fldChar w:fldCharType="end"/>
      </w:r>
      <w:r w:rsidR="003F3F33" w:rsidRPr="00F849A5">
        <w:rPr>
          <w:szCs w:val="24"/>
        </w:rPr>
        <w:t xml:space="preserve"> </w:t>
      </w:r>
      <w:r w:rsidR="003F3F33" w:rsidRPr="00F849A5">
        <w:rPr>
          <w:noProof/>
        </w:rPr>
        <w:fldChar w:fldCharType="begin"/>
      </w:r>
      <w:r w:rsidR="00EE1458" w:rsidRPr="00F849A5">
        <w:rPr>
          <w:noProof/>
        </w:rPr>
        <w:instrText xml:space="preserve"> ADDIN EN.CITE &lt;EndNote&gt;&lt;Cite&gt;&lt;Author&gt;Legland&lt;/Author&gt;&lt;Year&gt;2016&lt;/Year&gt;&lt;RecNum&gt;87&lt;/RecNum&gt;&lt;DisplayText&gt;[47]&lt;/DisplayText&gt;&lt;record&gt;&lt;rec-number&gt;87&lt;/rec-number&gt;&lt;foreign-keys&gt;&lt;key app="EN" db-id="rvwr2vxxd9szv3efd5t5f9db0pfrrr0pfz90" timestamp="1546814795"&gt;87&lt;/key&gt;&lt;/foreign-keys&gt;&lt;ref-type name="Journal Article"&gt;17&lt;/ref-type&gt;&lt;contributors&gt;&lt;authors&gt;&lt;author&gt;Legland, David&lt;/author&gt;&lt;author&gt;Arganda-Carreras, Ignacio&lt;/author&gt;&lt;author&gt;Andrey, Philippe&lt;/author&gt;&lt;/authors&gt;&lt;/contributors&gt;&lt;titles&gt;&lt;title&gt;MorphoLibJ: integrated library and plugins for mathematical morphology with ImageJ&lt;/title&gt;&lt;secondary-title&gt;Bioinformatics&lt;/secondary-title&gt;&lt;/titles&gt;&lt;periodical&gt;&lt;full-title&gt;Bioinformatics&lt;/full-title&gt;&lt;/periodical&gt;&lt;pages&gt;3532-3534&lt;/pages&gt;&lt;volume&gt;32&lt;/volume&gt;&lt;number&gt;22&lt;/number&gt;&lt;dates&gt;&lt;year&gt;2016&lt;/year&gt;&lt;/dates&gt;&lt;isbn&gt;1367-4803&lt;/isbn&gt;&lt;urls&gt;&lt;/urls&gt;&lt;/record&gt;&lt;/Cite&gt;&lt;/EndNote&gt;</w:instrText>
      </w:r>
      <w:r w:rsidR="003F3F33" w:rsidRPr="00F849A5">
        <w:rPr>
          <w:noProof/>
        </w:rPr>
        <w:fldChar w:fldCharType="separate"/>
      </w:r>
      <w:r w:rsidR="00EE1458" w:rsidRPr="00F849A5">
        <w:rPr>
          <w:noProof/>
        </w:rPr>
        <w:t>[</w:t>
      </w:r>
      <w:hyperlink w:anchor="_ENREF_47" w:tooltip="Legland, 2016 #87" w:history="1">
        <w:r w:rsidR="00EE1458" w:rsidRPr="00F849A5">
          <w:rPr>
            <w:rStyle w:val="Hyperlink"/>
            <w:noProof/>
            <w:color w:val="auto"/>
          </w:rPr>
          <w:t>47</w:t>
        </w:r>
      </w:hyperlink>
      <w:r w:rsidR="00EE1458" w:rsidRPr="00F849A5">
        <w:rPr>
          <w:noProof/>
        </w:rPr>
        <w:t>]</w:t>
      </w:r>
      <w:r w:rsidR="003F3F33" w:rsidRPr="00F849A5">
        <w:rPr>
          <w:noProof/>
        </w:rPr>
        <w:fldChar w:fldCharType="end"/>
      </w:r>
      <w:r w:rsidR="006E367B" w:rsidRPr="00F849A5">
        <w:rPr>
          <w:szCs w:val="24"/>
        </w:rPr>
        <w:t xml:space="preserve"> and </w:t>
      </w:r>
      <w:r w:rsidR="004A41BD" w:rsidRPr="00F849A5">
        <w:rPr>
          <w:szCs w:val="24"/>
        </w:rPr>
        <w:fldChar w:fldCharType="begin"/>
      </w:r>
      <w:r w:rsidR="004A41BD" w:rsidRPr="00F849A5">
        <w:rPr>
          <w:szCs w:val="24"/>
        </w:rPr>
        <w:instrText xml:space="preserve"> REF Eq_10 \h </w:instrText>
      </w:r>
      <w:r w:rsidR="0057423C" w:rsidRPr="00F849A5">
        <w:rPr>
          <w:szCs w:val="24"/>
        </w:rPr>
        <w:instrText xml:space="preserve"> \* MERGEFORMAT </w:instrText>
      </w:r>
      <w:r w:rsidR="004A41BD" w:rsidRPr="00F849A5">
        <w:rPr>
          <w:szCs w:val="24"/>
        </w:rPr>
      </w:r>
      <w:r w:rsidR="004A41BD" w:rsidRPr="00F849A5">
        <w:rPr>
          <w:szCs w:val="24"/>
        </w:rPr>
        <w:fldChar w:fldCharType="separate"/>
      </w:r>
      <w:r w:rsidR="004B46EA" w:rsidRPr="00F849A5">
        <w:t>10</w:t>
      </w:r>
      <w:r w:rsidR="004A41BD" w:rsidRPr="00F849A5">
        <w:rPr>
          <w:szCs w:val="24"/>
        </w:rPr>
        <w:fldChar w:fldCharType="end"/>
      </w:r>
      <w:r w:rsidR="003F3F33" w:rsidRPr="00F849A5">
        <w:rPr>
          <w:szCs w:val="24"/>
        </w:rPr>
        <w:t xml:space="preserve"> </w:t>
      </w:r>
      <w:r w:rsidR="003F3F33" w:rsidRPr="00F849A5">
        <w:rPr>
          <w:noProof/>
        </w:rPr>
        <w:fldChar w:fldCharType="begin"/>
      </w:r>
      <w:r w:rsidR="001C0E2D" w:rsidRPr="00F849A5">
        <w:rPr>
          <w:noProof/>
        </w:rPr>
        <w:instrText xml:space="preserve"> ADDIN EN.CITE &lt;EndNote&gt;&lt;Cite&gt;&lt;Author&gt;Wadell&lt;/Author&gt;&lt;Year&gt;1932&lt;/Year&gt;&lt;RecNum&gt;86&lt;/RecNum&gt;&lt;DisplayText&gt;[64]&lt;/DisplayText&gt;&lt;record&gt;&lt;rec-number&gt;86&lt;/rec-number&gt;&lt;foreign-keys&gt;&lt;key app="EN" db-id="rvwr2vxxd9szv3efd5t5f9db0pfrrr0pfz90" timestamp="1546814705"&gt;86&lt;/key&gt;&lt;/foreign-keys&gt;&lt;ref-type name="Journal Article"&gt;17&lt;/ref-type&gt;&lt;contributors&gt;&lt;authors&gt;&lt;author&gt;Wadell, Hakon&lt;/author&gt;&lt;/authors&gt;&lt;/contributors&gt;&lt;titles&gt;&lt;title&gt;Volume, shape, and roundness of rock particles&lt;/title&gt;&lt;secondary-title&gt;The Journal of Geology&lt;/secondary-title&gt;&lt;/titles&gt;&lt;pages&gt;443-451&lt;/pages&gt;&lt;volume&gt;40&lt;/volume&gt;&lt;number&gt;5&lt;/number&gt;&lt;dates&gt;&lt;year&gt;1932&lt;/year&gt;&lt;/dates&gt;&lt;isbn&gt;0022-1376&lt;/isbn&gt;&lt;urls&gt;&lt;/urls&gt;&lt;/record&gt;&lt;/Cite&gt;&lt;/EndNote&gt;</w:instrText>
      </w:r>
      <w:r w:rsidR="003F3F33" w:rsidRPr="00F849A5">
        <w:rPr>
          <w:noProof/>
        </w:rPr>
        <w:fldChar w:fldCharType="separate"/>
      </w:r>
      <w:r w:rsidR="008D11FF" w:rsidRPr="00F849A5">
        <w:rPr>
          <w:noProof/>
        </w:rPr>
        <w:t>[</w:t>
      </w:r>
      <w:hyperlink w:anchor="_ENREF_64" w:tooltip="Wadell, 1932 #86" w:history="1">
        <w:r w:rsidR="008D11FF" w:rsidRPr="00F849A5">
          <w:rPr>
            <w:rStyle w:val="Hyperlink"/>
            <w:noProof/>
            <w:color w:val="auto"/>
          </w:rPr>
          <w:t>64</w:t>
        </w:r>
      </w:hyperlink>
      <w:r w:rsidR="008D11FF" w:rsidRPr="00F849A5">
        <w:rPr>
          <w:noProof/>
        </w:rPr>
        <w:t>]</w:t>
      </w:r>
      <w:r w:rsidR="003F3F33" w:rsidRPr="00F849A5">
        <w:rPr>
          <w:noProof/>
        </w:rPr>
        <w:fldChar w:fldCharType="end"/>
      </w:r>
      <w:bookmarkEnd w:id="65"/>
      <w:r w:rsidR="006E367B" w:rsidRPr="00F849A5">
        <w:t>, respectively</w:t>
      </w:r>
      <w:r w:rsidR="00EE3C16" w:rsidRPr="00F849A5">
        <w:rPr>
          <w:rFonts w:cs="Times New Roman"/>
          <w:sz w:val="20"/>
        </w:rPr>
        <w:t>.</w:t>
      </w:r>
      <w:r w:rsidR="00EA4621" w:rsidRPr="00F849A5">
        <w:t xml:space="preserve"> </w:t>
      </w:r>
    </w:p>
    <w:tbl>
      <w:tblPr>
        <w:tblW w:w="0" w:type="auto"/>
        <w:tblInd w:w="10" w:type="dxa"/>
        <w:tblCellMar>
          <w:left w:w="10" w:type="dxa"/>
          <w:right w:w="10" w:type="dxa"/>
        </w:tblCellMar>
        <w:tblLook w:val="04A0" w:firstRow="1" w:lastRow="0" w:firstColumn="1" w:lastColumn="0" w:noHBand="0" w:noVBand="1"/>
      </w:tblPr>
      <w:tblGrid>
        <w:gridCol w:w="562"/>
        <w:gridCol w:w="7797"/>
        <w:gridCol w:w="657"/>
      </w:tblGrid>
      <w:tr w:rsidR="00F849A5" w:rsidRPr="00F849A5" w14:paraId="41259F13" w14:textId="77777777" w:rsidTr="00654760">
        <w:tc>
          <w:tcPr>
            <w:tcW w:w="562" w:type="dxa"/>
            <w:vAlign w:val="center"/>
          </w:tcPr>
          <w:p w14:paraId="644403D8" w14:textId="77777777" w:rsidR="00654760" w:rsidRPr="00F849A5" w:rsidRDefault="00654760" w:rsidP="0057423C">
            <w:pPr>
              <w:rPr>
                <w:sz w:val="22"/>
              </w:rPr>
            </w:pPr>
          </w:p>
        </w:tc>
        <w:tc>
          <w:tcPr>
            <w:tcW w:w="7797" w:type="dxa"/>
            <w:vAlign w:val="center"/>
          </w:tcPr>
          <w:p w14:paraId="205451EF" w14:textId="3632BCDA" w:rsidR="00654760" w:rsidRPr="00F849A5" w:rsidRDefault="007409C7" w:rsidP="0057423C">
            <w:pPr>
              <w:rPr>
                <w:sz w:val="22"/>
              </w:rPr>
            </w:pPr>
            <w:bookmarkStart w:id="66" w:name="OLE_LINK32"/>
            <m:oMathPara>
              <m:oMath>
                <m:r>
                  <w:rPr>
                    <w:rFonts w:ascii="Cambria Math" w:hAnsi="Cambria Math"/>
                    <w:sz w:val="22"/>
                  </w:rPr>
                  <m:t>S</m:t>
                </m:r>
                <m:r>
                  <m:rPr>
                    <m:sty m:val="p"/>
                  </m:rPr>
                  <w:rPr>
                    <w:rFonts w:ascii="Cambria Math" w:hAnsi="Cambria Math"/>
                    <w:sz w:val="22"/>
                  </w:rPr>
                  <m:t xml:space="preserve">= </m:t>
                </m:r>
                <m:f>
                  <m:fPr>
                    <m:ctrlPr>
                      <w:rPr>
                        <w:rFonts w:ascii="Cambria Math" w:hAnsi="Cambria Math"/>
                        <w:sz w:val="22"/>
                      </w:rPr>
                    </m:ctrlPr>
                  </m:fPr>
                  <m:num>
                    <m:r>
                      <m:rPr>
                        <m:sty m:val="p"/>
                      </m:rPr>
                      <w:rPr>
                        <w:rFonts w:ascii="Cambria Math" w:hAnsi="Cambria Math"/>
                        <w:sz w:val="22"/>
                      </w:rPr>
                      <m:t>36</m:t>
                    </m:r>
                    <m:r>
                      <w:rPr>
                        <w:rFonts w:ascii="Cambria Math" w:hAnsi="Cambria Math"/>
                        <w:sz w:val="22"/>
                      </w:rPr>
                      <m:t>π</m:t>
                    </m:r>
                    <m:sSup>
                      <m:sSupPr>
                        <m:ctrlPr>
                          <w:rPr>
                            <w:rFonts w:ascii="Cambria Math" w:hAnsi="Cambria Math"/>
                            <w:sz w:val="22"/>
                          </w:rPr>
                        </m:ctrlPr>
                      </m:sSupPr>
                      <m:e>
                        <m:r>
                          <w:rPr>
                            <w:rFonts w:ascii="Cambria Math" w:hAnsi="Cambria Math"/>
                            <w:sz w:val="22"/>
                          </w:rPr>
                          <m:t>V</m:t>
                        </m:r>
                      </m:e>
                      <m:sup>
                        <m:r>
                          <m:rPr>
                            <m:sty m:val="p"/>
                          </m:rPr>
                          <w:rPr>
                            <w:rFonts w:ascii="Cambria Math" w:hAnsi="Cambria Math"/>
                            <w:sz w:val="22"/>
                          </w:rPr>
                          <m:t>2</m:t>
                        </m:r>
                      </m:sup>
                    </m:sSup>
                  </m:num>
                  <m:den>
                    <m:sSup>
                      <m:sSupPr>
                        <m:ctrlPr>
                          <w:rPr>
                            <w:rFonts w:ascii="Cambria Math" w:hAnsi="Cambria Math"/>
                            <w:sz w:val="22"/>
                          </w:rPr>
                        </m:ctrlPr>
                      </m:sSupPr>
                      <m:e>
                        <m:r>
                          <m:rPr>
                            <m:sty m:val="p"/>
                          </m:rPr>
                          <w:rPr>
                            <w:rFonts w:ascii="Cambria Math" w:hAnsi="Cambria Math"/>
                            <w:sz w:val="22"/>
                          </w:rPr>
                          <m:t>SA</m:t>
                        </m:r>
                      </m:e>
                      <m:sup>
                        <m:r>
                          <m:rPr>
                            <m:sty m:val="p"/>
                          </m:rPr>
                          <w:rPr>
                            <w:rFonts w:ascii="Cambria Math" w:hAnsi="Cambria Math"/>
                            <w:sz w:val="22"/>
                          </w:rPr>
                          <m:t>3</m:t>
                        </m:r>
                      </m:sup>
                    </m:sSup>
                  </m:den>
                </m:f>
              </m:oMath>
            </m:oMathPara>
            <w:bookmarkEnd w:id="66"/>
          </w:p>
        </w:tc>
        <w:tc>
          <w:tcPr>
            <w:tcW w:w="657" w:type="dxa"/>
            <w:vAlign w:val="center"/>
          </w:tcPr>
          <w:p w14:paraId="5DD7F6D8" w14:textId="3872E022" w:rsidR="00654760" w:rsidRPr="00F849A5" w:rsidRDefault="007409C7" w:rsidP="0057423C">
            <w:pPr>
              <w:rPr>
                <w:sz w:val="22"/>
              </w:rPr>
            </w:pPr>
            <w:r w:rsidRPr="00F849A5">
              <w:rPr>
                <w:sz w:val="22"/>
              </w:rPr>
              <w:t>(</w:t>
            </w:r>
            <w:bookmarkStart w:id="67" w:name="Eq_12"/>
            <w:bookmarkStart w:id="68" w:name="Eq_9"/>
            <w:r w:rsidR="000C3B5B" w:rsidRPr="00F849A5">
              <w:rPr>
                <w:sz w:val="22"/>
              </w:rPr>
              <w:t>9</w:t>
            </w:r>
            <w:bookmarkEnd w:id="67"/>
            <w:bookmarkEnd w:id="68"/>
            <w:r w:rsidRPr="00F849A5">
              <w:rPr>
                <w:sz w:val="22"/>
              </w:rPr>
              <w:t>)</w:t>
            </w:r>
          </w:p>
        </w:tc>
      </w:tr>
    </w:tbl>
    <w:p w14:paraId="4FF8D733" w14:textId="0F0F171C" w:rsidR="00654760" w:rsidRPr="00F849A5" w:rsidRDefault="007409C7" w:rsidP="0057423C">
      <w:pPr>
        <w:ind w:firstLine="0"/>
      </w:pPr>
      <w:r w:rsidRPr="00F849A5">
        <w:t>where V is the particle volume</w:t>
      </w:r>
      <w:r w:rsidR="00AE0878" w:rsidRPr="00F849A5">
        <w:t xml:space="preserve"> and</w:t>
      </w:r>
      <w:r w:rsidRPr="00F849A5">
        <w:t xml:space="preserve"> SA is the particle surface area.</w:t>
      </w:r>
    </w:p>
    <w:tbl>
      <w:tblPr>
        <w:tblW w:w="0" w:type="auto"/>
        <w:tblInd w:w="10" w:type="dxa"/>
        <w:tblCellMar>
          <w:left w:w="10" w:type="dxa"/>
          <w:right w:w="10" w:type="dxa"/>
        </w:tblCellMar>
        <w:tblLook w:val="04A0" w:firstRow="1" w:lastRow="0" w:firstColumn="1" w:lastColumn="0" w:noHBand="0" w:noVBand="1"/>
      </w:tblPr>
      <w:tblGrid>
        <w:gridCol w:w="561"/>
        <w:gridCol w:w="7784"/>
        <w:gridCol w:w="671"/>
      </w:tblGrid>
      <w:tr w:rsidR="00F849A5" w:rsidRPr="00F849A5" w14:paraId="0AB08B3A" w14:textId="77777777" w:rsidTr="00654760">
        <w:tc>
          <w:tcPr>
            <w:tcW w:w="562" w:type="dxa"/>
            <w:vAlign w:val="center"/>
          </w:tcPr>
          <w:p w14:paraId="75C3FB57" w14:textId="77777777" w:rsidR="00654760" w:rsidRPr="00F849A5" w:rsidRDefault="00654760" w:rsidP="0057423C">
            <w:pPr>
              <w:rPr>
                <w:sz w:val="22"/>
              </w:rPr>
            </w:pPr>
          </w:p>
        </w:tc>
        <w:tc>
          <w:tcPr>
            <w:tcW w:w="7797" w:type="dxa"/>
            <w:vAlign w:val="center"/>
          </w:tcPr>
          <w:p w14:paraId="7A8E3835" w14:textId="77777777" w:rsidR="00654760" w:rsidRPr="00F849A5" w:rsidRDefault="007409C7" w:rsidP="0057423C">
            <w:pPr>
              <w:rPr>
                <w:sz w:val="22"/>
              </w:rPr>
            </w:pPr>
            <m:oMathPara>
              <m:oMath>
                <m:r>
                  <w:rPr>
                    <w:rFonts w:ascii="Cambria Math" w:hAnsi="Cambria Math"/>
                    <w:sz w:val="22"/>
                  </w:rPr>
                  <m:t>R</m:t>
                </m:r>
                <m:r>
                  <m:rPr>
                    <m:sty m:val="p"/>
                  </m:rPr>
                  <w:rPr>
                    <w:rFonts w:ascii="Cambria Math" w:hAnsi="Cambria Math"/>
                    <w:sz w:val="22"/>
                  </w:rPr>
                  <m:t xml:space="preserve">= </m:t>
                </m:r>
                <m:f>
                  <m:fPr>
                    <m:ctrlPr>
                      <w:rPr>
                        <w:rFonts w:ascii="Cambria Math" w:hAnsi="Cambria Math"/>
                        <w:sz w:val="22"/>
                      </w:rPr>
                    </m:ctrlPr>
                  </m:fPr>
                  <m:num>
                    <m:nary>
                      <m:naryPr>
                        <m:chr m:val="∑"/>
                        <m:limLoc m:val="undOvr"/>
                        <m:subHide m:val="1"/>
                        <m:supHide m:val="1"/>
                        <m:ctrlPr>
                          <w:rPr>
                            <w:rFonts w:ascii="Cambria Math" w:hAnsi="Cambria Math"/>
                            <w:sz w:val="22"/>
                          </w:rPr>
                        </m:ctrlPr>
                      </m:naryPr>
                      <m:sub/>
                      <m:sup/>
                      <m:e>
                        <m:sSub>
                          <m:sSubPr>
                            <m:ctrlPr>
                              <w:rPr>
                                <w:rFonts w:ascii="Cambria Math" w:hAnsi="Cambria Math"/>
                                <w:sz w:val="22"/>
                              </w:rPr>
                            </m:ctrlPr>
                          </m:sSubPr>
                          <m:e>
                            <m:r>
                              <w:rPr>
                                <w:rFonts w:ascii="Cambria Math" w:hAnsi="Cambria Math"/>
                                <w:sz w:val="22"/>
                              </w:rPr>
                              <m:t>r</m:t>
                            </m:r>
                          </m:e>
                          <m:sub>
                            <m:r>
                              <w:rPr>
                                <w:rFonts w:ascii="Cambria Math" w:hAnsi="Cambria Math"/>
                                <w:sz w:val="22"/>
                              </w:rPr>
                              <m:t>i</m:t>
                            </m:r>
                          </m:sub>
                        </m:sSub>
                        <m:r>
                          <m:rPr>
                            <m:sty m:val="p"/>
                          </m:rPr>
                          <w:rPr>
                            <w:rFonts w:ascii="Cambria Math" w:hAnsi="Cambria Math"/>
                            <w:sz w:val="22"/>
                          </w:rPr>
                          <m:t>/</m:t>
                        </m:r>
                        <m:r>
                          <w:rPr>
                            <w:rFonts w:ascii="Cambria Math" w:hAnsi="Cambria Math"/>
                            <w:sz w:val="22"/>
                          </w:rPr>
                          <m:t>N</m:t>
                        </m:r>
                      </m:e>
                    </m:nary>
                  </m:num>
                  <m:den>
                    <m:sSub>
                      <m:sSubPr>
                        <m:ctrlPr>
                          <w:rPr>
                            <w:rFonts w:ascii="Cambria Math" w:hAnsi="Cambria Math"/>
                            <w:sz w:val="22"/>
                          </w:rPr>
                        </m:ctrlPr>
                      </m:sSubPr>
                      <m:e>
                        <m:r>
                          <w:rPr>
                            <w:rFonts w:ascii="Cambria Math" w:hAnsi="Cambria Math"/>
                            <w:sz w:val="22"/>
                          </w:rPr>
                          <m:t>r</m:t>
                        </m:r>
                      </m:e>
                      <m:sub>
                        <m:r>
                          <w:rPr>
                            <w:rFonts w:ascii="Cambria Math" w:hAnsi="Cambria Math"/>
                            <w:sz w:val="22"/>
                          </w:rPr>
                          <m:t>max</m:t>
                        </m:r>
                        <m:r>
                          <m:rPr>
                            <m:sty m:val="p"/>
                          </m:rPr>
                          <w:rPr>
                            <w:rFonts w:ascii="Cambria Math" w:hAnsi="Cambria Math"/>
                            <w:sz w:val="22"/>
                          </w:rPr>
                          <m:t>-</m:t>
                        </m:r>
                        <m:r>
                          <w:rPr>
                            <w:rFonts w:ascii="Cambria Math" w:hAnsi="Cambria Math"/>
                            <w:sz w:val="22"/>
                          </w:rPr>
                          <m:t>in</m:t>
                        </m:r>
                      </m:sub>
                    </m:sSub>
                  </m:den>
                </m:f>
              </m:oMath>
            </m:oMathPara>
          </w:p>
        </w:tc>
        <w:tc>
          <w:tcPr>
            <w:tcW w:w="657" w:type="dxa"/>
            <w:vAlign w:val="center"/>
          </w:tcPr>
          <w:p w14:paraId="3D0F2FFB" w14:textId="1C623E4C" w:rsidR="00654760" w:rsidRPr="00F849A5" w:rsidRDefault="007409C7" w:rsidP="0057423C">
            <w:pPr>
              <w:rPr>
                <w:sz w:val="22"/>
              </w:rPr>
            </w:pPr>
            <w:r w:rsidRPr="00F849A5">
              <w:rPr>
                <w:sz w:val="22"/>
              </w:rPr>
              <w:t>(</w:t>
            </w:r>
            <w:bookmarkStart w:id="69" w:name="Eq_13"/>
            <w:bookmarkStart w:id="70" w:name="Eq_10"/>
            <w:r w:rsidR="006E367B" w:rsidRPr="00F849A5">
              <w:rPr>
                <w:sz w:val="22"/>
              </w:rPr>
              <w:t>1</w:t>
            </w:r>
            <w:bookmarkEnd w:id="69"/>
            <w:r w:rsidR="00712ECF" w:rsidRPr="00F849A5">
              <w:rPr>
                <w:sz w:val="22"/>
              </w:rPr>
              <w:t>0</w:t>
            </w:r>
            <w:bookmarkEnd w:id="70"/>
            <w:r w:rsidRPr="00F849A5">
              <w:rPr>
                <w:sz w:val="22"/>
              </w:rPr>
              <w:t>)</w:t>
            </w:r>
          </w:p>
        </w:tc>
      </w:tr>
    </w:tbl>
    <w:p w14:paraId="65374A02" w14:textId="154D72F4" w:rsidR="00654760" w:rsidRPr="00F849A5" w:rsidRDefault="007409C7" w:rsidP="0057423C">
      <w:pPr>
        <w:ind w:firstLine="0"/>
      </w:pPr>
      <w:r w:rsidRPr="00F849A5">
        <w:t xml:space="preserve">wher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oMath>
      <w:r w:rsidRPr="00F849A5">
        <w:t xml:space="preserve"> is the radi</w:t>
      </w:r>
      <w:r w:rsidR="00A82A28" w:rsidRPr="00F849A5">
        <w:t>us</w:t>
      </w:r>
      <w:r w:rsidRPr="00F849A5">
        <w:t xml:space="preserve"> of </w:t>
      </w:r>
      <w:r w:rsidR="00A82A28" w:rsidRPr="00F849A5">
        <w:t xml:space="preserve">a </w:t>
      </w:r>
      <w:r w:rsidR="004764EA" w:rsidRPr="00F849A5">
        <w:t xml:space="preserve">particle </w:t>
      </w:r>
      <w:r w:rsidRPr="00F849A5">
        <w:t xml:space="preserve">corner, N is the total number of corners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in</m:t>
            </m:r>
          </m:sub>
        </m:sSub>
      </m:oMath>
      <w:r w:rsidRPr="00F849A5">
        <w:t xml:space="preserve"> is the radius of the maximum inscribed sphere in the </w:t>
      </w:r>
      <w:proofErr w:type="gramStart"/>
      <w:r w:rsidRPr="00F849A5">
        <w:t>particle.</w:t>
      </w:r>
      <w:proofErr w:type="gramEnd"/>
    </w:p>
    <w:p w14:paraId="7D72DB37" w14:textId="15941DA7" w:rsidR="00654760" w:rsidRPr="00F849A5" w:rsidRDefault="002676C7" w:rsidP="0057423C">
      <w:r w:rsidRPr="00F849A5">
        <w:lastRenderedPageBreak/>
        <w:t>To calculate the sphericity and roundness of each particle automatically based on CT images, a</w:t>
      </w:r>
      <w:r w:rsidR="00D0729C" w:rsidRPr="00F849A5">
        <w:t>n</w:t>
      </w:r>
      <w:r w:rsidRPr="00F849A5">
        <w:t xml:space="preserve"> in-house </w:t>
      </w:r>
      <w:r w:rsidR="00D0729C" w:rsidRPr="00F849A5">
        <w:t>program has been developed</w:t>
      </w:r>
      <w:r w:rsidR="00002ABB" w:rsidRPr="00F849A5">
        <w:t xml:space="preserve"> </w:t>
      </w:r>
      <w:r w:rsidR="00002ABB" w:rsidRPr="00F849A5">
        <w:fldChar w:fldCharType="begin"/>
      </w:r>
      <w:r w:rsidR="00210C28" w:rsidRPr="00F849A5">
        <w:instrText xml:space="preserve"> ADDIN EN.CITE &lt;EndNote&gt;&lt;Cite&gt;&lt;Author&gt;Fei&lt;/Author&gt;&lt;Year&gt;2019&lt;/Year&gt;&lt;RecNum&gt;17&lt;/RecNum&gt;&lt;DisplayText&gt;[28]&lt;/DisplayText&gt;&lt;record&gt;&lt;rec-number&gt;17&lt;/rec-number&gt;&lt;foreign-keys&gt;&lt;key app="EN" db-id="5x5dzfxei0tvalezs5dpptv959tfdtfr5959" timestamp="1555280639"&gt;17&lt;/key&gt;&lt;/foreign-keys&gt;&lt;ref-type name="Journal Article"&gt;17&lt;/ref-type&gt;&lt;contributors&gt;&lt;authors&gt;&lt;author&gt;Fei, Wenbin&lt;/author&gt;&lt;author&gt;Narsilio, Guillermo&lt;/author&gt;&lt;author&gt;Disfani, Mahdi&lt;/author&gt;&lt;/authors&gt;&lt;/contributors&gt;&lt;titles&gt;&lt;title&gt;Impact of three-dimensional sphericity and roundness on heat transfer in granular materials  (Under review)&lt;/title&gt;&lt;secondary-title&gt;Powder Technology&lt;/secondary-title&gt;&lt;/titles&gt;&lt;periodical&gt;&lt;full-title&gt;Powder Technology&lt;/full-title&gt;&lt;/periodical&gt;&lt;dates&gt;&lt;year&gt;2019&lt;/year&gt;&lt;/dates&gt;&lt;urls&gt;&lt;/urls&gt;&lt;/record&gt;&lt;/Cite&gt;&lt;/EndNote&gt;</w:instrText>
      </w:r>
      <w:r w:rsidR="00002ABB" w:rsidRPr="00F849A5">
        <w:fldChar w:fldCharType="separate"/>
      </w:r>
      <w:r w:rsidR="00210C28" w:rsidRPr="00F849A5">
        <w:rPr>
          <w:noProof/>
        </w:rPr>
        <w:t>[</w:t>
      </w:r>
      <w:hyperlink w:anchor="_ENREF_28" w:tooltip="Fei, 2019 #17" w:history="1">
        <w:r w:rsidR="00210C28" w:rsidRPr="00F849A5">
          <w:rPr>
            <w:rStyle w:val="Hyperlink"/>
            <w:noProof/>
            <w:color w:val="auto"/>
          </w:rPr>
          <w:t>28</w:t>
        </w:r>
      </w:hyperlink>
      <w:r w:rsidR="00210C28" w:rsidRPr="00F849A5">
        <w:rPr>
          <w:noProof/>
        </w:rPr>
        <w:t>]</w:t>
      </w:r>
      <w:r w:rsidR="00002ABB" w:rsidRPr="00F849A5">
        <w:fldChar w:fldCharType="end"/>
      </w:r>
      <w:r w:rsidR="00D0729C" w:rsidRPr="00F849A5">
        <w:t xml:space="preserve">. </w:t>
      </w:r>
      <w:r w:rsidR="007409C7" w:rsidRPr="00F849A5">
        <w:t xml:space="preserve">Since the connected particles </w:t>
      </w:r>
      <w:r w:rsidR="00AE0878" w:rsidRPr="00F849A5">
        <w:t>were</w:t>
      </w:r>
      <w:r w:rsidR="007409C7" w:rsidRPr="00F849A5">
        <w:t xml:space="preserve"> </w:t>
      </w:r>
      <w:r w:rsidR="004764EA" w:rsidRPr="00F849A5">
        <w:t xml:space="preserve">separated </w:t>
      </w:r>
      <w:r w:rsidR="007409C7" w:rsidRPr="00F849A5">
        <w:t xml:space="preserve">in Step 3 </w:t>
      </w:r>
      <w:r w:rsidR="003614C5" w:rsidRPr="00F849A5">
        <w:t>(</w:t>
      </w:r>
      <w:r w:rsidR="00D3393E" w:rsidRPr="00F849A5">
        <w:fldChar w:fldCharType="begin"/>
      </w:r>
      <w:r w:rsidR="00D3393E" w:rsidRPr="00F849A5">
        <w:instrText xml:space="preserve"> REF _Ref7683290 \h </w:instrText>
      </w:r>
      <w:r w:rsidR="0057423C" w:rsidRPr="00F849A5">
        <w:instrText xml:space="preserve"> \* MERGEFORMAT </w:instrText>
      </w:r>
      <w:r w:rsidR="00D3393E" w:rsidRPr="00F849A5">
        <w:fldChar w:fldCharType="separate"/>
      </w:r>
      <w:r w:rsidR="004B46EA" w:rsidRPr="00F849A5">
        <w:t xml:space="preserve">Fig. </w:t>
      </w:r>
      <w:r w:rsidR="004B46EA" w:rsidRPr="00F849A5">
        <w:rPr>
          <w:noProof/>
        </w:rPr>
        <w:t>3</w:t>
      </w:r>
      <w:r w:rsidR="00D3393E" w:rsidRPr="00F849A5">
        <w:fldChar w:fldCharType="end"/>
      </w:r>
      <w:r w:rsidR="003614C5" w:rsidRPr="00F849A5">
        <w:t>)</w:t>
      </w:r>
      <w:r w:rsidR="007409C7" w:rsidRPr="00F849A5">
        <w:t>, the individual particle</w:t>
      </w:r>
      <w:r w:rsidR="00AE0878" w:rsidRPr="00F849A5">
        <w:t>s</w:t>
      </w:r>
      <w:r w:rsidR="007409C7" w:rsidRPr="00F849A5">
        <w:t xml:space="preserve"> can be extracted from the sample</w:t>
      </w:r>
      <w:r w:rsidR="00BF29C8" w:rsidRPr="00F849A5">
        <w:t>s</w:t>
      </w:r>
      <w:r w:rsidR="007409C7" w:rsidRPr="00F849A5">
        <w:t xml:space="preserve">. The surface mesh of </w:t>
      </w:r>
      <w:r w:rsidR="00AE0878" w:rsidRPr="00F849A5">
        <w:t xml:space="preserve">the </w:t>
      </w:r>
      <w:r w:rsidR="007409C7" w:rsidRPr="00F849A5">
        <w:t>extracted particles from CT images have tooth-saw patterns</w:t>
      </w:r>
      <w:r w:rsidR="00666BC0" w:rsidRPr="00F849A5">
        <w:t xml:space="preserve"> (</w:t>
      </w:r>
      <w:r w:rsidR="00D3393E" w:rsidRPr="00F849A5">
        <w:fldChar w:fldCharType="begin"/>
      </w:r>
      <w:r w:rsidR="00D3393E" w:rsidRPr="00F849A5">
        <w:instrText xml:space="preserve"> REF _Ref7683581 \h </w:instrText>
      </w:r>
      <w:r w:rsidR="0057423C" w:rsidRPr="00F849A5">
        <w:instrText xml:space="preserve"> \* MERGEFORMAT </w:instrText>
      </w:r>
      <w:r w:rsidR="00D3393E" w:rsidRPr="00F849A5">
        <w:fldChar w:fldCharType="separate"/>
      </w:r>
      <w:r w:rsidR="004B46EA" w:rsidRPr="00F849A5">
        <w:t xml:space="preserve">Fig. </w:t>
      </w:r>
      <w:r w:rsidR="004B46EA" w:rsidRPr="00F849A5">
        <w:rPr>
          <w:noProof/>
        </w:rPr>
        <w:t>10</w:t>
      </w:r>
      <w:r w:rsidR="00D3393E" w:rsidRPr="00F849A5">
        <w:fldChar w:fldCharType="end"/>
      </w:r>
      <w:r w:rsidR="00666BC0" w:rsidRPr="00F849A5">
        <w:t>)</w:t>
      </w:r>
      <w:r w:rsidR="00AE0878" w:rsidRPr="00F849A5">
        <w:t>,</w:t>
      </w:r>
      <w:r w:rsidR="007409C7" w:rsidRPr="00F849A5">
        <w:t xml:space="preserve"> which may overestimate the particle volume and particle surface area</w:t>
      </w:r>
      <w:r w:rsidR="006958AE" w:rsidRPr="00F849A5">
        <w:t xml:space="preserve">, so </w:t>
      </w:r>
      <w:r w:rsidR="00BE07F7" w:rsidRPr="00F849A5">
        <w:t xml:space="preserve">the </w:t>
      </w:r>
      <w:proofErr w:type="spellStart"/>
      <w:r w:rsidR="006958AE" w:rsidRPr="00F849A5">
        <w:t>T</w:t>
      </w:r>
      <w:r w:rsidR="007409C7" w:rsidRPr="00F849A5">
        <w:t>aubin</w:t>
      </w:r>
      <w:proofErr w:type="spellEnd"/>
      <w:r w:rsidR="007409C7" w:rsidRPr="00F849A5">
        <w:t xml:space="preserve"> smoothing algorithm </w:t>
      </w:r>
      <w:r w:rsidR="00A16ADD" w:rsidRPr="00F849A5">
        <w:fldChar w:fldCharType="begin"/>
      </w:r>
      <w:r w:rsidR="00423EBC" w:rsidRPr="00F849A5">
        <w:instrText xml:space="preserve"> ADDIN EN.CITE &lt;EndNote&gt;&lt;Cite&gt;&lt;Author&gt;Taubin&lt;/Author&gt;&lt;Year&gt;1995&lt;/Year&gt;&lt;RecNum&gt;85&lt;/RecNum&gt;&lt;DisplayText&gt;[65]&lt;/DisplayText&gt;&lt;record&gt;&lt;rec-number&gt;85&lt;/rec-number&gt;&lt;foreign-keys&gt;&lt;key app="EN" db-id="rvwr2vxxd9szv3efd5t5f9db0pfrrr0pfz90" timestamp="1546775200"&gt;85&lt;/key&gt;&lt;/foreign-keys&gt;&lt;ref-type name="Conference Proceedings"&gt;10&lt;/ref-type&gt;&lt;contributors&gt;&lt;authors&gt;&lt;author&gt;Taubin, Gabriel&lt;/author&gt;&lt;/authors&gt;&lt;/contributors&gt;&lt;titles&gt;&lt;title&gt;Curve and surface smoothing without shrinkage&lt;/title&gt;&lt;secondary-title&gt;Computer Vision, 1995. Proceedings., Fifth International Conference on&lt;/secondary-title&gt;&lt;/titles&gt;&lt;pages&gt;852-857&lt;/pages&gt;&lt;dates&gt;&lt;year&gt;1995&lt;/year&gt;&lt;/dates&gt;&lt;publisher&gt;IEEE&lt;/publisher&gt;&lt;isbn&gt;0818670428&lt;/isbn&gt;&lt;urls&gt;&lt;/urls&gt;&lt;/record&gt;&lt;/Cite&gt;&lt;/EndNote&gt;</w:instrText>
      </w:r>
      <w:r w:rsidR="00A16ADD" w:rsidRPr="00F849A5">
        <w:fldChar w:fldCharType="separate"/>
      </w:r>
      <w:r w:rsidR="00423EBC" w:rsidRPr="00F849A5">
        <w:rPr>
          <w:noProof/>
        </w:rPr>
        <w:t>[</w:t>
      </w:r>
      <w:hyperlink w:anchor="_ENREF_65" w:tooltip="Taubin, 1995 #85" w:history="1">
        <w:r w:rsidR="00423EBC" w:rsidRPr="00F849A5">
          <w:rPr>
            <w:rStyle w:val="Hyperlink"/>
            <w:noProof/>
            <w:color w:val="auto"/>
          </w:rPr>
          <w:t>65</w:t>
        </w:r>
      </w:hyperlink>
      <w:r w:rsidR="00423EBC" w:rsidRPr="00F849A5">
        <w:rPr>
          <w:noProof/>
        </w:rPr>
        <w:t>]</w:t>
      </w:r>
      <w:r w:rsidR="00A16ADD" w:rsidRPr="00F849A5">
        <w:fldChar w:fldCharType="end"/>
      </w:r>
      <w:r w:rsidR="007409C7" w:rsidRPr="00F849A5">
        <w:t xml:space="preserve"> is applied to achieve a smooth particle surface (</w:t>
      </w:r>
      <w:r w:rsidR="00D3393E" w:rsidRPr="00F849A5">
        <w:fldChar w:fldCharType="begin"/>
      </w:r>
      <w:r w:rsidR="00D3393E" w:rsidRPr="00F849A5">
        <w:instrText xml:space="preserve"> REF _Ref7683581 \h </w:instrText>
      </w:r>
      <w:r w:rsidR="0057423C" w:rsidRPr="00F849A5">
        <w:instrText xml:space="preserve"> \* MERGEFORMAT </w:instrText>
      </w:r>
      <w:r w:rsidR="00D3393E" w:rsidRPr="00F849A5">
        <w:fldChar w:fldCharType="separate"/>
      </w:r>
      <w:r w:rsidR="004B46EA" w:rsidRPr="00F849A5">
        <w:t xml:space="preserve">Fig. </w:t>
      </w:r>
      <w:r w:rsidR="004B46EA" w:rsidRPr="00F849A5">
        <w:rPr>
          <w:noProof/>
        </w:rPr>
        <w:t>10</w:t>
      </w:r>
      <w:r w:rsidR="00D3393E" w:rsidRPr="00F849A5">
        <w:fldChar w:fldCharType="end"/>
      </w:r>
      <w:r w:rsidR="007409C7" w:rsidRPr="00F849A5">
        <w:t>).</w:t>
      </w:r>
      <w:r w:rsidR="00666BC0" w:rsidRPr="00F849A5">
        <w:t xml:space="preserve"> </w:t>
      </w:r>
      <w:r w:rsidR="007409C7" w:rsidRPr="00F849A5">
        <w:t>Since the smooth particle surface is</w:t>
      </w:r>
      <w:r w:rsidR="00AE0878" w:rsidRPr="00F849A5">
        <w:t xml:space="preserve"> composed</w:t>
      </w:r>
      <w:r w:rsidR="007409C7" w:rsidRPr="00F849A5">
        <w:t xml:space="preserve"> of triangles</w:t>
      </w:r>
      <w:r w:rsidR="00A263EA" w:rsidRPr="00F849A5">
        <w:t xml:space="preserve">, </w:t>
      </w:r>
      <w:r w:rsidR="007409C7" w:rsidRPr="00F849A5">
        <w:t xml:space="preserve">the sum of each triangle surface area is the particle surface area. Similarly, a tetrahedron is constructed for each triangle by considering the </w:t>
      </w:r>
      <w:r w:rsidR="00A82A28" w:rsidRPr="00F849A5">
        <w:t>cent</w:t>
      </w:r>
      <w:r w:rsidR="00BA3D12" w:rsidRPr="00F849A5">
        <w:t>re</w:t>
      </w:r>
      <w:r w:rsidR="00A82A28" w:rsidRPr="00F849A5">
        <w:t xml:space="preserve"> </w:t>
      </w:r>
      <w:r w:rsidR="007409C7" w:rsidRPr="00F849A5">
        <w:t xml:space="preserve">of the particle, </w:t>
      </w:r>
      <w:r w:rsidR="00AE0878" w:rsidRPr="00F849A5">
        <w:t xml:space="preserve">and </w:t>
      </w:r>
      <w:r w:rsidR="007409C7" w:rsidRPr="00F849A5">
        <w:t xml:space="preserve">the sum of </w:t>
      </w:r>
      <w:r w:rsidR="005E47C0" w:rsidRPr="00F849A5">
        <w:t xml:space="preserve">the volume of </w:t>
      </w:r>
      <w:r w:rsidR="007409C7" w:rsidRPr="00F849A5">
        <w:t>all the tetrahe</w:t>
      </w:r>
      <w:r w:rsidR="009B7FE1" w:rsidRPr="00F849A5">
        <w:t>drons</w:t>
      </w:r>
      <w:r w:rsidR="007409C7" w:rsidRPr="00F849A5">
        <w:t xml:space="preserve"> is the particle volume. </w:t>
      </w:r>
    </w:p>
    <w:p w14:paraId="23C1D51A" w14:textId="08126EC7" w:rsidR="00654760" w:rsidRPr="00F849A5" w:rsidRDefault="00AE0878" w:rsidP="0057423C">
      <w:r w:rsidRPr="00F849A5">
        <w:t>Identifying the c</w:t>
      </w:r>
      <w:r w:rsidR="007409C7" w:rsidRPr="00F849A5">
        <w:t>orners</w:t>
      </w:r>
      <w:r w:rsidR="004757BF" w:rsidRPr="00F849A5">
        <w:t xml:space="preserve"> in each particle</w:t>
      </w:r>
      <w:r w:rsidR="007409C7" w:rsidRPr="00F849A5">
        <w:t xml:space="preserve"> </w:t>
      </w:r>
      <w:r w:rsidRPr="00F849A5">
        <w:t>is</w:t>
      </w:r>
      <w:r w:rsidR="008D4A4A" w:rsidRPr="00F849A5">
        <w:t xml:space="preserve"> </w:t>
      </w:r>
      <w:r w:rsidR="00890FEC" w:rsidRPr="00F849A5">
        <w:t>required</w:t>
      </w:r>
      <w:r w:rsidR="008D4A4A" w:rsidRPr="00F849A5">
        <w:t xml:space="preserve"> </w:t>
      </w:r>
      <w:r w:rsidR="007409C7" w:rsidRPr="00F849A5">
        <w:t>and their radi</w:t>
      </w:r>
      <w:r w:rsidR="009B7FE1" w:rsidRPr="00F849A5">
        <w:t>i</w:t>
      </w:r>
      <w:r w:rsidR="007409C7" w:rsidRPr="00F849A5">
        <w:t xml:space="preserve"> </w:t>
      </w:r>
      <w:r w:rsidR="008D4A4A" w:rsidRPr="00F849A5">
        <w:t xml:space="preserve">are </w:t>
      </w:r>
      <w:r w:rsidR="004F69DE" w:rsidRPr="00F849A5">
        <w:t>used</w:t>
      </w:r>
      <w:r w:rsidR="008D4A4A" w:rsidRPr="00F849A5">
        <w:t xml:space="preserve"> to calculate</w:t>
      </w:r>
      <w:r w:rsidR="007409C7" w:rsidRPr="00F849A5">
        <w:t xml:space="preserve"> the roundness</w:t>
      </w:r>
      <w:r w:rsidR="008D4A4A" w:rsidRPr="00F849A5">
        <w:t xml:space="preserve"> </w:t>
      </w:r>
      <w:r w:rsidRPr="00F849A5">
        <w:t>using</w:t>
      </w:r>
      <w:r w:rsidR="008D4A4A" w:rsidRPr="00F849A5">
        <w:t xml:space="preserve"> Equation</w:t>
      </w:r>
      <w:r w:rsidR="00CC6F5F" w:rsidRPr="00F849A5">
        <w:t xml:space="preserve"> </w:t>
      </w:r>
      <w:r w:rsidR="00EC74DD" w:rsidRPr="00F849A5">
        <w:fldChar w:fldCharType="begin"/>
      </w:r>
      <w:r w:rsidR="00EC74DD" w:rsidRPr="00F849A5">
        <w:instrText xml:space="preserve"> REF Eq_10 \h  \* MERGEFORMAT </w:instrText>
      </w:r>
      <w:r w:rsidR="00EC74DD" w:rsidRPr="00F849A5">
        <w:fldChar w:fldCharType="separate"/>
      </w:r>
      <w:r w:rsidR="004B46EA" w:rsidRPr="00F849A5">
        <w:t>10</w:t>
      </w:r>
      <w:r w:rsidR="00EC74DD" w:rsidRPr="00F849A5">
        <w:fldChar w:fldCharType="end"/>
      </w:r>
      <w:r w:rsidR="007409C7" w:rsidRPr="00F849A5">
        <w:t>.</w:t>
      </w:r>
      <w:r w:rsidR="007469D5" w:rsidRPr="00F849A5">
        <w:t xml:space="preserve"> </w:t>
      </w:r>
      <w:bookmarkStart w:id="71" w:name="OLE_LINK36"/>
      <w:bookmarkStart w:id="72" w:name="OLE_LINK37"/>
      <w:r w:rsidRPr="00F849A5">
        <w:t>T</w:t>
      </w:r>
      <w:r w:rsidR="007469D5" w:rsidRPr="00F849A5">
        <w:t xml:space="preserve">he </w:t>
      </w:r>
      <w:r w:rsidR="00A95E6B" w:rsidRPr="00F849A5">
        <w:rPr>
          <w:rFonts w:cs="Times New Roman"/>
          <w:szCs w:val="24"/>
        </w:rPr>
        <w:t xml:space="preserve">maximum </w:t>
      </w:r>
      <w:r w:rsidR="007469D5" w:rsidRPr="00F849A5">
        <w:t>c</w:t>
      </w:r>
      <w:r w:rsidR="007409C7" w:rsidRPr="00F849A5">
        <w:t xml:space="preserve">urvature of each vertex </w:t>
      </w:r>
      <w:r w:rsidR="005A0FE8" w:rsidRPr="00F849A5">
        <w:t>is first</w:t>
      </w:r>
      <w:r w:rsidR="007409C7" w:rsidRPr="00F849A5">
        <w:t xml:space="preserve"> computed by quadratically fitting a </w:t>
      </w:r>
      <w:proofErr w:type="spellStart"/>
      <w:r w:rsidR="00F40269" w:rsidRPr="00F849A5">
        <w:t>micros</w:t>
      </w:r>
      <w:r w:rsidR="007409C7" w:rsidRPr="00F849A5">
        <w:t>urface</w:t>
      </w:r>
      <w:proofErr w:type="spellEnd"/>
      <w:r w:rsidR="0020703A" w:rsidRPr="00F849A5">
        <w:t xml:space="preserve"> using </w:t>
      </w:r>
      <w:r w:rsidR="00F12B90" w:rsidRPr="00F849A5">
        <w:t>its</w:t>
      </w:r>
      <w:r w:rsidR="0020703A" w:rsidRPr="00F849A5">
        <w:t xml:space="preserve"> ring</w:t>
      </w:r>
      <w:r w:rsidR="00F12B90" w:rsidRPr="00F849A5">
        <w:t xml:space="preserve"> adjacent vertices</w:t>
      </w:r>
      <w:r w:rsidR="007409C7" w:rsidRPr="00F849A5">
        <w:t xml:space="preserve">. </w:t>
      </w:r>
      <w:r w:rsidR="003253B0" w:rsidRPr="00F849A5">
        <w:t xml:space="preserve">Next, </w:t>
      </w:r>
      <w:r w:rsidR="0020703A" w:rsidRPr="00F849A5">
        <w:t>a quadratic polynomial e</w:t>
      </w:r>
      <w:r w:rsidR="001971BD" w:rsidRPr="00F849A5">
        <w:t>quation can be obtained and the</w:t>
      </w:r>
      <w:r w:rsidR="00F23AD3" w:rsidRPr="00F849A5">
        <w:t xml:space="preserve"> principal curvatures can be calculated by solving </w:t>
      </w:r>
      <w:proofErr w:type="spellStart"/>
      <w:r w:rsidR="00F53273" w:rsidRPr="00F849A5">
        <w:t>Hassian</w:t>
      </w:r>
      <w:proofErr w:type="spellEnd"/>
      <w:r w:rsidR="00F53273" w:rsidRPr="00F849A5">
        <w:t xml:space="preserve"> matrix</w:t>
      </w:r>
      <w:r w:rsidR="00DE25F2" w:rsidRPr="00F849A5">
        <w:t xml:space="preserve"> </w:t>
      </w:r>
      <w:r w:rsidR="00E3656A" w:rsidRPr="00F849A5">
        <w:fldChar w:fldCharType="begin"/>
      </w:r>
      <w:r w:rsidR="001C0E2D" w:rsidRPr="00F849A5">
        <w:instrText xml:space="preserve"> ADDIN EN.CITE &lt;EndNote&gt;&lt;Cite&gt;&lt;Author&gt;Zhou&lt;/Author&gt;&lt;Year&gt;2017&lt;/Year&gt;&lt;RecNum&gt;130&lt;/RecNum&gt;&lt;DisplayText&gt;[66]&lt;/DisplayText&gt;&lt;record&gt;&lt;rec-number&gt;130&lt;/rec-number&gt;&lt;foreign-keys&gt;&lt;key app="EN" db-id="rvwr2vxxd9szv3efd5t5f9db0pfrrr0pfz90" timestamp="1546845672"&gt;130&lt;/key&gt;&lt;/foreign-keys&gt;&lt;ref-type name="Journal Article"&gt;17&lt;/ref-type&gt;&lt;contributors&gt;&lt;authors&gt;&lt;author&gt;Zhou, B&lt;/author&gt;&lt;author&gt;Wang, J&lt;/author&gt;&lt;author&gt;Wang, H&lt;/author&gt;&lt;/authors&gt;&lt;/contributors&gt;&lt;titles&gt;&lt;title&gt;Three-dimensional sphericity, roundness and fractal dimension of sand particles&lt;/title&gt;&lt;secondary-title&gt;Géotechnique&lt;/secondary-title&gt;&lt;/titles&gt;&lt;pages&gt;18-30&lt;/pages&gt;&lt;volume&gt;68&lt;/volume&gt;&lt;number&gt;1&lt;/number&gt;&lt;dates&gt;&lt;year&gt;2017&lt;/year&gt;&lt;/dates&gt;&lt;isbn&gt;1751-7656&lt;/isbn&gt;&lt;urls&gt;&lt;/urls&gt;&lt;/record&gt;&lt;/Cite&gt;&lt;/EndNote&gt;</w:instrText>
      </w:r>
      <w:r w:rsidR="00E3656A" w:rsidRPr="00F849A5">
        <w:fldChar w:fldCharType="separate"/>
      </w:r>
      <w:r w:rsidR="00882D27" w:rsidRPr="00F849A5">
        <w:rPr>
          <w:noProof/>
        </w:rPr>
        <w:t>[</w:t>
      </w:r>
      <w:hyperlink w:anchor="_ENREF_66" w:tooltip="Zhou, 2017 #130" w:history="1">
        <w:r w:rsidR="00882D27" w:rsidRPr="00F849A5">
          <w:rPr>
            <w:rStyle w:val="Hyperlink"/>
            <w:noProof/>
            <w:color w:val="auto"/>
          </w:rPr>
          <w:t>66</w:t>
        </w:r>
      </w:hyperlink>
      <w:r w:rsidR="00882D27" w:rsidRPr="00F849A5">
        <w:rPr>
          <w:noProof/>
        </w:rPr>
        <w:t>]</w:t>
      </w:r>
      <w:r w:rsidR="00E3656A" w:rsidRPr="00F849A5">
        <w:fldChar w:fldCharType="end"/>
      </w:r>
      <w:r w:rsidR="00F53273" w:rsidRPr="00F849A5">
        <w:t xml:space="preserve"> which created with </w:t>
      </w:r>
      <w:r w:rsidR="001971BD" w:rsidRPr="00F849A5">
        <w:t>coefficients in the equation.</w:t>
      </w:r>
      <w:r w:rsidR="00DE25F2" w:rsidRPr="00F849A5">
        <w:t xml:space="preserve"> </w:t>
      </w:r>
      <w:r w:rsidR="005A0FE8" w:rsidRPr="00F849A5">
        <w:t>Then, c</w:t>
      </w:r>
      <w:r w:rsidR="007409C7" w:rsidRPr="00F849A5">
        <w:t xml:space="preserve">orners are identified if the </w:t>
      </w:r>
      <w:r w:rsidR="00A8427D" w:rsidRPr="00F849A5">
        <w:t xml:space="preserve">absolute </w:t>
      </w:r>
      <w:r w:rsidR="00C275AF" w:rsidRPr="00F849A5">
        <w:t xml:space="preserve">value of the </w:t>
      </w:r>
      <w:r w:rsidR="007409C7" w:rsidRPr="00F849A5">
        <w:t xml:space="preserve">reciprocal of the curvature is smaller than </w:t>
      </w:r>
      <m:oMath>
        <m:sSub>
          <m:sSubPr>
            <m:ctrlPr>
              <w:rPr>
                <w:rFonts w:ascii="Cambria Math" w:hAnsi="Cambria Math"/>
                <w:szCs w:val="20"/>
              </w:rPr>
            </m:ctrlPr>
          </m:sSubPr>
          <m:e>
            <m:r>
              <w:rPr>
                <w:rFonts w:ascii="Cambria Math" w:hAnsi="Cambria Math"/>
                <w:szCs w:val="20"/>
              </w:rPr>
              <m:t>r</m:t>
            </m:r>
          </m:e>
          <m:sub>
            <m:r>
              <w:rPr>
                <w:rFonts w:ascii="Cambria Math" w:hAnsi="Cambria Math"/>
                <w:szCs w:val="20"/>
              </w:rPr>
              <m:t>max</m:t>
            </m:r>
            <m:r>
              <m:rPr>
                <m:sty m:val="p"/>
              </m:rPr>
              <w:rPr>
                <w:rFonts w:ascii="Cambria Math" w:hAnsi="Cambria Math"/>
                <w:szCs w:val="20"/>
              </w:rPr>
              <m:t>-</m:t>
            </m:r>
            <m:r>
              <w:rPr>
                <w:rFonts w:ascii="Cambria Math" w:hAnsi="Cambria Math"/>
                <w:szCs w:val="20"/>
              </w:rPr>
              <m:t>in</m:t>
            </m:r>
          </m:sub>
        </m:sSub>
      </m:oMath>
      <w:r w:rsidRPr="00F849A5">
        <w:rPr>
          <w:szCs w:val="20"/>
        </w:rPr>
        <w:t>,</w:t>
      </w:r>
      <w:r w:rsidR="007409C7" w:rsidRPr="00F849A5">
        <w:t xml:space="preserve"> the radius of the maximum inscribed sphere in the particle</w:t>
      </w:r>
      <w:r w:rsidRPr="00F849A5">
        <w:t>,</w:t>
      </w:r>
      <w:r w:rsidR="007409C7" w:rsidRPr="00F849A5">
        <w:t xml:space="preserve"> and the </w:t>
      </w:r>
      <w:r w:rsidR="00A94D79" w:rsidRPr="00F849A5">
        <w:t>reciprocal</w:t>
      </w:r>
      <w:r w:rsidR="007409C7" w:rsidRPr="00F849A5">
        <w:t xml:space="preserve"> is selected as the radius of the corner </w:t>
      </w:r>
      <w:proofErr w:type="spellStart"/>
      <w:r w:rsidR="007409C7" w:rsidRPr="00F849A5">
        <w:t>r</w:t>
      </w:r>
      <w:r w:rsidR="007409C7" w:rsidRPr="00F849A5">
        <w:rPr>
          <w:vertAlign w:val="subscript"/>
        </w:rPr>
        <w:t>i</w:t>
      </w:r>
      <w:proofErr w:type="spellEnd"/>
      <w:r w:rsidR="007409C7" w:rsidRPr="00F849A5">
        <w:t xml:space="preserve">. </w:t>
      </w:r>
      <w:bookmarkEnd w:id="71"/>
      <w:bookmarkEnd w:id="72"/>
    </w:p>
    <w:p w14:paraId="0F2870FE" w14:textId="77777777" w:rsidR="006958AE" w:rsidRPr="00F849A5" w:rsidRDefault="006958AE" w:rsidP="0057423C"/>
    <w:p w14:paraId="7EF2B264" w14:textId="0AEC79C2" w:rsidR="00654760" w:rsidRPr="00F849A5" w:rsidRDefault="007409C7" w:rsidP="0057423C">
      <w:pPr>
        <w:jc w:val="center"/>
      </w:pPr>
      <w:r w:rsidRPr="00F849A5">
        <w:t>&lt;</w:t>
      </w:r>
      <w:r w:rsidR="00D3393E" w:rsidRPr="00F849A5">
        <w:fldChar w:fldCharType="begin"/>
      </w:r>
      <w:r w:rsidR="00D3393E" w:rsidRPr="00F849A5">
        <w:instrText xml:space="preserve"> REF _Ref7683581 \h </w:instrText>
      </w:r>
      <w:r w:rsidR="0057423C" w:rsidRPr="00F849A5">
        <w:instrText xml:space="preserve"> \* MERGEFORMAT </w:instrText>
      </w:r>
      <w:r w:rsidR="00D3393E" w:rsidRPr="00F849A5">
        <w:fldChar w:fldCharType="separate"/>
      </w:r>
      <w:r w:rsidR="004B46EA" w:rsidRPr="00F849A5">
        <w:t xml:space="preserve">Fig. </w:t>
      </w:r>
      <w:r w:rsidR="004B46EA" w:rsidRPr="00F849A5">
        <w:rPr>
          <w:noProof/>
        </w:rPr>
        <w:t>10</w:t>
      </w:r>
      <w:r w:rsidR="00D3393E" w:rsidRPr="00F849A5">
        <w:fldChar w:fldCharType="end"/>
      </w:r>
      <w:r w:rsidRPr="00F849A5">
        <w:t xml:space="preserve"> around here&gt;</w:t>
      </w:r>
    </w:p>
    <w:p w14:paraId="1E2A744E" w14:textId="020DD7EB" w:rsidR="00654760" w:rsidRPr="00F849A5" w:rsidRDefault="006960A7" w:rsidP="0057423C">
      <w:pPr>
        <w:ind w:firstLine="0"/>
        <w:jc w:val="center"/>
      </w:pPr>
      <w:r w:rsidRPr="00F849A5">
        <w:rPr>
          <w:noProof/>
          <w:lang w:eastAsia="en-AU"/>
        </w:rPr>
        <w:drawing>
          <wp:inline distT="0" distB="0" distL="0" distR="0" wp14:anchorId="3BF7DA3C" wp14:editId="23665350">
            <wp:extent cx="5731510" cy="2891043"/>
            <wp:effectExtent l="0" t="0" r="254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891043"/>
                    </a:xfrm>
                    <a:prstGeom prst="rect">
                      <a:avLst/>
                    </a:prstGeom>
                    <a:noFill/>
                    <a:ln>
                      <a:noFill/>
                    </a:ln>
                  </pic:spPr>
                </pic:pic>
              </a:graphicData>
            </a:graphic>
          </wp:inline>
        </w:drawing>
      </w:r>
    </w:p>
    <w:p w14:paraId="4C674586" w14:textId="0E4BFDF1" w:rsidR="00654760" w:rsidRPr="00F849A5" w:rsidRDefault="00456144" w:rsidP="0057423C">
      <w:pPr>
        <w:pStyle w:val="Caption"/>
        <w:rPr>
          <w:color w:val="auto"/>
        </w:rPr>
      </w:pPr>
      <w:bookmarkStart w:id="73" w:name="_Ref7683581"/>
      <w:bookmarkStart w:id="74" w:name="_Toc7016640"/>
      <w:bookmarkStart w:id="75" w:name="_Toc14942428"/>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10</w:t>
      </w:r>
      <w:r w:rsidR="00ED45DA" w:rsidRPr="00F849A5">
        <w:rPr>
          <w:noProof/>
          <w:color w:val="auto"/>
        </w:rPr>
        <w:fldChar w:fldCharType="end"/>
      </w:r>
      <w:bookmarkEnd w:id="73"/>
      <w:r w:rsidR="007409C7" w:rsidRPr="00F849A5">
        <w:rPr>
          <w:color w:val="auto"/>
        </w:rPr>
        <w:t>.</w:t>
      </w:r>
      <w:r w:rsidR="006958AE" w:rsidRPr="00F849A5">
        <w:rPr>
          <w:color w:val="auto"/>
        </w:rPr>
        <w:t xml:space="preserve"> </w:t>
      </w:r>
      <w:r w:rsidR="00AE0878" w:rsidRPr="00F849A5">
        <w:rPr>
          <w:color w:val="auto"/>
        </w:rPr>
        <w:t xml:space="preserve">The </w:t>
      </w:r>
      <w:proofErr w:type="spellStart"/>
      <w:r w:rsidR="006958AE" w:rsidRPr="00F849A5">
        <w:rPr>
          <w:color w:val="auto"/>
        </w:rPr>
        <w:t>Taubin</w:t>
      </w:r>
      <w:proofErr w:type="spellEnd"/>
      <w:r w:rsidR="006958AE" w:rsidRPr="00F849A5">
        <w:rPr>
          <w:color w:val="auto"/>
        </w:rPr>
        <w:t xml:space="preserve"> smoothing algorithm is used to </w:t>
      </w:r>
      <w:r w:rsidR="00BD53D0" w:rsidRPr="00F849A5">
        <w:rPr>
          <w:color w:val="auto"/>
        </w:rPr>
        <w:t xml:space="preserve">transform </w:t>
      </w:r>
      <w:r w:rsidR="00CD0A9A" w:rsidRPr="00F849A5">
        <w:rPr>
          <w:color w:val="auto"/>
        </w:rPr>
        <w:t>the particle</w:t>
      </w:r>
      <w:r w:rsidR="00AE0878" w:rsidRPr="00F849A5">
        <w:rPr>
          <w:color w:val="auto"/>
        </w:rPr>
        <w:t>s</w:t>
      </w:r>
      <w:r w:rsidR="00CD0A9A" w:rsidRPr="00F849A5">
        <w:rPr>
          <w:color w:val="auto"/>
        </w:rPr>
        <w:t xml:space="preserve"> with a tooth-saw surface to</w:t>
      </w:r>
      <w:r w:rsidR="00BB78A2" w:rsidRPr="00F849A5">
        <w:rPr>
          <w:color w:val="auto"/>
        </w:rPr>
        <w:t xml:space="preserve"> a </w:t>
      </w:r>
      <w:r w:rsidR="006958AE" w:rsidRPr="00F849A5">
        <w:rPr>
          <w:color w:val="auto"/>
        </w:rPr>
        <w:t>smooth surface</w:t>
      </w:r>
      <w:bookmarkEnd w:id="74"/>
      <w:r w:rsidR="00AE0878" w:rsidRPr="00F849A5">
        <w:rPr>
          <w:color w:val="auto"/>
        </w:rPr>
        <w:t>.</w:t>
      </w:r>
      <w:bookmarkEnd w:id="75"/>
    </w:p>
    <w:p w14:paraId="06BD8EC5" w14:textId="77777777" w:rsidR="006958AE" w:rsidRPr="00F849A5" w:rsidRDefault="006958AE" w:rsidP="0057423C"/>
    <w:p w14:paraId="3F67EA33" w14:textId="015A0130" w:rsidR="00654760" w:rsidRPr="00F849A5" w:rsidRDefault="007409C7" w:rsidP="0057423C">
      <w:pPr>
        <w:pStyle w:val="Heading1"/>
      </w:pPr>
      <w:r w:rsidRPr="00F849A5">
        <w:t>Results and discussion</w:t>
      </w:r>
    </w:p>
    <w:p w14:paraId="74EC444F" w14:textId="27057B8B" w:rsidR="00654760" w:rsidRPr="00F849A5" w:rsidRDefault="00654760" w:rsidP="0057423C"/>
    <w:p w14:paraId="186157A5" w14:textId="50AC87E3" w:rsidR="00654760" w:rsidRPr="00F849A5" w:rsidRDefault="007409C7" w:rsidP="0057423C">
      <w:pPr>
        <w:pStyle w:val="Heading2"/>
        <w:rPr>
          <w:color w:val="auto"/>
        </w:rPr>
      </w:pPr>
      <w:r w:rsidRPr="00F849A5">
        <w:rPr>
          <w:color w:val="auto"/>
        </w:rPr>
        <w:t>Effective thermal conductivity compar</w:t>
      </w:r>
      <w:r w:rsidR="009B7FE1" w:rsidRPr="00F849A5">
        <w:rPr>
          <w:color w:val="auto"/>
        </w:rPr>
        <w:t>is</w:t>
      </w:r>
      <w:r w:rsidRPr="00F849A5">
        <w:rPr>
          <w:color w:val="auto"/>
        </w:rPr>
        <w:t>on</w:t>
      </w:r>
      <w:r w:rsidR="00B26BBA" w:rsidRPr="00F849A5">
        <w:rPr>
          <w:color w:val="auto"/>
        </w:rPr>
        <w:t>s</w:t>
      </w:r>
    </w:p>
    <w:p w14:paraId="3B6566DC" w14:textId="33393B7E" w:rsidR="00654760" w:rsidRPr="00F849A5" w:rsidRDefault="007409C7" w:rsidP="0057423C">
      <w:r w:rsidRPr="00F849A5">
        <w:t xml:space="preserve">For each material shown in </w:t>
      </w:r>
      <w:r w:rsidR="004E393A" w:rsidRPr="00F849A5">
        <w:fldChar w:fldCharType="begin"/>
      </w:r>
      <w:r w:rsidR="004E393A" w:rsidRPr="00F849A5">
        <w:instrText xml:space="preserve"> REF _Ref7683252 \h </w:instrText>
      </w:r>
      <w:r w:rsidR="0057423C" w:rsidRPr="00F849A5">
        <w:instrText xml:space="preserve"> \* MERGEFORMAT </w:instrText>
      </w:r>
      <w:r w:rsidR="004E393A" w:rsidRPr="00F849A5">
        <w:fldChar w:fldCharType="separate"/>
      </w:r>
      <w:r w:rsidR="004B46EA" w:rsidRPr="00F849A5">
        <w:t xml:space="preserve">Fig. </w:t>
      </w:r>
      <w:r w:rsidR="004B46EA" w:rsidRPr="00F849A5">
        <w:rPr>
          <w:noProof/>
        </w:rPr>
        <w:t>2</w:t>
      </w:r>
      <w:r w:rsidR="004E393A" w:rsidRPr="00F849A5">
        <w:fldChar w:fldCharType="end"/>
      </w:r>
      <w:r w:rsidR="004E393A" w:rsidRPr="00F849A5">
        <w:t xml:space="preserve"> </w:t>
      </w:r>
      <w:r w:rsidRPr="00F849A5">
        <w:t>under no pressure, four subsamples</w:t>
      </w:r>
      <w:r w:rsidR="00475316" w:rsidRPr="00F849A5">
        <w:t xml:space="preserve"> with </w:t>
      </w:r>
      <w:r w:rsidR="00185BE8" w:rsidRPr="00F849A5">
        <w:t xml:space="preserve">a </w:t>
      </w:r>
      <w:r w:rsidR="00475316" w:rsidRPr="00F849A5">
        <w:t>di</w:t>
      </w:r>
      <w:r w:rsidR="00185BE8" w:rsidRPr="00F849A5">
        <w:t xml:space="preserve">mension of </w:t>
      </w:r>
      <w:r w:rsidRPr="00F849A5">
        <w:t xml:space="preserve"> </w:t>
      </w:r>
      <w:r w:rsidR="00B94F44" w:rsidRPr="00F849A5">
        <w:t xml:space="preserve">4.5 by 4.5 by 4.5 mm </w:t>
      </w:r>
      <w:r w:rsidRPr="00F849A5">
        <w:t xml:space="preserve">from </w:t>
      </w:r>
      <w:r w:rsidR="00C53965" w:rsidRPr="00F849A5">
        <w:t>random</w:t>
      </w:r>
      <w:r w:rsidRPr="00F849A5">
        <w:t xml:space="preserve"> location</w:t>
      </w:r>
      <w:r w:rsidR="00EA4D22" w:rsidRPr="00F849A5">
        <w:t>s</w:t>
      </w:r>
      <w:r w:rsidRPr="00F849A5">
        <w:t xml:space="preserve"> </w:t>
      </w:r>
      <w:r w:rsidR="004E14CB" w:rsidRPr="00F849A5">
        <w:t xml:space="preserve">within </w:t>
      </w:r>
      <w:r w:rsidRPr="00F849A5">
        <w:t xml:space="preserve">the sample </w:t>
      </w:r>
      <w:r w:rsidR="00AE0878" w:rsidRPr="00F849A5">
        <w:t xml:space="preserve">were </w:t>
      </w:r>
      <w:r w:rsidRPr="00F849A5">
        <w:t>selected</w:t>
      </w:r>
      <w:r w:rsidR="00FE6D01" w:rsidRPr="00F849A5">
        <w:t xml:space="preserve"> to </w:t>
      </w:r>
      <w:r w:rsidR="005E0011" w:rsidRPr="00F849A5">
        <w:t>check the homogeneity of the sample</w:t>
      </w:r>
      <w:r w:rsidRPr="00F849A5">
        <w:t xml:space="preserve">. </w:t>
      </w:r>
      <w:r w:rsidR="00AE0878" w:rsidRPr="00F849A5">
        <w:t>T</w:t>
      </w:r>
      <w:r w:rsidRPr="00F849A5">
        <w:t xml:space="preserve">heir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Pr="00F849A5">
        <w:t xml:space="preserve"> </w:t>
      </w:r>
      <w:r w:rsidR="00AE0878" w:rsidRPr="00F849A5">
        <w:t>were</w:t>
      </w:r>
      <w:r w:rsidR="00FD16F2" w:rsidRPr="00F849A5">
        <w:t xml:space="preserve"> </w:t>
      </w:r>
      <w:r w:rsidRPr="00F849A5">
        <w:t>calculated by both FEM and TCNM</w:t>
      </w:r>
      <w:r w:rsidR="00AE0878" w:rsidRPr="00F849A5">
        <w:t>,</w:t>
      </w:r>
      <w:r w:rsidRPr="00F849A5">
        <w:t xml:space="preserve"> as shown in </w:t>
      </w:r>
      <w:r w:rsidR="004E393A" w:rsidRPr="00F849A5">
        <w:fldChar w:fldCharType="begin"/>
      </w:r>
      <w:r w:rsidR="004E393A" w:rsidRPr="00F849A5">
        <w:instrText xml:space="preserve"> REF _Ref7683688 \h </w:instrText>
      </w:r>
      <w:r w:rsidR="0057423C" w:rsidRPr="00F849A5">
        <w:instrText xml:space="preserve"> \* MERGEFORMAT </w:instrText>
      </w:r>
      <w:r w:rsidR="004E393A" w:rsidRPr="00F849A5">
        <w:fldChar w:fldCharType="separate"/>
      </w:r>
      <w:r w:rsidR="004B46EA" w:rsidRPr="00F849A5">
        <w:t xml:space="preserve">Fig. </w:t>
      </w:r>
      <w:r w:rsidR="004B46EA" w:rsidRPr="00F849A5">
        <w:rPr>
          <w:noProof/>
        </w:rPr>
        <w:t>11</w:t>
      </w:r>
      <w:r w:rsidR="004E393A" w:rsidRPr="00F849A5">
        <w:fldChar w:fldCharType="end"/>
      </w:r>
      <w:r w:rsidRPr="00F849A5">
        <w:t>. Experimental measurement</w:t>
      </w:r>
      <w:r w:rsidR="00680E03" w:rsidRPr="00F849A5">
        <w:t>s</w:t>
      </w:r>
      <w:r w:rsidRPr="00F849A5">
        <w:t xml:space="preserve"> from </w:t>
      </w:r>
      <w:r w:rsidR="00680E03" w:rsidRPr="00F849A5">
        <w:t xml:space="preserve">the </w:t>
      </w:r>
      <w:r w:rsidRPr="00F849A5">
        <w:t xml:space="preserve">literature </w:t>
      </w:r>
      <w:r w:rsidR="00F87D73" w:rsidRPr="00F849A5">
        <w:fldChar w:fldCharType="begin"/>
      </w:r>
      <w:r w:rsidR="001C0E2D" w:rsidRPr="00F849A5">
        <w:instrText xml:space="preserve"> ADDIN EN.CITE &lt;EndNote&gt;&lt;Cite&gt;&lt;Author&gt;Yun&lt;/Author&gt;&lt;Year&gt;2010&lt;/Year&gt;&lt;RecNum&gt;57&lt;/RecNum&gt;&lt;DisplayText&gt;[32, 34]&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Cite&gt;&lt;Author&gt;Narsilio&lt;/Author&gt;&lt;Year&gt;2010&lt;/Year&gt;&lt;RecNum&gt;27&lt;/RecNum&gt;&lt;record&gt;&lt;rec-number&gt;27&lt;/rec-number&gt;&lt;foreign-keys&gt;&lt;key app="EN" db-id="5x5dzfxei0tvalezs5dpptv959tfdtfr5959" timestamp="1555280639"&gt;27&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F87D73" w:rsidRPr="00F849A5">
        <w:fldChar w:fldCharType="separate"/>
      </w:r>
      <w:r w:rsidR="00210C28" w:rsidRPr="00F849A5">
        <w:rPr>
          <w:noProof/>
        </w:rPr>
        <w:t>[</w:t>
      </w:r>
      <w:hyperlink w:anchor="_ENREF_32" w:tooltip="Narsilio, 2010 #27" w:history="1">
        <w:r w:rsidR="00210C28" w:rsidRPr="00F849A5">
          <w:rPr>
            <w:rStyle w:val="Hyperlink"/>
            <w:noProof/>
            <w:color w:val="auto"/>
          </w:rPr>
          <w:t>32</w:t>
        </w:r>
      </w:hyperlink>
      <w:r w:rsidR="00210C28" w:rsidRPr="00F849A5">
        <w:rPr>
          <w:noProof/>
        </w:rPr>
        <w:t xml:space="preserve">, </w:t>
      </w:r>
      <w:hyperlink w:anchor="_ENREF_34" w:tooltip="Yun, 2010 #57" w:history="1">
        <w:r w:rsidR="00210C28" w:rsidRPr="00F849A5">
          <w:rPr>
            <w:rStyle w:val="Hyperlink"/>
            <w:noProof/>
            <w:color w:val="auto"/>
          </w:rPr>
          <w:t>34</w:t>
        </w:r>
      </w:hyperlink>
      <w:r w:rsidR="00210C28" w:rsidRPr="00F849A5">
        <w:rPr>
          <w:noProof/>
        </w:rPr>
        <w:t>]</w:t>
      </w:r>
      <w:r w:rsidR="00F87D73" w:rsidRPr="00F849A5">
        <w:fldChar w:fldCharType="end"/>
      </w:r>
      <w:r w:rsidRPr="00F849A5">
        <w:t xml:space="preserve"> and </w:t>
      </w:r>
      <w:r w:rsidR="003D5435" w:rsidRPr="00F849A5">
        <w:t>our laboratory</w:t>
      </w:r>
      <w:r w:rsidRPr="00F849A5">
        <w:t xml:space="preserve"> are also </w:t>
      </w:r>
      <w:r w:rsidRPr="00F849A5">
        <w:lastRenderedPageBreak/>
        <w:t xml:space="preserve">included. The porosity of the experimental results is the mean value of the four subsamples in FEM and TCNM.  </w:t>
      </w:r>
    </w:p>
    <w:p w14:paraId="418A7437" w14:textId="77777777" w:rsidR="00B47312" w:rsidRPr="00F849A5" w:rsidRDefault="00B47312" w:rsidP="0057423C"/>
    <w:p w14:paraId="172AB048" w14:textId="36BA9649" w:rsidR="00654760" w:rsidRPr="00F849A5" w:rsidRDefault="007409C7" w:rsidP="0057423C">
      <w:pPr>
        <w:jc w:val="center"/>
      </w:pPr>
      <w:r w:rsidRPr="00F849A5">
        <w:t>&lt;</w:t>
      </w:r>
      <w:r w:rsidR="00664D0F" w:rsidRPr="00F849A5">
        <w:fldChar w:fldCharType="begin"/>
      </w:r>
      <w:r w:rsidR="00664D0F" w:rsidRPr="00F849A5">
        <w:instrText xml:space="preserve"> REF _Ref7683688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1</w:t>
      </w:r>
      <w:r w:rsidR="00664D0F" w:rsidRPr="00F849A5">
        <w:fldChar w:fldCharType="end"/>
      </w:r>
      <w:r w:rsidR="00664D0F" w:rsidRPr="00F849A5">
        <w:t xml:space="preserve"> </w:t>
      </w:r>
      <w:r w:rsidRPr="00F849A5">
        <w:t>around here&gt;</w:t>
      </w:r>
    </w:p>
    <w:p w14:paraId="4626766D" w14:textId="48D64F49" w:rsidR="00654760" w:rsidRPr="00F849A5" w:rsidRDefault="002C5A53" w:rsidP="0057423C">
      <w:pPr>
        <w:jc w:val="center"/>
      </w:pPr>
      <w:r w:rsidRPr="00F849A5">
        <w:rPr>
          <w:noProof/>
          <w:lang w:eastAsia="en-AU"/>
        </w:rPr>
        <w:drawing>
          <wp:inline distT="0" distB="0" distL="0" distR="0" wp14:anchorId="2F8F2232" wp14:editId="017FAC7F">
            <wp:extent cx="5731510" cy="244622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31510" cy="2446220"/>
                    </a:xfrm>
                    <a:prstGeom prst="rect">
                      <a:avLst/>
                    </a:prstGeom>
                    <a:noFill/>
                    <a:ln>
                      <a:noFill/>
                    </a:ln>
                  </pic:spPr>
                </pic:pic>
              </a:graphicData>
            </a:graphic>
          </wp:inline>
        </w:drawing>
      </w:r>
    </w:p>
    <w:p w14:paraId="10612918" w14:textId="4C193C56" w:rsidR="00654760" w:rsidRPr="00F849A5" w:rsidRDefault="00456144" w:rsidP="0057423C">
      <w:pPr>
        <w:pStyle w:val="Caption"/>
        <w:rPr>
          <w:color w:val="auto"/>
        </w:rPr>
      </w:pPr>
      <w:bookmarkStart w:id="76" w:name="_Ref7683688"/>
      <w:bookmarkStart w:id="77" w:name="_Toc7016642"/>
      <w:bookmarkStart w:id="78" w:name="_Toc14942429"/>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11</w:t>
      </w:r>
      <w:r w:rsidR="00ED45DA" w:rsidRPr="00F849A5">
        <w:rPr>
          <w:noProof/>
          <w:color w:val="auto"/>
        </w:rPr>
        <w:fldChar w:fldCharType="end"/>
      </w:r>
      <w:bookmarkEnd w:id="76"/>
      <w:r w:rsidR="007409C7" w:rsidRPr="00F849A5">
        <w:rPr>
          <w:color w:val="auto"/>
        </w:rPr>
        <w:t xml:space="preserve">. </w:t>
      </w:r>
      <w:r w:rsidR="003D5435" w:rsidRPr="00F849A5">
        <w:rPr>
          <w:color w:val="auto"/>
        </w:rPr>
        <w:t>The e</w:t>
      </w:r>
      <w:r w:rsidR="00E379DD" w:rsidRPr="00F849A5">
        <w:rPr>
          <w:color w:val="auto"/>
        </w:rPr>
        <w:t>ffective thermal conductivity</w:t>
      </w:r>
      <w:r w:rsidR="007409C7" w:rsidRPr="00F849A5">
        <w:rPr>
          <w:color w:val="auto"/>
        </w:rPr>
        <w:t xml:space="preserve"> calculated from TCNM compared with </w:t>
      </w:r>
      <w:r w:rsidR="003D5435" w:rsidRPr="00F849A5">
        <w:rPr>
          <w:color w:val="auto"/>
        </w:rPr>
        <w:t xml:space="preserve">the </w:t>
      </w:r>
      <w:r w:rsidR="007409C7" w:rsidRPr="00F849A5">
        <w:rPr>
          <w:color w:val="auto"/>
        </w:rPr>
        <w:t>finite element numerical and experimental results.</w:t>
      </w:r>
      <w:bookmarkEnd w:id="77"/>
      <w:bookmarkEnd w:id="78"/>
      <w:r w:rsidR="00A25F72" w:rsidRPr="00F849A5">
        <w:rPr>
          <w:rStyle w:val="CommentReference"/>
          <w:color w:val="auto"/>
        </w:rPr>
        <w:t xml:space="preserve"> </w:t>
      </w:r>
    </w:p>
    <w:p w14:paraId="51EEEDBE" w14:textId="2BC661EB" w:rsidR="00654760" w:rsidRPr="00F849A5" w:rsidRDefault="00664D0F">
      <w:pPr>
        <w:spacing w:after="120"/>
      </w:pPr>
      <w:r w:rsidRPr="00F849A5">
        <w:fldChar w:fldCharType="begin"/>
      </w:r>
      <w:r w:rsidRPr="00F849A5">
        <w:instrText xml:space="preserve"> REF _Ref7683688 \h </w:instrText>
      </w:r>
      <w:r w:rsidR="0057423C" w:rsidRPr="00F849A5">
        <w:instrText xml:space="preserve"> \* MERGEFORMAT </w:instrText>
      </w:r>
      <w:r w:rsidRPr="00F849A5">
        <w:fldChar w:fldCharType="separate"/>
      </w:r>
      <w:r w:rsidR="004B46EA" w:rsidRPr="00F849A5">
        <w:t xml:space="preserve">Fig. </w:t>
      </w:r>
      <w:r w:rsidR="004B46EA" w:rsidRPr="00F849A5">
        <w:rPr>
          <w:noProof/>
        </w:rPr>
        <w:t>11</w:t>
      </w:r>
      <w:r w:rsidRPr="00F849A5">
        <w:fldChar w:fldCharType="end"/>
      </w:r>
      <w:r w:rsidR="007409C7" w:rsidRPr="00F849A5">
        <w:t xml:space="preserve"> </w:t>
      </w:r>
      <w:r w:rsidR="008E1390" w:rsidRPr="00F849A5">
        <w:t>illustrates</w:t>
      </w:r>
      <w:r w:rsidR="003D5435" w:rsidRPr="00F849A5">
        <w:t xml:space="preserve"> </w:t>
      </w:r>
      <w:r w:rsidR="007409C7" w:rsidRPr="00F849A5">
        <w:t>that</w:t>
      </w:r>
      <w:r w:rsidR="003D5435" w:rsidRPr="00F849A5">
        <w:t xml:space="preserve"> the</w:t>
      </w:r>
      <w:r w:rsidR="007409C7" w:rsidRPr="00F849A5">
        <w:t xml:space="preserve"> </w:t>
      </w:r>
      <w:bookmarkStart w:id="79" w:name="OLE_LINK20"/>
      <m:oMath>
        <m:sSub>
          <m:sSubPr>
            <m:ctrlPr>
              <w:rPr>
                <w:rFonts w:ascii="Cambria Math" w:hAnsi="Cambria Math"/>
                <w:i/>
              </w:rPr>
            </m:ctrlPr>
          </m:sSubPr>
          <m:e>
            <m:r>
              <w:rPr>
                <w:rFonts w:ascii="Cambria Math" w:hAnsi="Cambria Math"/>
              </w:rPr>
              <m:t>λ</m:t>
            </m:r>
          </m:e>
          <m:sub>
            <m:r>
              <w:rPr>
                <w:rFonts w:ascii="Cambria Math" w:hAnsi="Cambria Math"/>
              </w:rPr>
              <m:t>eff</m:t>
            </m:r>
          </m:sub>
        </m:sSub>
      </m:oMath>
      <w:bookmarkEnd w:id="79"/>
      <w:r w:rsidR="007409C7" w:rsidRPr="00F849A5">
        <w:t xml:space="preserve"> from TCNM </w:t>
      </w:r>
      <w:r w:rsidR="006C0294" w:rsidRPr="00F849A5">
        <w:t>shows</w:t>
      </w:r>
      <w:r w:rsidR="007409C7" w:rsidRPr="00F849A5">
        <w:t xml:space="preserve"> good agreement with </w:t>
      </w:r>
      <w:r w:rsidR="003D5435" w:rsidRPr="00F849A5">
        <w:t xml:space="preserve">the </w:t>
      </w:r>
      <w:r w:rsidR="007409C7" w:rsidRPr="00F849A5">
        <w:t>experimental results</w:t>
      </w:r>
      <w:r w:rsidR="003D5435" w:rsidRPr="00F849A5">
        <w:t>,</w:t>
      </w:r>
      <w:r w:rsidR="007409C7" w:rsidRPr="00F849A5">
        <w:t xml:space="preserve"> despite</w:t>
      </w:r>
      <w:r w:rsidR="003F0151" w:rsidRPr="00F849A5">
        <w:t xml:space="preserve"> a slight overestimation of</w:t>
      </w:r>
      <w:r w:rsidR="007409C7" w:rsidRPr="00F849A5">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1909BA" w:rsidRPr="00F849A5">
        <w:t xml:space="preserve"> for high-porosity samples</w:t>
      </w:r>
      <w:r w:rsidR="007409C7" w:rsidRPr="00F849A5">
        <w:t>.</w:t>
      </w:r>
      <w:r w:rsidR="00D1753E" w:rsidRPr="00F849A5">
        <w:t xml:space="preserve"> </w:t>
      </w:r>
      <w:hyperlink w:anchor="_ENREF_67" w:tooltip="Woodside, 1961 #169" w:history="1">
        <w:r w:rsidR="00D1753E" w:rsidRPr="00F849A5">
          <w:rPr>
            <w:rStyle w:val="Hyperlink"/>
            <w:color w:val="auto"/>
          </w:rPr>
          <w:fldChar w:fldCharType="begin"/>
        </w:r>
        <w:r w:rsidR="001C0E2D" w:rsidRPr="00F849A5">
          <w:rPr>
            <w:rStyle w:val="Hyperlink"/>
            <w:color w:val="auto"/>
          </w:rPr>
          <w:instrText xml:space="preserve"> ADDIN EN.CITE &lt;EndNote&gt;&lt;Cite AuthorYear="1"&gt;&lt;Author&gt;Woodside&lt;/Author&gt;&lt;Year&gt;1961&lt;/Year&gt;&lt;RecNum&gt;169&lt;/RecNum&gt;&lt;DisplayText&gt;Woodside and Messmer [67]&lt;/DisplayText&gt;&lt;record&gt;&lt;rec-number&gt;169&lt;/rec-number&gt;&lt;foreign-keys&gt;&lt;key app="EN" db-id="rvwr2vxxd9szv3efd5t5f9db0pfrrr0pfz90" timestamp="1554206588"&gt;169&lt;/key&gt;&lt;/foreign-keys&gt;&lt;ref-type name="Journal Article"&gt;17&lt;/ref-type&gt;&lt;contributors&gt;&lt;authors&gt;&lt;author&gt;Woodside, WMJH&lt;/author&gt;&lt;author&gt;Messmer, JH&lt;/author&gt;&lt;/authors&gt;&lt;/contributors&gt;&lt;titles&gt;&lt;title&gt;Thermal conductivity of porous media. I. Unconsolidated sands&lt;/title&gt;&lt;secondary-title&gt;Journal of applied physics&lt;/secondary-title&gt;&lt;/titles&gt;&lt;pages&gt;1688-1699&lt;/pages&gt;&lt;volume&gt;32&lt;/volume&gt;&lt;number&gt;9&lt;/number&gt;&lt;dates&gt;&lt;year&gt;1961&lt;/year&gt;&lt;/dates&gt;&lt;isbn&gt;0021-8979&lt;/isbn&gt;&lt;urls&gt;&lt;/urls&gt;&lt;/record&gt;&lt;/Cite&gt;&lt;/EndNote&gt;</w:instrText>
        </w:r>
        <w:r w:rsidR="00D1753E" w:rsidRPr="00F849A5">
          <w:rPr>
            <w:rStyle w:val="Hyperlink"/>
            <w:color w:val="auto"/>
          </w:rPr>
          <w:fldChar w:fldCharType="separate"/>
        </w:r>
        <w:r w:rsidR="00CC30A6" w:rsidRPr="00F849A5">
          <w:rPr>
            <w:rStyle w:val="Hyperlink"/>
            <w:noProof/>
            <w:color w:val="auto"/>
          </w:rPr>
          <w:t>Woodside and Messmer [67]</w:t>
        </w:r>
        <w:r w:rsidR="00D1753E" w:rsidRPr="00F849A5">
          <w:rPr>
            <w:rStyle w:val="Hyperlink"/>
            <w:color w:val="auto"/>
          </w:rPr>
          <w:fldChar w:fldCharType="end"/>
        </w:r>
      </w:hyperlink>
      <w:r w:rsidR="007409C7" w:rsidRPr="00F849A5">
        <w:t xml:space="preserve"> </w:t>
      </w:r>
      <w:r w:rsidR="003D5435" w:rsidRPr="00F849A5">
        <w:t xml:space="preserve">indicate that </w:t>
      </w:r>
      <w:r w:rsidR="007C3A66" w:rsidRPr="00F849A5">
        <w:t xml:space="preserve">an </w:t>
      </w:r>
      <w:r w:rsidR="007409C7" w:rsidRPr="00F849A5">
        <w:t xml:space="preserve">underestimation may </w:t>
      </w:r>
      <w:r w:rsidR="003D5435" w:rsidRPr="00F849A5">
        <w:t>occur</w:t>
      </w:r>
      <w:r w:rsidR="007409C7" w:rsidRPr="00F849A5">
        <w:t xml:space="preserve"> in the thermal needle test because </w:t>
      </w:r>
      <w:r w:rsidR="009B7FE1" w:rsidRPr="00F849A5">
        <w:t>of</w:t>
      </w:r>
      <w:r w:rsidR="007409C7" w:rsidRPr="00F849A5">
        <w:t xml:space="preserve"> </w:t>
      </w:r>
      <w:r w:rsidR="009B7FE1" w:rsidRPr="00F849A5">
        <w:t xml:space="preserve">the </w:t>
      </w:r>
      <w:r w:rsidR="007409C7" w:rsidRPr="00F849A5">
        <w:t xml:space="preserve">imperfect contact between the needle and particles. Moreover, the </w:t>
      </w:r>
      <w:r w:rsidR="002D1677" w:rsidRPr="00F849A5">
        <w:t>mineralogy</w:t>
      </w:r>
      <w:r w:rsidR="007409C7" w:rsidRPr="00F849A5">
        <w:t xml:space="preserve"> in the real materials is not considered in simulations.</w:t>
      </w:r>
      <w:r w:rsidR="00747B86" w:rsidRPr="00F849A5">
        <w:t xml:space="preserve"> The effective thermal conductivity</w:t>
      </w:r>
      <w:r w:rsidR="007409C7" w:rsidRPr="00F849A5">
        <w:t xml:space="preserve"> from TCNM show</w:t>
      </w:r>
      <w:r w:rsidR="003D5435" w:rsidRPr="00F849A5">
        <w:t>s</w:t>
      </w:r>
      <w:r w:rsidR="007409C7" w:rsidRPr="00F849A5">
        <w:t xml:space="preserve"> a moderate decreasing rate </w:t>
      </w:r>
      <w:r w:rsidR="00747B86" w:rsidRPr="00F849A5">
        <w:t xml:space="preserve">with </w:t>
      </w:r>
      <w:r w:rsidR="007409C7" w:rsidRPr="00F849A5">
        <w:t xml:space="preserve">porosity. </w:t>
      </w:r>
      <w:r w:rsidR="003D5435" w:rsidRPr="00F849A5">
        <w:t>This</w:t>
      </w:r>
      <w:r w:rsidR="007409C7" w:rsidRPr="00F849A5">
        <w:t xml:space="preserve"> observation is consistent with the results from papers </w:t>
      </w:r>
      <w:r w:rsidR="00C1207E" w:rsidRPr="00F849A5">
        <w:fldChar w:fldCharType="begin"/>
      </w:r>
      <w:r w:rsidR="001C0E2D" w:rsidRPr="00F849A5">
        <w:instrText xml:space="preserve"> ADDIN EN.CITE &lt;EndNote&gt;&lt;Cite&gt;&lt;Author&gt;Yun&lt;/Author&gt;&lt;Year&gt;2010&lt;/Year&gt;&lt;RecNum&gt;57&lt;/RecNum&gt;&lt;DisplayText&gt;[32, 34]&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Cite&gt;&lt;Author&gt;Narsilio&lt;/Author&gt;&lt;Year&gt;2010&lt;/Year&gt;&lt;RecNum&gt;27&lt;/RecNum&gt;&lt;record&gt;&lt;rec-number&gt;27&lt;/rec-number&gt;&lt;foreign-keys&gt;&lt;key app="EN" db-id="5x5dzfxei0tvalezs5dpptv959tfdtfr5959" timestamp="1555280639"&gt;27&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C1207E" w:rsidRPr="00F849A5">
        <w:fldChar w:fldCharType="separate"/>
      </w:r>
      <w:r w:rsidR="00210C28" w:rsidRPr="00F849A5">
        <w:rPr>
          <w:noProof/>
        </w:rPr>
        <w:t>[</w:t>
      </w:r>
      <w:hyperlink w:anchor="_ENREF_32" w:tooltip="Narsilio, 2010 #27" w:history="1">
        <w:r w:rsidR="00210C28" w:rsidRPr="00F849A5">
          <w:rPr>
            <w:rStyle w:val="Hyperlink"/>
            <w:noProof/>
            <w:color w:val="auto"/>
          </w:rPr>
          <w:t>32</w:t>
        </w:r>
      </w:hyperlink>
      <w:r w:rsidR="00210C28" w:rsidRPr="00F849A5">
        <w:rPr>
          <w:noProof/>
        </w:rPr>
        <w:t xml:space="preserve">, </w:t>
      </w:r>
      <w:hyperlink w:anchor="_ENREF_34" w:tooltip="Yun, 2010 #57" w:history="1">
        <w:r w:rsidR="00210C28" w:rsidRPr="00F849A5">
          <w:rPr>
            <w:rStyle w:val="Hyperlink"/>
            <w:noProof/>
            <w:color w:val="auto"/>
          </w:rPr>
          <w:t>34</w:t>
        </w:r>
      </w:hyperlink>
      <w:r w:rsidR="00210C28" w:rsidRPr="00F849A5">
        <w:rPr>
          <w:noProof/>
        </w:rPr>
        <w:t>]</w:t>
      </w:r>
      <w:r w:rsidR="00C1207E" w:rsidRPr="00F849A5">
        <w:fldChar w:fldCharType="end"/>
      </w:r>
      <w:r w:rsidR="007409C7" w:rsidRPr="00F849A5">
        <w:t xml:space="preserve"> </w:t>
      </w:r>
      <w:r w:rsidR="003D5435" w:rsidRPr="00F849A5">
        <w:t xml:space="preserve">that </w:t>
      </w:r>
      <w:r w:rsidR="007409C7" w:rsidRPr="00F849A5">
        <w:t xml:space="preserve">reported small decreases </w:t>
      </w:r>
      <w:r w:rsidR="003D5435" w:rsidRPr="00F849A5">
        <w:t>in</w:t>
      </w:r>
      <w:r w:rsidR="007409C7" w:rsidRPr="00F849A5">
        <w:t xml:space="preserve"> </w:t>
      </w:r>
      <w:r w:rsidR="009331A0" w:rsidRPr="00F849A5">
        <w:t xml:space="preserve">effective thermal conductivity when </w:t>
      </w:r>
      <w:r w:rsidR="007409C7" w:rsidRPr="00F849A5">
        <w:t xml:space="preserve">porosity </w:t>
      </w:r>
      <w:r w:rsidR="009331A0" w:rsidRPr="00F849A5">
        <w:t xml:space="preserve">is increased </w:t>
      </w:r>
      <w:r w:rsidR="007409C7" w:rsidRPr="00F849A5">
        <w:t xml:space="preserve">without loading. </w:t>
      </w:r>
      <w:bookmarkStart w:id="80" w:name="_Hlk13995092"/>
      <w:r w:rsidR="007409C7" w:rsidRPr="00F849A5">
        <w:t xml:space="preserve">In contrast, </w:t>
      </w:r>
      <w:r w:rsidR="003D5435" w:rsidRPr="00F849A5">
        <w:t xml:space="preserve">th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7409C7" w:rsidRPr="00F849A5">
        <w:t xml:space="preserve"> f</w:t>
      </w:r>
      <w:r w:rsidR="000C1521" w:rsidRPr="00F849A5">
        <w:t>rom</w:t>
      </w:r>
      <w:r w:rsidR="007409C7" w:rsidRPr="00F849A5">
        <w:t xml:space="preserve"> FEM </w:t>
      </w:r>
      <w:r w:rsidR="007B1375" w:rsidRPr="00F849A5">
        <w:t>shows</w:t>
      </w:r>
      <w:r w:rsidR="008034CF" w:rsidRPr="00F849A5">
        <w:t xml:space="preserve"> a much larger </w:t>
      </w:r>
      <w:r w:rsidR="007409C7" w:rsidRPr="00F849A5">
        <w:t>overestimation</w:t>
      </w:r>
      <w:r w:rsidR="008034CF" w:rsidRPr="00F849A5">
        <w:t>,</w:t>
      </w:r>
      <w:r w:rsidR="007409C7" w:rsidRPr="00F849A5">
        <w:t xml:space="preserve"> which </w:t>
      </w:r>
      <w:r w:rsidR="007C3A66" w:rsidRPr="00F849A5">
        <w:t>can be attributed to the</w:t>
      </w:r>
      <w:r w:rsidR="003D5435" w:rsidRPr="00F849A5">
        <w:t xml:space="preserve"> </w:t>
      </w:r>
      <w:proofErr w:type="spellStart"/>
      <w:r w:rsidR="00F40269" w:rsidRPr="00F849A5">
        <w:t>overs</w:t>
      </w:r>
      <w:r w:rsidR="003D5435" w:rsidRPr="00F849A5">
        <w:t>moothing</w:t>
      </w:r>
      <w:proofErr w:type="spellEnd"/>
      <w:r w:rsidR="003D5435" w:rsidRPr="00F849A5">
        <w:t xml:space="preserve"> of</w:t>
      </w:r>
      <w:r w:rsidR="007409C7" w:rsidRPr="00F849A5">
        <w:t xml:space="preserve"> the </w:t>
      </w:r>
      <w:r w:rsidR="00F40269" w:rsidRPr="00F849A5">
        <w:t>interp</w:t>
      </w:r>
      <w:r w:rsidR="008034CF" w:rsidRPr="00F849A5">
        <w:t xml:space="preserve">article </w:t>
      </w:r>
      <w:r w:rsidR="007409C7" w:rsidRPr="00F849A5">
        <w:t xml:space="preserve">contact area </w:t>
      </w:r>
      <w:r w:rsidR="006857CC" w:rsidRPr="00F849A5">
        <w:t xml:space="preserve">as shown in </w:t>
      </w:r>
      <w:r w:rsidR="006857CC" w:rsidRPr="00F849A5">
        <w:fldChar w:fldCharType="begin"/>
      </w:r>
      <w:r w:rsidR="006857CC" w:rsidRPr="00F849A5">
        <w:instrText xml:space="preserve"> REF _Ref7683422 \h </w:instrText>
      </w:r>
      <w:r w:rsidR="0003452D" w:rsidRPr="00F849A5">
        <w:instrText xml:space="preserve"> \* MERGEFORMAT </w:instrText>
      </w:r>
      <w:r w:rsidR="006857CC" w:rsidRPr="00F849A5">
        <w:fldChar w:fldCharType="separate"/>
      </w:r>
      <w:r w:rsidR="004B46EA" w:rsidRPr="00F849A5">
        <w:t xml:space="preserve">Fig. </w:t>
      </w:r>
      <w:r w:rsidR="004B46EA" w:rsidRPr="00F849A5">
        <w:rPr>
          <w:noProof/>
        </w:rPr>
        <w:t>7</w:t>
      </w:r>
      <w:r w:rsidR="006857CC" w:rsidRPr="00F849A5">
        <w:fldChar w:fldCharType="end"/>
      </w:r>
      <w:r w:rsidR="006857CC" w:rsidRPr="00F849A5">
        <w:t xml:space="preserve"> </w:t>
      </w:r>
      <w:r w:rsidR="00F074F4" w:rsidRPr="00F849A5">
        <w:t xml:space="preserve">since </w:t>
      </w:r>
      <w:r w:rsidR="00171E47" w:rsidRPr="00F849A5">
        <w:t>interparticle contact dominates the heat transfer in dry granular materials</w:t>
      </w:r>
      <w:r w:rsidR="00BF0257" w:rsidRPr="00F849A5">
        <w:t xml:space="preserve"> </w:t>
      </w:r>
      <w:r w:rsidR="00714667" w:rsidRPr="00F849A5">
        <w:fldChar w:fldCharType="begin"/>
      </w:r>
      <w:r w:rsidR="001C0E2D" w:rsidRPr="00F849A5">
        <w:instrText xml:space="preserve"> ADDIN EN.CITE &lt;EndNote&gt;&lt;Cite&gt;&lt;Author&gt;Yun&lt;/Author&gt;&lt;Year&gt;2008&lt;/Year&gt;&lt;RecNum&gt;52&lt;/RecNum&gt;&lt;DisplayText&gt;[1]&lt;/DisplayText&gt;&lt;record&gt;&lt;rec-number&gt;52&lt;/rec-number&gt;&lt;foreign-keys&gt;&lt;key app="EN" db-id="rvwr2vxxd9szv3efd5t5f9db0pfrrr0pfz90" timestamp="1545962102"&gt;52&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ages&gt;197&lt;/pages&gt;&lt;volume&gt;10&lt;/volume&gt;&lt;number&gt;3&lt;/number&gt;&lt;dates&gt;&lt;year&gt;2008&lt;/year&gt;&lt;/dates&gt;&lt;isbn&gt;1434-5021&lt;/isbn&gt;&lt;urls&gt;&lt;/urls&gt;&lt;/record&gt;&lt;/Cite&gt;&lt;/EndNote&gt;</w:instrText>
      </w:r>
      <w:r w:rsidR="00714667" w:rsidRPr="00F849A5">
        <w:fldChar w:fldCharType="separate"/>
      </w:r>
      <w:r w:rsidR="00714667" w:rsidRPr="00F849A5">
        <w:rPr>
          <w:noProof/>
        </w:rPr>
        <w:t>[</w:t>
      </w:r>
      <w:hyperlink w:anchor="_ENREF_1" w:tooltip="Yun, 2008 #48" w:history="1">
        <w:r w:rsidR="00714667" w:rsidRPr="00F849A5">
          <w:rPr>
            <w:rStyle w:val="Hyperlink"/>
            <w:noProof/>
            <w:color w:val="auto"/>
          </w:rPr>
          <w:t>1</w:t>
        </w:r>
      </w:hyperlink>
      <w:r w:rsidR="00714667" w:rsidRPr="00F849A5">
        <w:rPr>
          <w:noProof/>
        </w:rPr>
        <w:t>]</w:t>
      </w:r>
      <w:r w:rsidR="00714667" w:rsidRPr="00F849A5">
        <w:fldChar w:fldCharType="end"/>
      </w:r>
      <w:r w:rsidR="00171E47" w:rsidRPr="00F849A5">
        <w:t>.</w:t>
      </w:r>
      <w:r w:rsidR="00BF0257" w:rsidRPr="00F849A5">
        <w:t xml:space="preserve"> </w:t>
      </w:r>
      <w:r w:rsidR="006857CC" w:rsidRPr="00F849A5">
        <w:t xml:space="preserve"> </w:t>
      </w:r>
      <w:r w:rsidR="00BF0257" w:rsidRPr="00F849A5">
        <w:t xml:space="preserve">The FEM simulation also </w:t>
      </w:r>
      <w:r w:rsidR="00584897" w:rsidRPr="00F849A5">
        <w:t>has limited ability to capture inter-particle contact surface roughness</w:t>
      </w:r>
      <w:r w:rsidR="00EF4CEC" w:rsidRPr="00F849A5">
        <w:t xml:space="preserve"> so that </w:t>
      </w:r>
      <w:r w:rsidR="00A441C4" w:rsidRPr="00F849A5">
        <w:t>the</w:t>
      </w:r>
      <w:r w:rsidR="00275682" w:rsidRPr="00F849A5">
        <w:t xml:space="preserve"> actual</w:t>
      </w:r>
      <w:r w:rsidR="00A441C4" w:rsidRPr="00F849A5">
        <w:t xml:space="preserve"> point-to-point contact</w:t>
      </w:r>
      <w:r w:rsidR="00ED73ED" w:rsidRPr="00F849A5">
        <w:t xml:space="preserve">s </w:t>
      </w:r>
      <w:r w:rsidR="00883D5B" w:rsidRPr="00F849A5">
        <w:t xml:space="preserve">in real imperfect </w:t>
      </w:r>
      <w:r w:rsidR="00965B9C" w:rsidRPr="00F849A5">
        <w:t>particle-contacts</w:t>
      </w:r>
      <w:r w:rsidR="00883D5B" w:rsidRPr="00F849A5">
        <w:t xml:space="preserve"> </w:t>
      </w:r>
      <w:r w:rsidR="00ED73ED" w:rsidRPr="00F849A5">
        <w:t xml:space="preserve">are </w:t>
      </w:r>
      <w:r w:rsidR="00D9232A" w:rsidRPr="00F849A5">
        <w:t xml:space="preserve">overestimated as </w:t>
      </w:r>
      <w:r w:rsidR="00965B9C" w:rsidRPr="00F849A5">
        <w:t xml:space="preserve">flat </w:t>
      </w:r>
      <w:r w:rsidR="00D9232A" w:rsidRPr="00F849A5">
        <w:t>face-to-face contact</w:t>
      </w:r>
      <w:r w:rsidR="00965B9C" w:rsidRPr="00F849A5">
        <w:t>s</w:t>
      </w:r>
      <w:r w:rsidR="00824142" w:rsidRPr="00F849A5">
        <w:t xml:space="preserve"> </w:t>
      </w:r>
      <w:r w:rsidR="00714667" w:rsidRPr="00F849A5">
        <w:fldChar w:fldCharType="begin"/>
      </w:r>
      <w:r w:rsidR="001C0E2D" w:rsidRPr="00F849A5">
        <w:instrText xml:space="preserve"> ADDIN EN.CITE &lt;EndNote&gt;&lt;Cite&gt;&lt;Author&gt;Askari&lt;/Author&gt;&lt;Year&gt;2015&lt;/Year&gt;&lt;RecNum&gt;4&lt;/RecNum&gt;&lt;DisplayText&gt;[54, 68]&lt;/DisplayText&gt;&lt;record&gt;&lt;rec-number&gt;4&lt;/rec-number&gt;&lt;foreign-keys&gt;&lt;key app="EN" db-id="rvwr2vxxd9szv3efd5t5f9db0pfrrr0pfz90" timestamp="1521685218"&gt;4&lt;/key&gt;&lt;key app="ENWeb" db-id=""&gt;0&lt;/key&gt;&lt;/foreign-keys&gt;&lt;ref-type name="Journal Article"&gt;17&lt;/ref-type&gt;&lt;contributors&gt;&lt;authors&gt;&lt;author&gt;Askari, R.&lt;/author&gt;&lt;author&gt;Taheri, S.&lt;/author&gt;&lt;author&gt;Hejazi, S. H.&lt;/author&gt;&lt;/authors&gt;&lt;/contributors&gt;&lt;titles&gt;&lt;title&gt;Thermal conductivity of granular porous media: A pore scale modeling approach&lt;/title&gt;&lt;secondary-title&gt;AIP Advances&lt;/secondary-title&gt;&lt;/titles&gt;&lt;volume&gt;5&lt;/volume&gt;&lt;number&gt;9&lt;/number&gt;&lt;section&gt;097106&lt;/section&gt;&lt;dates&gt;&lt;year&gt;2015&lt;/year&gt;&lt;/dates&gt;&lt;isbn&gt;2158-3226&lt;/isbn&gt;&lt;urls&gt;&lt;/urls&gt;&lt;electronic-resource-num&gt;10.1063/1.4930258&lt;/electronic-resource-num&gt;&lt;/record&gt;&lt;/Cite&gt;&lt;Cite&gt;&lt;Author&gt;Narsilio&lt;/Author&gt;&lt;Year&gt;2010&lt;/Year&gt;&lt;RecNum&gt;184&lt;/RecNum&gt;&lt;record&gt;&lt;rec-number&gt;184&lt;/rec-number&gt;&lt;foreign-keys&gt;&lt;key app="EN" db-id="rvwr2vxxd9szv3efd5t5f9db0pfrrr0pfz90" timestamp="1564007671"&gt;184&lt;/key&gt;&lt;/foreign-keys&gt;&lt;ref-type name="Conference Proceedings"&gt;10&lt;/ref-type&gt;&lt;contributors&gt;&lt;authors&gt;&lt;author&gt;Narsilio, GA&lt;/author&gt;&lt;author&gt;Yun, Tae Sup&lt;/author&gt;&lt;author&gt;Kress, J&lt;/author&gt;&lt;author&gt;Evans, TM&lt;/author&gt;&lt;/authors&gt;&lt;/contributors&gt;&lt;titles&gt;&lt;title&gt;Hydraulic and thermal conduction phenomena in soils at the particle-scale: Towards realistic FEM simulations&lt;/title&gt;&lt;secondary-title&gt;IOP Conference Series: Materials Science and Engineering&lt;/secondary-title&gt;&lt;/titles&gt;&lt;pages&gt;012086&lt;/pages&gt;&lt;volume&gt;10&lt;/volume&gt;&lt;number&gt;1&lt;/number&gt;&lt;dates&gt;&lt;year&gt;2010&lt;/year&gt;&lt;/dates&gt;&lt;publisher&gt;IOP Publishing&lt;/publisher&gt;&lt;isbn&gt;1757-899X&lt;/isbn&gt;&lt;urls&gt;&lt;/urls&gt;&lt;/record&gt;&lt;/Cite&gt;&lt;/EndNote&gt;</w:instrText>
      </w:r>
      <w:r w:rsidR="00714667" w:rsidRPr="00F849A5">
        <w:fldChar w:fldCharType="separate"/>
      </w:r>
      <w:r w:rsidR="00ED7505" w:rsidRPr="00F849A5">
        <w:rPr>
          <w:noProof/>
        </w:rPr>
        <w:t>[</w:t>
      </w:r>
      <w:hyperlink w:anchor="_ENREF_54" w:tooltip="Askari, 2015 #4" w:history="1">
        <w:r w:rsidR="00ED7505" w:rsidRPr="00F849A5">
          <w:rPr>
            <w:rStyle w:val="Hyperlink"/>
            <w:noProof/>
            <w:color w:val="auto"/>
          </w:rPr>
          <w:t>54</w:t>
        </w:r>
      </w:hyperlink>
      <w:r w:rsidR="00ED7505" w:rsidRPr="00F849A5">
        <w:rPr>
          <w:noProof/>
        </w:rPr>
        <w:t xml:space="preserve">, </w:t>
      </w:r>
      <w:hyperlink w:anchor="_ENREF_68" w:tooltip="Narsilio, 2010 #184" w:history="1">
        <w:r w:rsidR="00ED7505" w:rsidRPr="00F849A5">
          <w:rPr>
            <w:rStyle w:val="Hyperlink"/>
            <w:noProof/>
            <w:color w:val="auto"/>
          </w:rPr>
          <w:t>68</w:t>
        </w:r>
      </w:hyperlink>
      <w:r w:rsidR="00ED7505" w:rsidRPr="00F849A5">
        <w:rPr>
          <w:noProof/>
        </w:rPr>
        <w:t>]</w:t>
      </w:r>
      <w:r w:rsidR="00714667" w:rsidRPr="00F849A5">
        <w:fldChar w:fldCharType="end"/>
      </w:r>
      <w:r w:rsidR="00D9232A" w:rsidRPr="00F849A5">
        <w:t>.</w:t>
      </w:r>
      <w:r w:rsidR="00CF7849" w:rsidRPr="00F849A5">
        <w:t xml:space="preserve"> </w:t>
      </w:r>
      <w:bookmarkEnd w:id="80"/>
      <w:r w:rsidR="003D5435" w:rsidRPr="00F849A5">
        <w:t>T</w:t>
      </w:r>
      <w:r w:rsidR="007409C7" w:rsidRPr="00F849A5">
        <w:t xml:space="preserve">he overestimation of FEM is most obvious for samples with low porosity. </w:t>
      </w:r>
      <w:r w:rsidR="003D5435" w:rsidRPr="00F849A5">
        <w:t>F</w:t>
      </w:r>
      <w:r w:rsidR="007409C7" w:rsidRPr="00F849A5">
        <w:t xml:space="preserve">or </w:t>
      </w:r>
      <w:r w:rsidR="003D5435" w:rsidRPr="00F849A5">
        <w:t>g</w:t>
      </w:r>
      <w:r w:rsidR="009B68E6" w:rsidRPr="00F849A5">
        <w:t>lass</w:t>
      </w:r>
      <w:r w:rsidR="007409C7" w:rsidRPr="00F849A5">
        <w:t xml:space="preserve"> beads, the FEM value is almost three times the TCNM value. A higher porosity in granular materials usually means </w:t>
      </w:r>
      <w:r w:rsidR="003D5435" w:rsidRPr="00F849A5">
        <w:t xml:space="preserve">fewer </w:t>
      </w:r>
      <w:r w:rsidR="00F40269" w:rsidRPr="00F849A5">
        <w:t>interp</w:t>
      </w:r>
      <w:r w:rsidR="00152C3A" w:rsidRPr="00F849A5">
        <w:t>article</w:t>
      </w:r>
      <w:r w:rsidR="007409C7" w:rsidRPr="00F849A5">
        <w:t xml:space="preserve"> contacts (coordination number in </w:t>
      </w:r>
      <w:r w:rsidRPr="00F849A5">
        <w:fldChar w:fldCharType="begin"/>
      </w:r>
      <w:r w:rsidRPr="00F849A5">
        <w:instrText xml:space="preserve"> REF _Ref7683729 \h </w:instrText>
      </w:r>
      <w:r w:rsidR="0057423C" w:rsidRPr="00F849A5">
        <w:instrText xml:space="preserve"> \* MERGEFORMAT </w:instrText>
      </w:r>
      <w:r w:rsidRPr="00F849A5">
        <w:fldChar w:fldCharType="separate"/>
      </w:r>
      <w:r w:rsidR="004B46EA" w:rsidRPr="00F849A5">
        <w:t xml:space="preserve">Fig. </w:t>
      </w:r>
      <w:r w:rsidR="004B46EA" w:rsidRPr="00F849A5">
        <w:rPr>
          <w:noProof/>
        </w:rPr>
        <w:t>12</w:t>
      </w:r>
      <w:r w:rsidRPr="00F849A5">
        <w:fldChar w:fldCharType="end"/>
      </w:r>
      <w:r w:rsidRPr="00F849A5">
        <w:t xml:space="preserve"> </w:t>
      </w:r>
      <w:r w:rsidR="007409C7" w:rsidRPr="00F849A5">
        <w:t>(d))</w:t>
      </w:r>
      <w:r w:rsidR="003D5435" w:rsidRPr="00F849A5">
        <w:t>,</w:t>
      </w:r>
      <w:r w:rsidR="007409C7" w:rsidRPr="00F849A5">
        <w:t xml:space="preserve"> resulting in the low</w:t>
      </w:r>
      <w:r w:rsidR="007C3A66" w:rsidRPr="00F849A5">
        <w:t>er</w:t>
      </w:r>
      <w:r w:rsidR="007409C7" w:rsidRPr="00F849A5">
        <w:t xml:space="preserve"> overestimation in FEM. </w:t>
      </w:r>
      <w:r w:rsidR="003D5435" w:rsidRPr="00F849A5">
        <w:t>Thus</w:t>
      </w:r>
      <w:r w:rsidR="007409C7" w:rsidRPr="00F849A5">
        <w:t xml:space="preserve">, FEM </w:t>
      </w:r>
      <w:r w:rsidR="005C4BD1" w:rsidRPr="00F849A5">
        <w:t xml:space="preserve">predicts </w:t>
      </w:r>
      <w:r w:rsidR="003D5435" w:rsidRPr="00F849A5">
        <w:t xml:space="preserve">the </w:t>
      </w:r>
      <w:r w:rsidR="005C4BD1" w:rsidRPr="00F849A5">
        <w:t xml:space="preserve">effective </w:t>
      </w:r>
      <w:r w:rsidR="00C31A46" w:rsidRPr="00F849A5">
        <w:t>thermal</w:t>
      </w:r>
      <w:r w:rsidR="005C4BD1" w:rsidRPr="00F849A5">
        <w:t xml:space="preserve"> conductivity more accurately in </w:t>
      </w:r>
      <w:r w:rsidR="007409C7" w:rsidRPr="00F849A5">
        <w:t>dense granular materials</w:t>
      </w:r>
      <w:r w:rsidR="003D5435" w:rsidRPr="00F849A5">
        <w:t xml:space="preserve"> whereas</w:t>
      </w:r>
      <w:r w:rsidR="00917B0D" w:rsidRPr="00F849A5">
        <w:t xml:space="preserve"> TCNM</w:t>
      </w:r>
      <w:r w:rsidR="00C31A46" w:rsidRPr="00F849A5">
        <w:t xml:space="preserve"> </w:t>
      </w:r>
      <w:r w:rsidR="003D5435" w:rsidRPr="00F849A5">
        <w:t xml:space="preserve">may </w:t>
      </w:r>
      <w:r w:rsidR="00C31A46" w:rsidRPr="00F849A5">
        <w:t xml:space="preserve">render accurate predictions for </w:t>
      </w:r>
      <w:r w:rsidR="00F96049" w:rsidRPr="00F849A5">
        <w:t xml:space="preserve">a wider range of </w:t>
      </w:r>
      <w:r w:rsidR="00917B0D" w:rsidRPr="00F849A5">
        <w:t>materials.</w:t>
      </w:r>
    </w:p>
    <w:p w14:paraId="2791D319" w14:textId="19CB5249" w:rsidR="00654760" w:rsidRPr="00F849A5" w:rsidRDefault="00CB593F" w:rsidP="0057423C">
      <w:pPr>
        <w:pStyle w:val="Heading2"/>
        <w:rPr>
          <w:color w:val="auto"/>
        </w:rPr>
      </w:pPr>
      <w:r w:rsidRPr="00F849A5">
        <w:rPr>
          <w:color w:val="auto"/>
        </w:rPr>
        <w:t>V</w:t>
      </w:r>
      <w:r w:rsidR="0030040A" w:rsidRPr="00F849A5">
        <w:rPr>
          <w:color w:val="auto"/>
        </w:rPr>
        <w:t>ariation</w:t>
      </w:r>
      <w:r w:rsidR="00601883" w:rsidRPr="00F849A5">
        <w:rPr>
          <w:color w:val="auto"/>
        </w:rPr>
        <w:t xml:space="preserve"> of</w:t>
      </w:r>
      <m:oMath>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eff</m:t>
            </m:r>
          </m:sub>
        </m:sSub>
      </m:oMath>
      <w:r w:rsidR="0030040A" w:rsidRPr="00F849A5">
        <w:rPr>
          <w:color w:val="auto"/>
        </w:rPr>
        <w:t xml:space="preserve"> under</w:t>
      </w:r>
      <w:r w:rsidR="007409C7" w:rsidRPr="00F849A5">
        <w:rPr>
          <w:color w:val="auto"/>
        </w:rPr>
        <w:t xml:space="preserve"> loading</w:t>
      </w:r>
      <w:r w:rsidR="00601883" w:rsidRPr="00F849A5">
        <w:rPr>
          <w:color w:val="auto"/>
        </w:rPr>
        <w:t>: a particle</w:t>
      </w:r>
      <w:r w:rsidR="003D5435" w:rsidRPr="00F849A5">
        <w:rPr>
          <w:color w:val="auto"/>
        </w:rPr>
        <w:t>-</w:t>
      </w:r>
      <w:r w:rsidR="00601883" w:rsidRPr="00F849A5">
        <w:rPr>
          <w:color w:val="auto"/>
        </w:rPr>
        <w:t>scale analysis</w:t>
      </w:r>
    </w:p>
    <w:p w14:paraId="5F89B6DC" w14:textId="19E45EF8" w:rsidR="00654760" w:rsidRPr="00F849A5" w:rsidRDefault="007409C7" w:rsidP="0057423C">
      <w:bookmarkStart w:id="81" w:name="OLE_LINK15"/>
      <w:bookmarkStart w:id="82" w:name="OLE_LINK16"/>
      <w:r w:rsidRPr="00F849A5">
        <w:t xml:space="preserve">Another advantage of using TCNM to </w:t>
      </w:r>
      <w:r w:rsidR="007D7B9C" w:rsidRPr="00F849A5">
        <w:t xml:space="preserve">calculat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Pr="00F849A5">
        <w:t xml:space="preserve"> is</w:t>
      </w:r>
      <w:r w:rsidR="00AC289C" w:rsidRPr="00F849A5">
        <w:t xml:space="preserve"> that</w:t>
      </w:r>
      <w:r w:rsidRPr="00F849A5">
        <w:t xml:space="preserve"> the thermal </w:t>
      </w:r>
      <w:proofErr w:type="spellStart"/>
      <w:r w:rsidRPr="00F849A5">
        <w:t>conductances</w:t>
      </w:r>
      <w:proofErr w:type="spellEnd"/>
      <w:r w:rsidRPr="00F849A5">
        <w:t xml:space="preserve"> (Equation</w:t>
      </w:r>
      <w:r w:rsidR="00535F5A" w:rsidRPr="00F849A5">
        <w:t>s</w:t>
      </w:r>
      <w:r w:rsidRPr="00F849A5">
        <w:t xml:space="preserve"> </w:t>
      </w:r>
      <w:bookmarkStart w:id="83" w:name="Eq_4"/>
      <w:r w:rsidR="000C3B5B" w:rsidRPr="00F849A5">
        <w:t>4</w:t>
      </w:r>
      <w:bookmarkEnd w:id="83"/>
      <w:r w:rsidRPr="00F849A5">
        <w:t xml:space="preserve"> and </w:t>
      </w:r>
      <w:r w:rsidR="00FB2D84" w:rsidRPr="00F849A5">
        <w:fldChar w:fldCharType="begin"/>
      </w:r>
      <w:r w:rsidR="00FB2D84" w:rsidRPr="00F849A5">
        <w:instrText xml:space="preserve"> REF Eq_6 \h </w:instrText>
      </w:r>
      <w:r w:rsidR="0057423C" w:rsidRPr="00F849A5">
        <w:instrText xml:space="preserve"> \* MERGEFORMAT </w:instrText>
      </w:r>
      <w:r w:rsidR="00FB2D84" w:rsidRPr="00F849A5">
        <w:fldChar w:fldCharType="separate"/>
      </w:r>
      <w:r w:rsidR="004B46EA" w:rsidRPr="00F849A5">
        <w:t>6</w:t>
      </w:r>
      <w:r w:rsidR="00FB2D84" w:rsidRPr="00F849A5">
        <w:fldChar w:fldCharType="end"/>
      </w:r>
      <w:r w:rsidRPr="00F849A5">
        <w:t xml:space="preserve">) between two particles can be </w:t>
      </w:r>
      <w:r w:rsidR="007C3A66" w:rsidRPr="00F849A5">
        <w:t xml:space="preserve">readily </w:t>
      </w:r>
      <w:r w:rsidR="00247E40" w:rsidRPr="00F849A5">
        <w:t>computed</w:t>
      </w:r>
      <w:r w:rsidR="007C3A66" w:rsidRPr="00F849A5">
        <w:t xml:space="preserve"> at the microscale</w:t>
      </w:r>
      <w:r w:rsidRPr="00F849A5">
        <w:t>. Hence</w:t>
      </w:r>
      <w:r w:rsidR="0024501D" w:rsidRPr="00F849A5">
        <w:t>,</w:t>
      </w:r>
      <w:r w:rsidRPr="00F849A5">
        <w:t xml:space="preserve"> the contribution of near-contact conductance</w:t>
      </w:r>
      <w:r w:rsidR="007D7FD9" w:rsidRPr="00F849A5">
        <w:t xml:space="preserve"> (at </w:t>
      </w:r>
      <w:r w:rsidR="0024501D" w:rsidRPr="00F849A5">
        <w:t xml:space="preserve">the </w:t>
      </w:r>
      <w:r w:rsidR="007D7FD9" w:rsidRPr="00F849A5">
        <w:t xml:space="preserve">blue edges in </w:t>
      </w:r>
      <w:r w:rsidR="00664D0F" w:rsidRPr="00F849A5">
        <w:fldChar w:fldCharType="begin"/>
      </w:r>
      <w:r w:rsidR="00664D0F" w:rsidRPr="00F849A5">
        <w:instrText xml:space="preserve"> REF _Ref7683524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8</w:t>
      </w:r>
      <w:r w:rsidR="00664D0F" w:rsidRPr="00F849A5">
        <w:fldChar w:fldCharType="end"/>
      </w:r>
      <w:r w:rsidR="007D7FD9" w:rsidRPr="00F849A5">
        <w:t>)</w:t>
      </w:r>
      <w:r w:rsidRPr="00F849A5">
        <w:t xml:space="preserve"> to </w:t>
      </w:r>
      <w:r w:rsidR="007D7B9C" w:rsidRPr="00F849A5">
        <w:t xml:space="preserve">th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Pr="00F849A5">
        <w:t xml:space="preserve">of </w:t>
      </w:r>
      <w:r w:rsidR="007D7FD9" w:rsidRPr="00F849A5">
        <w:t>a</w:t>
      </w:r>
      <w:r w:rsidRPr="00F849A5">
        <w:t xml:space="preserve"> sample can be </w:t>
      </w:r>
      <w:r w:rsidR="00FB2A37" w:rsidRPr="00F849A5">
        <w:rPr>
          <w:lang w:eastAsia="zh-CN"/>
        </w:rPr>
        <w:t>d</w:t>
      </w:r>
      <w:r w:rsidR="00FB2A37" w:rsidRPr="00F849A5">
        <w:t>istinguished</w:t>
      </w:r>
      <w:r w:rsidR="00646D4A" w:rsidRPr="00F849A5">
        <w:t xml:space="preserve"> </w:t>
      </w:r>
      <w:r w:rsidR="007C3A66" w:rsidRPr="00F849A5">
        <w:t xml:space="preserve">in </w:t>
      </w:r>
      <w:r w:rsidR="00646D4A" w:rsidRPr="00F849A5">
        <w:t xml:space="preserve">the overall </w:t>
      </w:r>
      <w:r w:rsidR="008D1C5A" w:rsidRPr="00F849A5">
        <w:t>calculations</w:t>
      </w:r>
      <w:r w:rsidR="00F231BF" w:rsidRPr="00F849A5">
        <w:t xml:space="preserve"> by computing the</w:t>
      </w:r>
      <w:r w:rsidR="006E6EB2" w:rsidRPr="00F849A5">
        <w:t xml:space="preserve"> difference of</w:t>
      </w:r>
      <w:r w:rsidR="00F231BF" w:rsidRPr="00F849A5">
        <w:t xml:space="preserv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F231BF" w:rsidRPr="00F849A5">
        <w:t xml:space="preserve"> with</w:t>
      </w:r>
      <w:r w:rsidR="006E6EB2" w:rsidRPr="00F849A5">
        <w:t xml:space="preserve"> and without near-contact conductance</w:t>
      </w:r>
      <w:r w:rsidRPr="00F849A5">
        <w:t xml:space="preserve">.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Pr="00F849A5">
        <w:t xml:space="preserve">(a) shows the evolution of the </w:t>
      </w:r>
      <w:r w:rsidR="007D7B9C" w:rsidRPr="00F849A5">
        <w:t xml:space="preserve">averag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Pr="00F849A5">
        <w:t xml:space="preserve"> of the four subsamples of different materials under increasing loading. Round glass </w:t>
      </w:r>
      <w:r w:rsidRPr="00F849A5">
        <w:lastRenderedPageBreak/>
        <w:t xml:space="preserve">beads </w:t>
      </w:r>
      <w:r w:rsidR="003F10A2" w:rsidRPr="00F849A5">
        <w:t xml:space="preserve">show </w:t>
      </w:r>
      <w:r w:rsidRPr="00F849A5">
        <w:t xml:space="preserve">the </w:t>
      </w:r>
      <w:r w:rsidR="007D7B9C" w:rsidRPr="00F849A5">
        <w:t xml:space="preserve">largest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Pr="00F849A5">
        <w:t xml:space="preserve"> compared with </w:t>
      </w:r>
      <w:r w:rsidR="007D7B9C" w:rsidRPr="00F849A5">
        <w:t xml:space="preserve">th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Pr="00F849A5">
        <w:t xml:space="preserve"> of the most irregular crushed schist B</w:t>
      </w:r>
      <w:r w:rsidR="0024501D" w:rsidRPr="00F849A5">
        <w:t>,</w:t>
      </w:r>
      <w:r w:rsidRPr="00F849A5">
        <w:t xml:space="preserve"> </w:t>
      </w:r>
      <w:r w:rsidR="00F96049" w:rsidRPr="00F849A5">
        <w:t xml:space="preserve">which </w:t>
      </w:r>
      <w:r w:rsidR="003F10A2" w:rsidRPr="00F849A5">
        <w:t>consistently show</w:t>
      </w:r>
      <w:r w:rsidR="0024501D" w:rsidRPr="00F849A5">
        <w:t>ed</w:t>
      </w:r>
      <w:r w:rsidR="003F10A2" w:rsidRPr="00F849A5">
        <w:t xml:space="preserve"> </w:t>
      </w:r>
      <w:r w:rsidRPr="00F849A5">
        <w:t>the lowest</w:t>
      </w:r>
      <w:r w:rsidR="00CB1A80" w:rsidRPr="00F849A5">
        <w:t xml:space="preserve"> conductivity</w:t>
      </w:r>
      <w:r w:rsidRPr="00F849A5">
        <w:t xml:space="preserve"> among the four materials.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Pr="00F849A5">
        <w:t xml:space="preserve">(b) shows </w:t>
      </w:r>
      <w:r w:rsidR="00FB367B" w:rsidRPr="00F849A5">
        <w:t xml:space="preserve">that </w:t>
      </w:r>
      <w:r w:rsidRPr="00F849A5">
        <w:t xml:space="preserve">the contribution of </w:t>
      </w:r>
      <w:bookmarkStart w:id="84" w:name="OLE_LINK1"/>
      <w:bookmarkStart w:id="85" w:name="OLE_LINK2"/>
      <w:r w:rsidRPr="00F849A5">
        <w:t xml:space="preserve">the near-contact conductance </w:t>
      </w:r>
      <w:bookmarkEnd w:id="84"/>
      <w:bookmarkEnd w:id="85"/>
      <w:r w:rsidRPr="00F849A5">
        <w:t xml:space="preserve">to </w:t>
      </w:r>
      <w:r w:rsidR="007D7B9C" w:rsidRPr="00F849A5">
        <w:t xml:space="preserve">th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Pr="00F849A5">
        <w:t xml:space="preserve"> is </w:t>
      </w:r>
      <w:r w:rsidR="00FB367B" w:rsidRPr="00F849A5">
        <w:t xml:space="preserve">the </w:t>
      </w:r>
      <w:r w:rsidRPr="00F849A5">
        <w:t xml:space="preserve">lowest in round glass beads and highest in the schist B. Surprisingly, the contribution of the near-contact conductance is </w:t>
      </w:r>
      <w:r w:rsidR="00FB367B" w:rsidRPr="00F849A5">
        <w:t>approximately</w:t>
      </w:r>
      <w:r w:rsidRPr="00F849A5">
        <w:t xml:space="preserve"> 40% in crushed schist B with no compression. Even for the dense irregular sand (round</w:t>
      </w:r>
      <w:r w:rsidR="003E2741" w:rsidRPr="00F849A5">
        <w:t>er</w:t>
      </w:r>
      <w:r w:rsidRPr="00F849A5">
        <w:t xml:space="preserve"> than crushed schist B) under 10 MPa, the contribution still accounts for 25%. </w:t>
      </w:r>
      <w:r w:rsidR="0000049E" w:rsidRPr="00F849A5">
        <w:t xml:space="preserve">The contribution will </w:t>
      </w:r>
      <w:r w:rsidR="000F31F9" w:rsidRPr="00F849A5">
        <w:t>be higher with the</w:t>
      </w:r>
      <w:r w:rsidR="005323E8" w:rsidRPr="00F849A5">
        <w:t xml:space="preserve"> increase of gas pressure</w:t>
      </w:r>
      <w:r w:rsidR="002E15D3" w:rsidRPr="00F849A5">
        <w:t xml:space="preserve"> in dry granular materials with low porosity</w:t>
      </w:r>
      <w:r w:rsidR="005323E8" w:rsidRPr="00F849A5">
        <w:t xml:space="preserve"> due to </w:t>
      </w:r>
      <w:proofErr w:type="spellStart"/>
      <w:r w:rsidR="00D0554C" w:rsidRPr="00F849A5">
        <w:t>Smoluchowski</w:t>
      </w:r>
      <w:proofErr w:type="spellEnd"/>
      <w:r w:rsidR="00D0554C" w:rsidRPr="00F849A5">
        <w:t xml:space="preserve"> effect (</w:t>
      </w:r>
      <w:r w:rsidR="003B224D" w:rsidRPr="00F849A5">
        <w:t>gas thermal conductivity reduces with the decreasing pressure</w:t>
      </w:r>
      <w:r w:rsidR="00D0554C" w:rsidRPr="00F849A5">
        <w:t>)</w:t>
      </w:r>
      <w:r w:rsidR="003B224D" w:rsidRPr="00F849A5">
        <w:t xml:space="preserve"> </w:t>
      </w:r>
      <w:r w:rsidR="00516842" w:rsidRPr="00F849A5">
        <w:fldChar w:fldCharType="begin"/>
      </w:r>
      <w:r w:rsidR="001C0E2D" w:rsidRPr="00F849A5">
        <w:instrText xml:space="preserve"> ADDIN EN.CITE &lt;EndNote&gt;&lt;Cite&gt;&lt;Author&gt;Moscardini&lt;/Author&gt;&lt;Year&gt;2018&lt;/Year&gt;&lt;RecNum&gt;197&lt;/RecNum&gt;&lt;DisplayText&gt;[69, 70]&lt;/DisplayText&gt;&lt;record&gt;&lt;rec-number&gt;197&lt;/rec-number&gt;&lt;foreign-keys&gt;&lt;key app="EN" db-id="rvwr2vxxd9szv3efd5t5f9db0pfrrr0pfz90" timestamp="1563071272"&gt;197&lt;/key&gt;&lt;/foreign-keys&gt;&lt;ref-type name="Journal Article"&gt;17&lt;/ref-type&gt;&lt;contributors&gt;&lt;authors&gt;&lt;author&gt;Moscardini, M&lt;/author&gt;&lt;author&gt;Gan, Y&lt;/author&gt;&lt;author&gt;Pupeschi, S&lt;/author&gt;&lt;author&gt;Kamlah, M&lt;/author&gt;&lt;/authors&gt;&lt;/contributors&gt;&lt;titles&gt;&lt;title&gt;Discrete element method for effective thermal conductivity of packed pebbles accounting for the Smoluchowski effect&lt;/title&gt;&lt;secondary-title&gt;Fusion Engineering and Design&lt;/secondary-title&gt;&lt;/titles&gt;&lt;pages&gt;192-201&lt;/pages&gt;&lt;volume&gt;127&lt;/volume&gt;&lt;dates&gt;&lt;year&gt;2018&lt;/year&gt;&lt;/dates&gt;&lt;isbn&gt;0920-3796&lt;/isbn&gt;&lt;urls&gt;&lt;/urls&gt;&lt;/record&gt;&lt;/Cite&gt;&lt;Cite&gt;&lt;Author&gt;Dai&lt;/Author&gt;&lt;Year&gt;2017&lt;/Year&gt;&lt;RecNum&gt;198&lt;/RecNum&gt;&lt;record&gt;&lt;rec-number&gt;198&lt;/rec-number&gt;&lt;foreign-keys&gt;&lt;key app="EN" db-id="rvwr2vxxd9szv3efd5t5f9db0pfrrr0pfz90" timestamp="1563071346"&gt;198&lt;/key&gt;&lt;/foreign-keys&gt;&lt;ref-type name="Journal Article"&gt;17&lt;/ref-type&gt;&lt;contributors&gt;&lt;authors&gt;&lt;author&gt;Dai, Weijing&lt;/author&gt;&lt;author&gt;Pupeschi, Simone&lt;/author&gt;&lt;author&gt;Hanaor, Dorian&lt;/author&gt;&lt;author&gt;Gan, Yixiang&lt;/author&gt;&lt;/authors&gt;&lt;/contributors&gt;&lt;titles&gt;&lt;title&gt;Influence of gas pressure on the effective thermal conductivity of ceramic breeder pebble beds&lt;/title&gt;&lt;secondary-title&gt;Fusion Engineering and Design&lt;/secondary-title&gt;&lt;/titles&gt;&lt;pages&gt;45-51&lt;/pages&gt;&lt;volume&gt;118&lt;/volume&gt;&lt;dates&gt;&lt;year&gt;2017&lt;/year&gt;&lt;/dates&gt;&lt;isbn&gt;0920-3796&lt;/isbn&gt;&lt;urls&gt;&lt;/urls&gt;&lt;/record&gt;&lt;/Cite&gt;&lt;/EndNote&gt;</w:instrText>
      </w:r>
      <w:r w:rsidR="00516842" w:rsidRPr="00F849A5">
        <w:fldChar w:fldCharType="separate"/>
      </w:r>
      <w:r w:rsidR="00ED7505" w:rsidRPr="00F849A5">
        <w:rPr>
          <w:noProof/>
        </w:rPr>
        <w:t>[</w:t>
      </w:r>
      <w:hyperlink w:anchor="_ENREF_69" w:tooltip="Moscardini, 2018 #197" w:history="1">
        <w:r w:rsidR="00ED7505" w:rsidRPr="00F849A5">
          <w:rPr>
            <w:rStyle w:val="Hyperlink"/>
            <w:noProof/>
            <w:color w:val="auto"/>
          </w:rPr>
          <w:t>69</w:t>
        </w:r>
      </w:hyperlink>
      <w:r w:rsidR="00ED7505" w:rsidRPr="00F849A5">
        <w:rPr>
          <w:noProof/>
        </w:rPr>
        <w:t xml:space="preserve">, </w:t>
      </w:r>
      <w:hyperlink w:anchor="_ENREF_70" w:tooltip="Dai, 2017 #198" w:history="1">
        <w:r w:rsidR="00ED7505" w:rsidRPr="00F849A5">
          <w:rPr>
            <w:rStyle w:val="Hyperlink"/>
            <w:noProof/>
            <w:color w:val="auto"/>
          </w:rPr>
          <w:t>70</w:t>
        </w:r>
      </w:hyperlink>
      <w:r w:rsidR="00ED7505" w:rsidRPr="00F849A5">
        <w:rPr>
          <w:noProof/>
        </w:rPr>
        <w:t>]</w:t>
      </w:r>
      <w:r w:rsidR="00516842" w:rsidRPr="00F849A5">
        <w:fldChar w:fldCharType="end"/>
      </w:r>
      <w:r w:rsidR="000F31F9" w:rsidRPr="00F849A5">
        <w:t xml:space="preserve">. </w:t>
      </w:r>
      <w:r w:rsidRPr="00F849A5">
        <w:t>The high contribution of the near-contact conductance is related to the</w:t>
      </w:r>
      <w:r w:rsidR="00201D5C" w:rsidRPr="00F849A5">
        <w:t xml:space="preserve"> number of</w:t>
      </w:r>
      <w:r w:rsidRPr="00F849A5">
        <w:t xml:space="preserve"> </w:t>
      </w:r>
      <w:r w:rsidR="009F7861" w:rsidRPr="00F849A5">
        <w:t>near-contact</w:t>
      </w:r>
      <w:r w:rsidR="00201D5C" w:rsidRPr="00F849A5">
        <w:t>s</w:t>
      </w:r>
      <w:r w:rsidRPr="00F849A5">
        <w:t xml:space="preserve">. As show in </w:t>
      </w:r>
      <w:r w:rsidR="00664D0F" w:rsidRPr="00F849A5">
        <w:fldChar w:fldCharType="begin"/>
      </w:r>
      <w:r w:rsidR="00664D0F" w:rsidRPr="00F849A5">
        <w:instrText xml:space="preserve"> REF _Ref7683290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3</w:t>
      </w:r>
      <w:r w:rsidR="00664D0F" w:rsidRPr="00F849A5">
        <w:fldChar w:fldCharType="end"/>
      </w:r>
      <w:r w:rsidRPr="00F849A5">
        <w:t>, two kinds of edges are created in a thermal network</w:t>
      </w:r>
      <w:r w:rsidR="007D7B9C" w:rsidRPr="00F849A5">
        <w:t>;</w:t>
      </w:r>
      <w:r w:rsidRPr="00F849A5">
        <w:t xml:space="preserve"> one type of edge only considers the pure </w:t>
      </w:r>
      <w:r w:rsidR="009F7861" w:rsidRPr="00F849A5">
        <w:t>near-contact</w:t>
      </w:r>
      <w:r w:rsidRPr="00F849A5">
        <w:t xml:space="preserve"> </w:t>
      </w:r>
      <w:r w:rsidR="00FB367B" w:rsidRPr="00F849A5">
        <w:t>and</w:t>
      </w:r>
      <w:r w:rsidRPr="00F849A5">
        <w:t xml:space="preserve"> </w:t>
      </w:r>
      <w:r w:rsidR="00FB367B" w:rsidRPr="00F849A5">
        <w:t>the other</w:t>
      </w:r>
      <w:r w:rsidRPr="00F849A5">
        <w:t xml:space="preserve"> involves both </w:t>
      </w:r>
      <w:r w:rsidR="00F40269" w:rsidRPr="00F849A5">
        <w:t>interp</w:t>
      </w:r>
      <w:r w:rsidR="00152C3A" w:rsidRPr="00F849A5">
        <w:t>article</w:t>
      </w:r>
      <w:r w:rsidRPr="00F849A5">
        <w:t xml:space="preserve"> contact and </w:t>
      </w:r>
      <w:r w:rsidR="009F7861" w:rsidRPr="00F849A5">
        <w:t>near-contact</w:t>
      </w:r>
      <w:r w:rsidRPr="00F849A5">
        <w:t xml:space="preserve">. </w:t>
      </w:r>
      <w:r w:rsidR="00B1006F" w:rsidRPr="00F849A5">
        <w:t xml:space="preserve">Indeed,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Pr="00F849A5">
        <w:t xml:space="preserve">(c) shows </w:t>
      </w:r>
      <w:r w:rsidR="00FB367B" w:rsidRPr="00F849A5">
        <w:t xml:space="preserve">that </w:t>
      </w:r>
      <w:r w:rsidRPr="00F849A5">
        <w:t xml:space="preserve">the percentage of the pure </w:t>
      </w:r>
      <w:r w:rsidR="009F7861" w:rsidRPr="00F849A5">
        <w:t>near-contact</w:t>
      </w:r>
      <w:r w:rsidRPr="00F849A5">
        <w:t xml:space="preserve"> </w:t>
      </w:r>
      <w:r w:rsidR="00E07E93" w:rsidRPr="00F849A5">
        <w:t xml:space="preserve">in </w:t>
      </w:r>
      <w:r w:rsidR="00FB367B" w:rsidRPr="00F849A5">
        <w:t>the</w:t>
      </w:r>
      <w:r w:rsidR="00E07E93" w:rsidRPr="00F849A5">
        <w:t xml:space="preserve"> materials </w:t>
      </w:r>
      <w:r w:rsidR="005F3C99" w:rsidRPr="00F849A5">
        <w:t xml:space="preserve">under any loading </w:t>
      </w:r>
      <w:r w:rsidRPr="00F849A5">
        <w:t xml:space="preserve">is larger than 50%. </w:t>
      </w:r>
      <w:r w:rsidR="00B1006F" w:rsidRPr="00F849A5">
        <w:t xml:space="preserve">A higher number of </w:t>
      </w:r>
      <w:proofErr w:type="gramStart"/>
      <w:r w:rsidR="009F7861" w:rsidRPr="00F849A5">
        <w:t>near-contact</w:t>
      </w:r>
      <w:r w:rsidR="00B1006F" w:rsidRPr="00F849A5">
        <w:t>s</w:t>
      </w:r>
      <w:proofErr w:type="gramEnd"/>
      <w:r w:rsidR="00DA24ED" w:rsidRPr="00F849A5">
        <w:t xml:space="preserve"> may indicate </w:t>
      </w:r>
      <w:r w:rsidR="00256F91" w:rsidRPr="00F849A5">
        <w:t xml:space="preserve">loose </w:t>
      </w:r>
      <w:r w:rsidR="00F40269" w:rsidRPr="00F849A5">
        <w:t>interp</w:t>
      </w:r>
      <w:r w:rsidR="003D4BE7" w:rsidRPr="00F849A5">
        <w:t xml:space="preserve">article </w:t>
      </w:r>
      <w:r w:rsidR="00256F91" w:rsidRPr="00F849A5">
        <w:t>contact</w:t>
      </w:r>
      <w:r w:rsidR="004E37DD" w:rsidRPr="00F849A5">
        <w:t>s</w:t>
      </w:r>
      <w:r w:rsidR="003D4BE7" w:rsidRPr="00F849A5">
        <w:t xml:space="preserve">. For instance, </w:t>
      </w:r>
      <w:r w:rsidR="006C6804" w:rsidRPr="00F849A5">
        <w:t xml:space="preserve">Angular sand has </w:t>
      </w:r>
      <w:r w:rsidR="004E37DD" w:rsidRPr="00F849A5">
        <w:t xml:space="preserve">higher </w:t>
      </w:r>
      <w:r w:rsidR="009F7861" w:rsidRPr="00F849A5">
        <w:t>near-contact</w:t>
      </w:r>
      <w:r w:rsidR="004E37DD" w:rsidRPr="00F849A5">
        <w:t xml:space="preserve"> count</w:t>
      </w:r>
      <w:r w:rsidR="000C3B84" w:rsidRPr="00F849A5">
        <w:t xml:space="preserve"> than Ottawa sand</w:t>
      </w:r>
      <w:r w:rsidR="00FB367B" w:rsidRPr="00F849A5">
        <w:t>,</w:t>
      </w:r>
      <w:r w:rsidR="006C6804" w:rsidRPr="00F849A5">
        <w:t xml:space="preserve"> in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006C6804" w:rsidRPr="00F849A5">
        <w:t>(c)</w:t>
      </w:r>
      <w:r w:rsidR="00FB367B" w:rsidRPr="00F849A5">
        <w:t>,</w:t>
      </w:r>
      <w:r w:rsidR="006C6804" w:rsidRPr="00F849A5">
        <w:t xml:space="preserve"> but less </w:t>
      </w:r>
      <w:r w:rsidR="00F40269" w:rsidRPr="00F849A5">
        <w:t>interp</w:t>
      </w:r>
      <w:r w:rsidR="006C6804" w:rsidRPr="00F849A5">
        <w:t>article contact</w:t>
      </w:r>
      <w:r w:rsidR="00323108" w:rsidRPr="00F849A5">
        <w:t>s</w:t>
      </w:r>
      <w:r w:rsidR="00227952" w:rsidRPr="00F849A5">
        <w:t xml:space="preserve"> (</w:t>
      </w:r>
      <w:r w:rsidR="00C64767" w:rsidRPr="00F849A5">
        <w:t xml:space="preserve">as shown by </w:t>
      </w:r>
      <w:r w:rsidR="00227952" w:rsidRPr="00F849A5">
        <w:t xml:space="preserve">coordination number in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00227952" w:rsidRPr="00F849A5">
        <w:t>(d)).</w:t>
      </w:r>
      <w:r w:rsidR="006C6804" w:rsidRPr="00F849A5">
        <w:t xml:space="preserve"> </w:t>
      </w:r>
      <w:r w:rsidR="00FB367B" w:rsidRPr="00F849A5">
        <w:t>Notably</w:t>
      </w:r>
      <w:r w:rsidR="00227952" w:rsidRPr="00F849A5">
        <w:t xml:space="preserve">, </w:t>
      </w:r>
      <w:r w:rsidRPr="00F849A5">
        <w:t xml:space="preserve">the Ottawa sand has </w:t>
      </w:r>
      <w:r w:rsidR="00FB367B" w:rsidRPr="00F849A5">
        <w:t>fewer</w:t>
      </w:r>
      <w:r w:rsidR="00905A1A" w:rsidRPr="00F849A5">
        <w:t xml:space="preserve"> </w:t>
      </w:r>
      <w:r w:rsidR="009F7861" w:rsidRPr="00F849A5">
        <w:t>near-contact</w:t>
      </w:r>
      <w:r w:rsidR="00721BF1" w:rsidRPr="00F849A5">
        <w:t>s</w:t>
      </w:r>
      <w:r w:rsidRPr="00F849A5">
        <w:t xml:space="preserve"> and real </w:t>
      </w:r>
      <w:r w:rsidR="00F40269" w:rsidRPr="00F849A5">
        <w:t>interp</w:t>
      </w:r>
      <w:r w:rsidR="00152C3A" w:rsidRPr="00F849A5">
        <w:t>article</w:t>
      </w:r>
      <w:r w:rsidRPr="00F849A5">
        <w:t xml:space="preserve"> contact</w:t>
      </w:r>
      <w:r w:rsidR="00721BF1" w:rsidRPr="00F849A5">
        <w:t>s</w:t>
      </w:r>
      <w:r w:rsidRPr="00F849A5">
        <w:t xml:space="preserve"> </w:t>
      </w:r>
      <w:r w:rsidR="00FB367B" w:rsidRPr="00F849A5">
        <w:t>than</w:t>
      </w:r>
      <w:r w:rsidR="00927E7C" w:rsidRPr="00F849A5">
        <w:t xml:space="preserve"> </w:t>
      </w:r>
      <w:r w:rsidR="00FB367B" w:rsidRPr="00F849A5">
        <w:t>g</w:t>
      </w:r>
      <w:r w:rsidR="00927E7C" w:rsidRPr="00F849A5">
        <w:t>lass beads.</w:t>
      </w:r>
    </w:p>
    <w:p w14:paraId="28B89EBF" w14:textId="08BC6123" w:rsidR="00654760" w:rsidRPr="00F849A5" w:rsidRDefault="003E2741" w:rsidP="0057423C">
      <w:r w:rsidRPr="00F849A5">
        <w:t>F</w:t>
      </w:r>
      <w:r w:rsidR="007409C7" w:rsidRPr="00F849A5">
        <w:t xml:space="preserve">or the sensitivity </w:t>
      </w:r>
      <w:r w:rsidR="007D7B9C" w:rsidRPr="00F849A5">
        <w:t xml:space="preserve">of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7409C7" w:rsidRPr="00F849A5">
        <w:t xml:space="preserve"> to the loading</w:t>
      </w:r>
      <w:r w:rsidR="00F96049" w:rsidRPr="00F849A5">
        <w:t xml:space="preserve">, </w:t>
      </w:r>
      <w:r w:rsidR="007D7B9C" w:rsidRPr="00F849A5">
        <w:t xml:space="preserve">th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7409C7" w:rsidRPr="00F849A5">
        <w:t xml:space="preserve"> of the four materials increase substantially </w:t>
      </w:r>
      <w:r w:rsidR="00E854EB" w:rsidRPr="00F849A5">
        <w:t>up</w:t>
      </w:r>
      <w:r w:rsidR="003B5C99" w:rsidRPr="00F849A5">
        <w:t xml:space="preserve"> </w:t>
      </w:r>
      <w:r w:rsidR="007409C7" w:rsidRPr="00F849A5">
        <w:t>to 2 MPa. During this</w:t>
      </w:r>
      <w:r w:rsidR="003B5C99" w:rsidRPr="00F849A5">
        <w:t xml:space="preserve"> loading</w:t>
      </w:r>
      <w:r w:rsidR="007409C7" w:rsidRPr="00F849A5">
        <w:t xml:space="preserve"> period, the role of the </w:t>
      </w:r>
      <w:r w:rsidR="009F7861" w:rsidRPr="00F849A5">
        <w:t>near-contact</w:t>
      </w:r>
      <w:r w:rsidRPr="00F849A5">
        <w:t>s</w:t>
      </w:r>
      <w:r w:rsidR="007409C7" w:rsidRPr="00F849A5">
        <w:t xml:space="preserve"> weak</w:t>
      </w:r>
      <w:r w:rsidRPr="00F849A5">
        <w:t>ens</w:t>
      </w:r>
      <w:r w:rsidR="007409C7" w:rsidRPr="00F849A5">
        <w:t xml:space="preserve"> in contrast with the </w:t>
      </w:r>
      <w:r w:rsidR="009D3BB0" w:rsidRPr="00F849A5">
        <w:t xml:space="preserve">higher </w:t>
      </w:r>
      <w:r w:rsidR="007409C7" w:rsidRPr="00F849A5">
        <w:t xml:space="preserve">contribution of </w:t>
      </w:r>
      <w:r w:rsidR="00F40269" w:rsidRPr="00F849A5">
        <w:t>interp</w:t>
      </w:r>
      <w:r w:rsidR="00323AE5" w:rsidRPr="00F849A5">
        <w:t>article contact</w:t>
      </w:r>
      <w:r w:rsidR="00870ED5" w:rsidRPr="00F849A5">
        <w:t xml:space="preserve"> </w:t>
      </w:r>
      <w:r w:rsidR="009E2783" w:rsidRPr="00F849A5">
        <w:t>number</w:t>
      </w:r>
      <w:r w:rsidR="00323AE5" w:rsidRPr="00F849A5">
        <w:t xml:space="preserve"> (</w:t>
      </w:r>
      <w:r w:rsidR="007409C7" w:rsidRPr="00F849A5">
        <w:t>coordination number</w:t>
      </w:r>
      <w:r w:rsidR="00323AE5" w:rsidRPr="00F849A5">
        <w:t>)</w:t>
      </w:r>
      <w:r w:rsidR="007409C7" w:rsidRPr="00F849A5">
        <w:t xml:space="preserve"> in </w:t>
      </w:r>
      <w:bookmarkStart w:id="86" w:name="OLE_LINK3"/>
      <w:bookmarkStart w:id="87" w:name="OLE_LINK4"/>
      <w:r w:rsidR="00664D0F" w:rsidRPr="00F849A5">
        <w:fldChar w:fldCharType="begin"/>
      </w:r>
      <w:r w:rsidR="00664D0F" w:rsidRPr="00F849A5">
        <w:instrText xml:space="preserve"> REF _Ref7683729 \h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007409C7" w:rsidRPr="00F849A5">
        <w:t>(d)</w:t>
      </w:r>
      <w:bookmarkEnd w:id="86"/>
      <w:bookmarkEnd w:id="87"/>
      <w:r w:rsidR="007409C7" w:rsidRPr="00F849A5">
        <w:t xml:space="preserve"> and </w:t>
      </w:r>
      <w:r w:rsidR="009E2783" w:rsidRPr="00F849A5">
        <w:t xml:space="preserve">the </w:t>
      </w:r>
      <w:r w:rsidR="00F40269" w:rsidRPr="00F849A5">
        <w:t>interp</w:t>
      </w:r>
      <w:r w:rsidR="009E2783" w:rsidRPr="00F849A5">
        <w:t>article contact</w:t>
      </w:r>
      <w:r w:rsidR="00C06D54" w:rsidRPr="00F849A5">
        <w:t xml:space="preserve"> quality (</w:t>
      </w:r>
      <w:r w:rsidR="007409C7" w:rsidRPr="00F849A5">
        <w:t>contact area</w:t>
      </w:r>
      <w:r w:rsidR="00C06D54" w:rsidRPr="00F849A5">
        <w:t>)</w:t>
      </w:r>
      <w:r w:rsidR="009D3BB0" w:rsidRPr="00F849A5">
        <w:t xml:space="preserve"> in</w:t>
      </w:r>
      <w:r w:rsidR="007409C7" w:rsidRPr="00F849A5">
        <w:t xml:space="preserve"> </w:t>
      </w:r>
      <w:r w:rsidR="00664D0F" w:rsidRPr="00F849A5">
        <w:fldChar w:fldCharType="begin"/>
      </w:r>
      <w:r w:rsidR="00664D0F" w:rsidRPr="00F849A5">
        <w:instrText xml:space="preserve"> REF _Ref7683729 \h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007409C7" w:rsidRPr="00F849A5">
        <w:t xml:space="preserve">(e). </w:t>
      </w:r>
      <w:r w:rsidR="00F20C7B" w:rsidRPr="00F849A5">
        <w:t>When the</w:t>
      </w:r>
      <w:r w:rsidR="007409C7" w:rsidRPr="00F849A5">
        <w:t xml:space="preserve"> </w:t>
      </w:r>
      <w:r w:rsidR="00F96049" w:rsidRPr="00F849A5">
        <w:t xml:space="preserve">load is </w:t>
      </w:r>
      <w:r w:rsidR="007409C7" w:rsidRPr="00F849A5">
        <w:t>increas</w:t>
      </w:r>
      <w:r w:rsidR="00F96049" w:rsidRPr="00F849A5">
        <w:t>ed</w:t>
      </w:r>
      <w:r w:rsidR="007409C7" w:rsidRPr="00F849A5">
        <w:t xml:space="preserve">, </w:t>
      </w:r>
      <w:r w:rsidR="007D7B9C" w:rsidRPr="00F849A5">
        <w:t xml:space="preserve">th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7409C7" w:rsidRPr="00F849A5">
        <w:t xml:space="preserve"> remain</w:t>
      </w:r>
      <w:r w:rsidR="0082662D" w:rsidRPr="00F849A5">
        <w:t>s</w:t>
      </w:r>
      <w:r w:rsidR="007409C7" w:rsidRPr="00F849A5">
        <w:t xml:space="preserve"> steady for glass beads</w:t>
      </w:r>
      <w:r w:rsidR="00F20C7B" w:rsidRPr="00F849A5">
        <w:t xml:space="preserve"> and</w:t>
      </w:r>
      <w:r w:rsidR="007409C7" w:rsidRPr="00F849A5">
        <w:t xml:space="preserve"> slow</w:t>
      </w:r>
      <w:r w:rsidR="00F20C7B" w:rsidRPr="00F849A5">
        <w:t>ly</w:t>
      </w:r>
      <w:r w:rsidR="007409C7" w:rsidRPr="00F849A5">
        <w:t xml:space="preserve"> increas</w:t>
      </w:r>
      <w:r w:rsidR="00F20C7B" w:rsidRPr="00F849A5">
        <w:t>es</w:t>
      </w:r>
      <w:r w:rsidR="007409C7" w:rsidRPr="00F849A5">
        <w:t xml:space="preserve"> for Ottawa sand and angular sand. These trends </w:t>
      </w:r>
      <w:r w:rsidR="00F20C7B" w:rsidRPr="00F849A5">
        <w:t>are</w:t>
      </w:r>
      <w:r w:rsidR="007409C7" w:rsidRPr="00F849A5">
        <w:t xml:space="preserve"> also observed in the variation of </w:t>
      </w:r>
      <w:r w:rsidR="00F20C7B" w:rsidRPr="00F849A5">
        <w:t xml:space="preserve">the </w:t>
      </w:r>
      <w:r w:rsidR="007409C7" w:rsidRPr="00F849A5">
        <w:t xml:space="preserve">coordination number but not in the change </w:t>
      </w:r>
      <w:r w:rsidR="00F20C7B" w:rsidRPr="00F849A5">
        <w:t>in the</w:t>
      </w:r>
      <w:r w:rsidR="007409C7" w:rsidRPr="00F849A5">
        <w:t xml:space="preserve"> contact area. Hence, </w:t>
      </w:r>
      <w:r w:rsidR="00DF44ED" w:rsidRPr="00F849A5">
        <w:t xml:space="preserve">the </w:t>
      </w:r>
      <w:r w:rsidR="00F40269" w:rsidRPr="00F849A5">
        <w:t>interp</w:t>
      </w:r>
      <w:r w:rsidR="00152C3A" w:rsidRPr="00F849A5">
        <w:t>article</w:t>
      </w:r>
      <w:r w:rsidR="007409C7" w:rsidRPr="00F849A5">
        <w:t xml:space="preserve"> contact number may be more important to heat transfer in granular materials </w:t>
      </w:r>
      <w:r w:rsidR="00F20C7B" w:rsidRPr="00F849A5">
        <w:t>than</w:t>
      </w:r>
      <w:r w:rsidR="007409C7" w:rsidRPr="00F849A5">
        <w:t xml:space="preserve"> the </w:t>
      </w:r>
      <w:r w:rsidR="009F7861" w:rsidRPr="00F849A5">
        <w:t>near-contact</w:t>
      </w:r>
      <w:r w:rsidR="007409C7" w:rsidRPr="00F849A5">
        <w:t xml:space="preserve"> and contact area</w:t>
      </w:r>
      <w:r w:rsidR="00F20C7B" w:rsidRPr="00F849A5">
        <w:t>s</w:t>
      </w:r>
      <w:r w:rsidR="007409C7" w:rsidRPr="00F849A5">
        <w:t xml:space="preserve">. Furthermore, the ordering of the materials in </w:t>
      </w:r>
      <w:r w:rsidR="00664D0F" w:rsidRPr="00F849A5">
        <w:fldChar w:fldCharType="begin"/>
      </w:r>
      <w:r w:rsidR="00664D0F" w:rsidRPr="00F849A5">
        <w:instrText xml:space="preserve"> REF _Ref7683688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1</w:t>
      </w:r>
      <w:r w:rsidR="00664D0F" w:rsidRPr="00F849A5">
        <w:fldChar w:fldCharType="end"/>
      </w:r>
      <w:r w:rsidR="007409C7" w:rsidRPr="00F849A5">
        <w:t xml:space="preserve">,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007409C7" w:rsidRPr="00F849A5">
        <w:t xml:space="preserve">(a),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007409C7" w:rsidRPr="00F849A5">
        <w:t xml:space="preserve">(b) and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007409C7" w:rsidRPr="00F849A5">
        <w:t xml:space="preserve">(d) indicates </w:t>
      </w:r>
      <w:r w:rsidR="00F20C7B" w:rsidRPr="00F849A5">
        <w:t xml:space="preserve">that </w:t>
      </w:r>
      <w:r w:rsidR="007409C7" w:rsidRPr="00F849A5">
        <w:t xml:space="preserve">packings with more irregular particles could have higher porosity, lower </w:t>
      </w:r>
      <w:r w:rsidR="00F40269" w:rsidRPr="00F849A5">
        <w:t>interp</w:t>
      </w:r>
      <w:r w:rsidR="00152C3A" w:rsidRPr="00F849A5">
        <w:t>article</w:t>
      </w:r>
      <w:r w:rsidR="007409C7" w:rsidRPr="00F849A5">
        <w:t xml:space="preserve"> contact </w:t>
      </w:r>
      <w:r w:rsidR="00AA5301" w:rsidRPr="00F849A5">
        <w:fldChar w:fldCharType="begin"/>
      </w:r>
      <w:r w:rsidR="001C0E2D" w:rsidRPr="00F849A5">
        <w:instrText xml:space="preserve"> ADDIN EN.CITE &lt;EndNote&gt;&lt;Cite&gt;&lt;Author&gt;Yun&lt;/Author&gt;&lt;Year&gt;2008&lt;/Year&gt;&lt;RecNum&gt;48&lt;/RecNum&gt;&lt;DisplayText&gt;[1, 71]&lt;/DisplayText&gt;&lt;record&gt;&lt;rec-number&gt;48&lt;/rec-number&gt;&lt;foreign-keys&gt;&lt;key app="EN" db-id="5x5dzfxei0tvalezs5dpptv959tfdtfr5959" timestamp="1555280639"&gt;48&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lt;/pages&gt;&lt;volume&gt;10&lt;/volume&gt;&lt;number&gt;3&lt;/number&gt;&lt;dates&gt;&lt;year&gt;2008&lt;/year&gt;&lt;/dates&gt;&lt;isbn&gt;1434-5021&lt;/isbn&gt;&lt;urls&gt;&lt;/urls&gt;&lt;/record&gt;&lt;/Cite&gt;&lt;Cite&gt;&lt;Author&gt;Choo&lt;/Author&gt;&lt;Year&gt;2013&lt;/Year&gt;&lt;RecNum&gt;170&lt;/RecNum&gt;&lt;record&gt;&lt;rec-number&gt;170&lt;/rec-number&gt;&lt;foreign-keys&gt;&lt;key app="EN" db-id="rvwr2vxxd9szv3efd5t5f9db0pfrrr0pfz90" timestamp="1554206766"&gt;170&lt;/key&gt;&lt;/foreign-keys&gt;&lt;ref-type name="Journal Article"&gt;17&lt;/ref-type&gt;&lt;contributors&gt;&lt;authors&gt;&lt;author&gt;Choo, Jinhyun&lt;/author&gt;&lt;author&gt;Kim, Young Jin&lt;/author&gt;&lt;author&gt;Lee, Jung Hwoon&lt;/author&gt;&lt;author&gt;Yun, Tae Sup&lt;/author&gt;&lt;author&gt;Lee, Jangguen&lt;/author&gt;&lt;author&gt;Kim, Young Seok&lt;/author&gt;&lt;/authors&gt;&lt;/contributors&gt;&lt;titles&gt;&lt;title&gt;Stress-induced evolution of anisotropic thermal conductivity of dry granular materials&lt;/title&gt;&lt;secondary-title&gt;Acta Geotechnica&lt;/secondary-title&gt;&lt;/titles&gt;&lt;periodical&gt;&lt;full-title&gt;Acta Geotechnica&lt;/full-title&gt;&lt;/periodical&gt;&lt;pages&gt;91-106&lt;/pages&gt;&lt;volume&gt;8&lt;/volume&gt;&lt;number&gt;1&lt;/number&gt;&lt;dates&gt;&lt;year&gt;2013&lt;/year&gt;&lt;/dates&gt;&lt;isbn&gt;1861-1125&lt;/isbn&gt;&lt;urls&gt;&lt;/urls&gt;&lt;/record&gt;&lt;/Cite&gt;&lt;/EndNote&gt;</w:instrText>
      </w:r>
      <w:r w:rsidR="00AA5301" w:rsidRPr="00F849A5">
        <w:fldChar w:fldCharType="separate"/>
      </w:r>
      <w:r w:rsidR="00ED7505" w:rsidRPr="00F849A5">
        <w:rPr>
          <w:noProof/>
        </w:rPr>
        <w:t>[</w:t>
      </w:r>
      <w:hyperlink w:anchor="_ENREF_1" w:tooltip="Yun, 2008 #48" w:history="1">
        <w:r w:rsidR="00ED7505" w:rsidRPr="00F849A5">
          <w:rPr>
            <w:rStyle w:val="Hyperlink"/>
            <w:noProof/>
            <w:color w:val="auto"/>
          </w:rPr>
          <w:t>1</w:t>
        </w:r>
      </w:hyperlink>
      <w:r w:rsidR="00ED7505" w:rsidRPr="00F849A5">
        <w:rPr>
          <w:noProof/>
        </w:rPr>
        <w:t xml:space="preserve">, </w:t>
      </w:r>
      <w:hyperlink w:anchor="_ENREF_71" w:tooltip="Choo, 2013 #170" w:history="1">
        <w:r w:rsidR="00ED7505" w:rsidRPr="00F849A5">
          <w:rPr>
            <w:rStyle w:val="Hyperlink"/>
            <w:noProof/>
            <w:color w:val="auto"/>
          </w:rPr>
          <w:t>71</w:t>
        </w:r>
      </w:hyperlink>
      <w:r w:rsidR="00ED7505" w:rsidRPr="00F849A5">
        <w:rPr>
          <w:noProof/>
        </w:rPr>
        <w:t>]</w:t>
      </w:r>
      <w:r w:rsidR="00AA5301" w:rsidRPr="00F849A5">
        <w:fldChar w:fldCharType="end"/>
      </w:r>
      <w:r w:rsidR="007409C7" w:rsidRPr="00F849A5">
        <w:t xml:space="preserve"> and a resulting </w:t>
      </w:r>
      <w:r w:rsidR="007D7B9C" w:rsidRPr="00F849A5">
        <w:t xml:space="preserve">lower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7409C7" w:rsidRPr="00F849A5">
        <w:t xml:space="preserve">. </w:t>
      </w:r>
      <w:r w:rsidR="007D7B9C" w:rsidRPr="00F849A5">
        <w:t xml:space="preserve">Th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7409C7" w:rsidRPr="00F849A5">
        <w:t xml:space="preserve"> of crushed schist B reach</w:t>
      </w:r>
      <w:r w:rsidR="00F96049" w:rsidRPr="00F849A5">
        <w:t>es</w:t>
      </w:r>
      <w:r w:rsidR="007409C7" w:rsidRPr="00F849A5">
        <w:t xml:space="preserve"> the same value </w:t>
      </w:r>
      <w:r w:rsidR="00F20C7B" w:rsidRPr="00F849A5">
        <w:t>as</w:t>
      </w:r>
      <w:r w:rsidR="007409C7" w:rsidRPr="00F849A5">
        <w:t xml:space="preserve"> angular sand when the pressure is 6 MPa. The large increment </w:t>
      </w:r>
      <w:r w:rsidR="007D7B9C" w:rsidRPr="00F849A5">
        <w:t xml:space="preserve">of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7409C7" w:rsidRPr="00F849A5">
        <w:t xml:space="preserve"> </w:t>
      </w:r>
      <w:r w:rsidR="00F20C7B" w:rsidRPr="00F849A5">
        <w:t>for</w:t>
      </w:r>
      <w:r w:rsidR="007409C7" w:rsidRPr="00F849A5">
        <w:t xml:space="preserve"> crushed schist B is due to the particle breakage </w:t>
      </w:r>
      <w:r w:rsidR="00F0446F" w:rsidRPr="00F849A5">
        <w:t>(</w:t>
      </w:r>
      <w:r w:rsidR="00664D0F" w:rsidRPr="00F849A5">
        <w:fldChar w:fldCharType="begin"/>
      </w:r>
      <w:r w:rsidR="00664D0F" w:rsidRPr="00F849A5">
        <w:instrText xml:space="preserve"> REF _Ref7683843 \h  \* MERGEFORMAT </w:instrText>
      </w:r>
      <w:r w:rsidR="00664D0F" w:rsidRPr="00F849A5">
        <w:fldChar w:fldCharType="separate"/>
      </w:r>
      <w:r w:rsidR="004B46EA" w:rsidRPr="00F849A5">
        <w:t xml:space="preserve">Fig. </w:t>
      </w:r>
      <w:r w:rsidR="004B46EA" w:rsidRPr="00F849A5">
        <w:rPr>
          <w:noProof/>
        </w:rPr>
        <w:t>13</w:t>
      </w:r>
      <w:r w:rsidR="00664D0F" w:rsidRPr="00F849A5">
        <w:fldChar w:fldCharType="end"/>
      </w:r>
      <w:r w:rsidR="00F0446F" w:rsidRPr="00F849A5">
        <w:t>)</w:t>
      </w:r>
      <w:r w:rsidR="00F20C7B" w:rsidRPr="00F849A5">
        <w:t>,</w:t>
      </w:r>
      <w:r w:rsidR="00F0446F" w:rsidRPr="00F849A5">
        <w:t xml:space="preserve"> </w:t>
      </w:r>
      <w:r w:rsidR="007409C7" w:rsidRPr="00F849A5">
        <w:t xml:space="preserve">which </w:t>
      </w:r>
      <w:proofErr w:type="spellStart"/>
      <w:r w:rsidR="007409C7" w:rsidRPr="00F849A5">
        <w:t>is</w:t>
      </w:r>
      <w:r w:rsidR="00643BA8" w:rsidRPr="00F849A5">
        <w:t>c</w:t>
      </w:r>
      <w:proofErr w:type="spellEnd"/>
      <w:r w:rsidR="007409C7" w:rsidRPr="00F849A5">
        <w:t xml:space="preserve"> </w:t>
      </w:r>
      <w:r w:rsidR="00F20C7B" w:rsidRPr="00F849A5">
        <w:t>indicated</w:t>
      </w:r>
      <w:r w:rsidR="007409C7" w:rsidRPr="00F849A5">
        <w:t xml:space="preserve"> by the distinct </w:t>
      </w:r>
      <w:r w:rsidR="00F20C7B" w:rsidRPr="00F849A5">
        <w:t xml:space="preserve">decrease in </w:t>
      </w:r>
      <w:r w:rsidR="007409C7" w:rsidRPr="00F849A5">
        <w:t>its particle volume</w:t>
      </w:r>
      <w:r w:rsidR="00F20C7B" w:rsidRPr="00F849A5">
        <w:t>,</w:t>
      </w:r>
      <w:r w:rsidR="007409C7" w:rsidRPr="00F849A5">
        <w:t xml:space="preserve"> shown in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007409C7" w:rsidRPr="00F849A5">
        <w:t xml:space="preserve">(f). </w:t>
      </w:r>
      <w:bookmarkStart w:id="88" w:name="_Hlk14078998"/>
      <w:r w:rsidR="007409C7" w:rsidRPr="00F849A5">
        <w:t xml:space="preserve">The earlier particle breakage in crushed schist B is </w:t>
      </w:r>
      <w:r w:rsidR="00F07157" w:rsidRPr="00F849A5">
        <w:rPr>
          <w:lang w:eastAsia="zh-CN"/>
        </w:rPr>
        <w:t xml:space="preserve">because </w:t>
      </w:r>
      <w:r w:rsidR="00AD3F9A" w:rsidRPr="00F849A5">
        <w:rPr>
          <w:lang w:eastAsia="zh-CN"/>
        </w:rPr>
        <w:t xml:space="preserve">it contains </w:t>
      </w:r>
      <w:r w:rsidR="001C0D6A" w:rsidRPr="00F849A5">
        <w:rPr>
          <w:lang w:eastAsia="zh-CN"/>
        </w:rPr>
        <w:t xml:space="preserve">a large proportion of biotite </w:t>
      </w:r>
      <w:r w:rsidR="0085277E" w:rsidRPr="00F849A5">
        <w:rPr>
          <w:rFonts w:cs="Times New Roman"/>
          <w:szCs w:val="24"/>
        </w:rPr>
        <w:t xml:space="preserve">in the schist </w:t>
      </w:r>
      <w:r w:rsidR="001C0D6A" w:rsidRPr="00F849A5">
        <w:rPr>
          <w:lang w:eastAsia="zh-CN"/>
        </w:rPr>
        <w:t>(</w:t>
      </w:r>
      <w:r w:rsidR="001C0D6A" w:rsidRPr="00F849A5">
        <w:rPr>
          <w:lang w:eastAsia="zh-CN"/>
        </w:rPr>
        <w:fldChar w:fldCharType="begin"/>
      </w:r>
      <w:r w:rsidR="001C0D6A" w:rsidRPr="00F849A5">
        <w:rPr>
          <w:lang w:eastAsia="zh-CN"/>
        </w:rPr>
        <w:instrText xml:space="preserve"> REF _Ref7683252 \h </w:instrText>
      </w:r>
      <w:r w:rsidR="0003452D" w:rsidRPr="00F849A5">
        <w:rPr>
          <w:lang w:eastAsia="zh-CN"/>
        </w:rPr>
        <w:instrText xml:space="preserve"> \* MERGEFORMAT </w:instrText>
      </w:r>
      <w:r w:rsidR="001C0D6A" w:rsidRPr="00F849A5">
        <w:rPr>
          <w:lang w:eastAsia="zh-CN"/>
        </w:rPr>
      </w:r>
      <w:r w:rsidR="001C0D6A" w:rsidRPr="00F849A5">
        <w:rPr>
          <w:lang w:eastAsia="zh-CN"/>
        </w:rPr>
        <w:fldChar w:fldCharType="separate"/>
      </w:r>
      <w:r w:rsidR="004B46EA" w:rsidRPr="00F849A5">
        <w:t xml:space="preserve">Fig. </w:t>
      </w:r>
      <w:r w:rsidR="004B46EA" w:rsidRPr="00F849A5">
        <w:rPr>
          <w:noProof/>
        </w:rPr>
        <w:t>2</w:t>
      </w:r>
      <w:r w:rsidR="001C0D6A" w:rsidRPr="00F849A5">
        <w:rPr>
          <w:lang w:eastAsia="zh-CN"/>
        </w:rPr>
        <w:fldChar w:fldCharType="end"/>
      </w:r>
      <w:r w:rsidR="001C0D6A" w:rsidRPr="00F849A5">
        <w:rPr>
          <w:lang w:eastAsia="zh-CN"/>
        </w:rPr>
        <w:t xml:space="preserve">) </w:t>
      </w:r>
      <w:r w:rsidR="007E32AA" w:rsidRPr="00F849A5">
        <w:rPr>
          <w:lang w:eastAsia="zh-CN"/>
        </w:rPr>
        <w:t>with lower Mohs hardness</w:t>
      </w:r>
      <w:r w:rsidR="00A77D2C" w:rsidRPr="00F849A5">
        <w:rPr>
          <w:lang w:eastAsia="zh-CN"/>
        </w:rPr>
        <w:t xml:space="preserve"> (2.5 - 3) than th</w:t>
      </w:r>
      <w:r w:rsidR="00B838E3" w:rsidRPr="00F849A5">
        <w:rPr>
          <w:lang w:eastAsia="zh-CN"/>
        </w:rPr>
        <w:t xml:space="preserve">at </w:t>
      </w:r>
      <w:r w:rsidR="00E96F6C" w:rsidRPr="00F849A5">
        <w:rPr>
          <w:lang w:eastAsia="zh-CN"/>
        </w:rPr>
        <w:t xml:space="preserve">of </w:t>
      </w:r>
      <w:r w:rsidR="00B838E3" w:rsidRPr="00F849A5">
        <w:rPr>
          <w:lang w:eastAsia="zh-CN"/>
        </w:rPr>
        <w:t>quartz</w:t>
      </w:r>
      <w:r w:rsidR="00E45A58" w:rsidRPr="00F849A5">
        <w:rPr>
          <w:lang w:eastAsia="zh-CN"/>
        </w:rPr>
        <w:t xml:space="preserve"> (7)</w:t>
      </w:r>
      <w:r w:rsidR="00E96F6C" w:rsidRPr="00F849A5">
        <w:rPr>
          <w:lang w:eastAsia="zh-CN"/>
        </w:rPr>
        <w:t xml:space="preserve"> composing </w:t>
      </w:r>
      <w:r w:rsidR="00E45A58" w:rsidRPr="00F849A5">
        <w:rPr>
          <w:lang w:eastAsia="zh-CN"/>
        </w:rPr>
        <w:t>Ottawa sand</w:t>
      </w:r>
      <w:r w:rsidR="008B2A58" w:rsidRPr="00F849A5">
        <w:rPr>
          <w:lang w:eastAsia="zh-CN"/>
        </w:rPr>
        <w:t xml:space="preserve"> </w:t>
      </w:r>
      <w:r w:rsidR="00301A7F" w:rsidRPr="00F849A5">
        <w:rPr>
          <w:lang w:eastAsia="zh-CN"/>
        </w:rPr>
        <w:fldChar w:fldCharType="begin"/>
      </w:r>
      <w:r w:rsidR="00ED7505" w:rsidRPr="00F849A5">
        <w:rPr>
          <w:lang w:eastAsia="zh-CN"/>
        </w:rPr>
        <w:instrText xml:space="preserve"> ADDIN EN.CITE &lt;EndNote&gt;&lt;Cite&gt;&lt;Author&gt;Anthony&lt;/Author&gt;&lt;Year&gt;1990&lt;/Year&gt;&lt;RecNum&gt;195&lt;/RecNum&gt;&lt;DisplayText&gt;[72]&lt;/DisplayText&gt;&lt;record&gt;&lt;rec-number&gt;195&lt;/rec-number&gt;&lt;foreign-keys&gt;&lt;key app="EN" db-id="rvwr2vxxd9szv3efd5t5f9db0pfrrr0pfz90" timestamp="1562130535"&gt;195&lt;/key&gt;&lt;/foreign-keys&gt;&lt;ref-type name="Book"&gt;6&lt;/ref-type&gt;&lt;contributors&gt;&lt;authors&gt;&lt;author&gt;Anthony, John W&lt;/author&gt;&lt;author&gt;Bideaux, Richard A&lt;/author&gt;&lt;author&gt;Bladh, Kenneth W&lt;/author&gt;&lt;author&gt;Nichols, Monte C&lt;/author&gt;&lt;/authors&gt;&lt;/contributors&gt;&lt;titles&gt;&lt;title&gt;Handbook of mineralogy&lt;/title&gt;&lt;/titles&gt;&lt;volume&gt;1&lt;/volume&gt;&lt;dates&gt;&lt;year&gt;1990&lt;/year&gt;&lt;/dates&gt;&lt;publisher&gt;Mineral Data Publ. Tucson&lt;/publisher&gt;&lt;urls&gt;&lt;/urls&gt;&lt;/record&gt;&lt;/Cite&gt;&lt;/EndNote&gt;</w:instrText>
      </w:r>
      <w:r w:rsidR="00301A7F" w:rsidRPr="00F849A5">
        <w:rPr>
          <w:lang w:eastAsia="zh-CN"/>
        </w:rPr>
        <w:fldChar w:fldCharType="separate"/>
      </w:r>
      <w:r w:rsidR="00ED7505" w:rsidRPr="00F849A5">
        <w:rPr>
          <w:noProof/>
          <w:lang w:eastAsia="zh-CN"/>
        </w:rPr>
        <w:t>[</w:t>
      </w:r>
      <w:hyperlink w:anchor="_ENREF_72" w:tooltip="Anthony, 1990 #195" w:history="1">
        <w:r w:rsidR="00ED7505" w:rsidRPr="00F849A5">
          <w:rPr>
            <w:rStyle w:val="Hyperlink"/>
            <w:noProof/>
            <w:color w:val="auto"/>
            <w:lang w:eastAsia="zh-CN"/>
          </w:rPr>
          <w:t>72</w:t>
        </w:r>
      </w:hyperlink>
      <w:r w:rsidR="00ED7505" w:rsidRPr="00F849A5">
        <w:rPr>
          <w:noProof/>
          <w:lang w:eastAsia="zh-CN"/>
        </w:rPr>
        <w:t>]</w:t>
      </w:r>
      <w:r w:rsidR="00301A7F" w:rsidRPr="00F849A5">
        <w:rPr>
          <w:lang w:eastAsia="zh-CN"/>
        </w:rPr>
        <w:fldChar w:fldCharType="end"/>
      </w:r>
      <w:r w:rsidR="00B809C7" w:rsidRPr="00F849A5">
        <w:rPr>
          <w:lang w:eastAsia="zh-CN"/>
        </w:rPr>
        <w:t>.</w:t>
      </w:r>
      <w:r w:rsidR="00FC03D4" w:rsidRPr="00F849A5">
        <w:rPr>
          <w:lang w:eastAsia="zh-CN"/>
        </w:rPr>
        <w:t xml:space="preserve"> </w:t>
      </w:r>
      <w:r w:rsidR="006B67C4" w:rsidRPr="00F849A5">
        <w:rPr>
          <w:lang w:eastAsia="zh-CN"/>
        </w:rPr>
        <w:t>Particles in</w:t>
      </w:r>
      <w:r w:rsidR="00454680" w:rsidRPr="00F849A5">
        <w:rPr>
          <w:lang w:eastAsia="zh-CN"/>
        </w:rPr>
        <w:t xml:space="preserve"> </w:t>
      </w:r>
      <w:r w:rsidR="00F51F9E" w:rsidRPr="00F849A5">
        <w:rPr>
          <w:lang w:eastAsia="zh-CN"/>
        </w:rPr>
        <w:t xml:space="preserve">crushed schist B </w:t>
      </w:r>
      <w:r w:rsidR="00050D3B" w:rsidRPr="00F849A5">
        <w:rPr>
          <w:lang w:eastAsia="zh-CN"/>
        </w:rPr>
        <w:t>with</w:t>
      </w:r>
      <w:r w:rsidR="00B704CF" w:rsidRPr="00F849A5">
        <w:rPr>
          <w:lang w:eastAsia="zh-CN"/>
        </w:rPr>
        <w:t xml:space="preserve"> more </w:t>
      </w:r>
      <w:r w:rsidR="006B67C4" w:rsidRPr="00F849A5">
        <w:rPr>
          <w:lang w:eastAsia="zh-CN"/>
        </w:rPr>
        <w:t>irregular shape</w:t>
      </w:r>
      <w:r w:rsidR="00B704CF" w:rsidRPr="00F849A5">
        <w:rPr>
          <w:lang w:eastAsia="zh-CN"/>
        </w:rPr>
        <w:t xml:space="preserve"> than </w:t>
      </w:r>
      <w:r w:rsidR="004A5C02" w:rsidRPr="00F849A5">
        <w:rPr>
          <w:lang w:eastAsia="zh-CN"/>
        </w:rPr>
        <w:t>th</w:t>
      </w:r>
      <w:r w:rsidR="007F1D84" w:rsidRPr="00F849A5">
        <w:rPr>
          <w:lang w:eastAsia="zh-CN"/>
        </w:rPr>
        <w:t>e particles</w:t>
      </w:r>
      <w:r w:rsidR="004A5C02" w:rsidRPr="00F849A5">
        <w:rPr>
          <w:lang w:eastAsia="zh-CN"/>
        </w:rPr>
        <w:t xml:space="preserve"> in </w:t>
      </w:r>
      <w:r w:rsidR="00B704CF" w:rsidRPr="00F849A5">
        <w:rPr>
          <w:lang w:eastAsia="zh-CN"/>
        </w:rPr>
        <w:t>Ottawa sand</w:t>
      </w:r>
      <w:r w:rsidR="00454680" w:rsidRPr="00F849A5">
        <w:rPr>
          <w:lang w:eastAsia="zh-CN"/>
        </w:rPr>
        <w:t xml:space="preserve"> </w:t>
      </w:r>
      <w:r w:rsidR="00050D3B" w:rsidRPr="00F849A5">
        <w:rPr>
          <w:lang w:eastAsia="zh-CN"/>
        </w:rPr>
        <w:t xml:space="preserve">are more prone to </w:t>
      </w:r>
      <w:r w:rsidR="008B2A58" w:rsidRPr="00F849A5">
        <w:rPr>
          <w:lang w:eastAsia="zh-CN"/>
        </w:rPr>
        <w:t>break</w:t>
      </w:r>
      <w:r w:rsidR="00677323" w:rsidRPr="00F849A5">
        <w:rPr>
          <w:lang w:eastAsia="zh-CN"/>
        </w:rPr>
        <w:t>age</w:t>
      </w:r>
      <w:r w:rsidR="008B2A58" w:rsidRPr="00F849A5">
        <w:rPr>
          <w:lang w:eastAsia="zh-CN"/>
        </w:rPr>
        <w:t xml:space="preserve"> </w:t>
      </w:r>
      <w:r w:rsidR="00301A7F" w:rsidRPr="00F849A5">
        <w:rPr>
          <w:lang w:eastAsia="zh-CN"/>
        </w:rPr>
        <w:fldChar w:fldCharType="begin"/>
      </w:r>
      <w:r w:rsidR="001C0E2D" w:rsidRPr="00F849A5">
        <w:rPr>
          <w:lang w:eastAsia="zh-CN"/>
        </w:rPr>
        <w:instrText xml:space="preserve"> ADDIN EN.CITE &lt;EndNote&gt;&lt;Cite&gt;&lt;Author&gt;Wei&lt;/Author&gt;&lt;Year&gt;2019&lt;/Year&gt;&lt;RecNum&gt;194&lt;/RecNum&gt;&lt;DisplayText&gt;[73]&lt;/DisplayText&gt;&lt;record&gt;&lt;rec-number&gt;194&lt;/rec-number&gt;&lt;foreign-keys&gt;&lt;key app="EN" db-id="rvwr2vxxd9szv3efd5t5f9db0pfrrr0pfz90" timestamp="1562129074"&gt;194&lt;/key&gt;&lt;/foreign-keys&gt;&lt;ref-type name="Journal Article"&gt;17&lt;/ref-type&gt;&lt;contributors&gt;&lt;authors&gt;&lt;author&gt;Wei, Deheng&lt;/author&gt;&lt;author&gt;Zhao, Budi&lt;/author&gt;&lt;author&gt;Dias-da-Costa, Daniel&lt;/author&gt;&lt;author&gt;Gan, Yixiang&lt;/author&gt;&lt;/authors&gt;&lt;/contributors&gt;&lt;titles&gt;&lt;title&gt;An FDEM study of particle breakage under rotational point loading&lt;/title&gt;&lt;secondary-title&gt;Engineering Fracture Mechanics&lt;/secondary-title&gt;&lt;/titles&gt;&lt;dates&gt;&lt;year&gt;2019&lt;/year&gt;&lt;/dates&gt;&lt;isbn&gt;0013-7944&lt;/isbn&gt;&lt;urls&gt;&lt;/urls&gt;&lt;/record&gt;&lt;/Cite&gt;&lt;/EndNote&gt;</w:instrText>
      </w:r>
      <w:r w:rsidR="00301A7F" w:rsidRPr="00F849A5">
        <w:rPr>
          <w:lang w:eastAsia="zh-CN"/>
        </w:rPr>
        <w:fldChar w:fldCharType="separate"/>
      </w:r>
      <w:r w:rsidR="00ED7505" w:rsidRPr="00F849A5">
        <w:rPr>
          <w:noProof/>
          <w:lang w:eastAsia="zh-CN"/>
        </w:rPr>
        <w:t>[</w:t>
      </w:r>
      <w:hyperlink w:anchor="_ENREF_73" w:tooltip="Wei, 2019 #194" w:history="1">
        <w:r w:rsidR="00ED7505" w:rsidRPr="00F849A5">
          <w:rPr>
            <w:rStyle w:val="Hyperlink"/>
            <w:noProof/>
            <w:color w:val="auto"/>
            <w:lang w:eastAsia="zh-CN"/>
          </w:rPr>
          <w:t>73</w:t>
        </w:r>
      </w:hyperlink>
      <w:r w:rsidR="00ED7505" w:rsidRPr="00F849A5">
        <w:rPr>
          <w:noProof/>
          <w:lang w:eastAsia="zh-CN"/>
        </w:rPr>
        <w:t>]</w:t>
      </w:r>
      <w:r w:rsidR="00301A7F" w:rsidRPr="00F849A5">
        <w:rPr>
          <w:lang w:eastAsia="zh-CN"/>
        </w:rPr>
        <w:fldChar w:fldCharType="end"/>
      </w:r>
      <w:bookmarkEnd w:id="88"/>
      <w:r w:rsidR="008B2A58" w:rsidRPr="00F849A5">
        <w:rPr>
          <w:lang w:eastAsia="zh-CN"/>
        </w:rPr>
        <w:t xml:space="preserve">. </w:t>
      </w:r>
      <w:r w:rsidR="004A5C02" w:rsidRPr="00F849A5">
        <w:rPr>
          <w:lang w:eastAsia="zh-CN"/>
        </w:rPr>
        <w:t xml:space="preserve"> </w:t>
      </w:r>
    </w:p>
    <w:bookmarkEnd w:id="81"/>
    <w:bookmarkEnd w:id="82"/>
    <w:p w14:paraId="2F55200C" w14:textId="77777777" w:rsidR="00D1718A" w:rsidRPr="00F849A5" w:rsidRDefault="00D1718A" w:rsidP="0057423C">
      <w:pPr>
        <w:jc w:val="center"/>
      </w:pPr>
    </w:p>
    <w:p w14:paraId="0CEE50BC" w14:textId="53ADA00A" w:rsidR="00654760" w:rsidRPr="00F849A5" w:rsidRDefault="007409C7" w:rsidP="0057423C">
      <w:pPr>
        <w:jc w:val="center"/>
      </w:pPr>
      <w:r w:rsidRPr="00F849A5">
        <w:t>&lt;</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Pr="00F849A5">
        <w:t>around here&gt;</w:t>
      </w:r>
    </w:p>
    <w:p w14:paraId="53868260" w14:textId="46E192CC" w:rsidR="00654760" w:rsidRPr="00F849A5" w:rsidRDefault="00654760" w:rsidP="0057423C">
      <w:pPr>
        <w:ind w:firstLine="0"/>
      </w:pPr>
    </w:p>
    <w:p w14:paraId="01C53DB8" w14:textId="5DD824FC" w:rsidR="00654760" w:rsidRPr="00F849A5" w:rsidRDefault="003378BB" w:rsidP="0057423C">
      <w:bookmarkStart w:id="89" w:name="_Ref4600191"/>
      <w:r w:rsidRPr="00F849A5">
        <w:rPr>
          <w:noProof/>
        </w:rPr>
        <w:lastRenderedPageBreak/>
        <w:drawing>
          <wp:inline distT="0" distB="0" distL="0" distR="0" wp14:anchorId="2116C9E4" wp14:editId="49D117B6">
            <wp:extent cx="5731510" cy="6572131"/>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6572131"/>
                    </a:xfrm>
                    <a:prstGeom prst="rect">
                      <a:avLst/>
                    </a:prstGeom>
                    <a:noFill/>
                    <a:ln>
                      <a:noFill/>
                    </a:ln>
                  </pic:spPr>
                </pic:pic>
              </a:graphicData>
            </a:graphic>
          </wp:inline>
        </w:drawing>
      </w:r>
    </w:p>
    <w:p w14:paraId="1F4A4FD3" w14:textId="53CCE945" w:rsidR="00654760" w:rsidRPr="00F849A5" w:rsidRDefault="00456144" w:rsidP="0057423C">
      <w:pPr>
        <w:pStyle w:val="Caption"/>
        <w:rPr>
          <w:color w:val="auto"/>
        </w:rPr>
      </w:pPr>
      <w:bookmarkStart w:id="90" w:name="_Ref7683729"/>
      <w:bookmarkStart w:id="91" w:name="_Toc7016643"/>
      <w:bookmarkStart w:id="92" w:name="_Toc14942430"/>
      <w:bookmarkEnd w:id="89"/>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12</w:t>
      </w:r>
      <w:r w:rsidR="00ED45DA" w:rsidRPr="00F849A5">
        <w:rPr>
          <w:noProof/>
          <w:color w:val="auto"/>
        </w:rPr>
        <w:fldChar w:fldCharType="end"/>
      </w:r>
      <w:bookmarkEnd w:id="90"/>
      <w:r w:rsidR="007409C7" w:rsidRPr="00F849A5">
        <w:rPr>
          <w:color w:val="auto"/>
        </w:rPr>
        <w:t xml:space="preserve">. </w:t>
      </w:r>
      <w:r w:rsidR="003E2741" w:rsidRPr="00F849A5">
        <w:rPr>
          <w:color w:val="auto"/>
        </w:rPr>
        <w:t>C</w:t>
      </w:r>
      <w:r w:rsidR="007409C7" w:rsidRPr="00F849A5">
        <w:rPr>
          <w:color w:val="auto"/>
        </w:rPr>
        <w:t xml:space="preserve">ontribution of </w:t>
      </w:r>
      <w:r w:rsidR="003E2741" w:rsidRPr="00F849A5">
        <w:rPr>
          <w:color w:val="auto"/>
        </w:rPr>
        <w:t xml:space="preserve">the </w:t>
      </w:r>
      <w:r w:rsidR="007409C7" w:rsidRPr="00F849A5">
        <w:rPr>
          <w:color w:val="auto"/>
        </w:rPr>
        <w:t xml:space="preserve">near-contact conductance to </w:t>
      </w:r>
      <m:oMath>
        <m:sSubSup>
          <m:sSubSupPr>
            <m:ctrlPr>
              <w:rPr>
                <w:rFonts w:ascii="Cambria Math" w:hAnsi="Cambria Math"/>
                <w:color w:val="auto"/>
              </w:rPr>
            </m:ctrlPr>
          </m:sSubSupPr>
          <m:e>
            <m:r>
              <w:rPr>
                <w:rFonts w:ascii="Cambria Math" w:hAnsi="Cambria Math"/>
                <w:color w:val="auto"/>
              </w:rPr>
              <m:t>λ</m:t>
            </m:r>
          </m:e>
          <m:sub>
            <m:r>
              <w:rPr>
                <w:rFonts w:ascii="Cambria Math" w:hAnsi="Cambria Math"/>
                <w:color w:val="auto"/>
              </w:rPr>
              <m:t>eff</m:t>
            </m:r>
          </m:sub>
          <m:sup>
            <m:r>
              <w:rPr>
                <w:rFonts w:ascii="Cambria Math" w:hAnsi="Cambria Math"/>
                <w:color w:val="auto"/>
              </w:rPr>
              <m:t>TCNM</m:t>
            </m:r>
          </m:sup>
        </m:sSubSup>
      </m:oMath>
      <w:r w:rsidR="007409C7" w:rsidRPr="00F849A5">
        <w:rPr>
          <w:color w:val="auto"/>
        </w:rPr>
        <w:t xml:space="preserve"> and microstructural analysis of </w:t>
      </w:r>
      <w:r w:rsidR="003E2741" w:rsidRPr="00F849A5">
        <w:rPr>
          <w:color w:val="auto"/>
        </w:rPr>
        <w:t xml:space="preserve">the </w:t>
      </w:r>
      <w:r w:rsidR="009F7861" w:rsidRPr="00F849A5">
        <w:rPr>
          <w:color w:val="auto"/>
        </w:rPr>
        <w:t>near-contact</w:t>
      </w:r>
      <w:r w:rsidR="007409C7" w:rsidRPr="00F849A5">
        <w:rPr>
          <w:color w:val="auto"/>
        </w:rPr>
        <w:t xml:space="preserve"> percentage, coordination number, contact area and particle volume.</w:t>
      </w:r>
      <w:bookmarkEnd w:id="91"/>
      <w:r w:rsidR="00D52323" w:rsidRPr="00F849A5">
        <w:rPr>
          <w:color w:val="auto"/>
        </w:rPr>
        <w:t xml:space="preserve"> </w:t>
      </w:r>
      <w:r w:rsidR="00526723" w:rsidRPr="00F849A5">
        <w:rPr>
          <w:color w:val="auto"/>
        </w:rPr>
        <w:t>For t</w:t>
      </w:r>
      <w:r w:rsidR="00D52323" w:rsidRPr="00F849A5">
        <w:rPr>
          <w:color w:val="auto"/>
        </w:rPr>
        <w:t xml:space="preserve">he </w:t>
      </w:r>
      <w:r w:rsidR="009872DC" w:rsidRPr="00F849A5">
        <w:rPr>
          <w:color w:val="auto"/>
        </w:rPr>
        <w:t>thermal conductivity, contribution of near-contact</w:t>
      </w:r>
      <w:r w:rsidR="00526723" w:rsidRPr="00F849A5">
        <w:rPr>
          <w:color w:val="auto"/>
        </w:rPr>
        <w:t xml:space="preserve"> and </w:t>
      </w:r>
      <w:r w:rsidR="009251A1" w:rsidRPr="00F849A5">
        <w:rPr>
          <w:color w:val="auto"/>
        </w:rPr>
        <w:t>near-contact percentage</w:t>
      </w:r>
      <w:r w:rsidR="00526723" w:rsidRPr="00F849A5">
        <w:rPr>
          <w:color w:val="auto"/>
        </w:rPr>
        <w:t xml:space="preserve">, </w:t>
      </w:r>
      <w:r w:rsidR="006B41A7" w:rsidRPr="00F849A5">
        <w:rPr>
          <w:color w:val="auto"/>
        </w:rPr>
        <w:t xml:space="preserve">the error bar shows </w:t>
      </w:r>
      <w:r w:rsidR="00D16E5B" w:rsidRPr="00F849A5">
        <w:rPr>
          <w:color w:val="auto"/>
        </w:rPr>
        <w:t>the range of the</w:t>
      </w:r>
      <w:r w:rsidR="009251A1" w:rsidRPr="00F849A5">
        <w:rPr>
          <w:color w:val="auto"/>
        </w:rPr>
        <w:t xml:space="preserve"> average </w:t>
      </w:r>
      <w:r w:rsidR="00F27624" w:rsidRPr="00F849A5">
        <w:rPr>
          <w:color w:val="auto"/>
        </w:rPr>
        <w:t>from four subsamples for each material</w:t>
      </w:r>
      <w:r w:rsidR="00F76599" w:rsidRPr="00F849A5">
        <w:rPr>
          <w:color w:val="auto"/>
        </w:rPr>
        <w:t xml:space="preserve">. For </w:t>
      </w:r>
      <w:r w:rsidR="006B41A7" w:rsidRPr="00F849A5">
        <w:rPr>
          <w:color w:val="auto"/>
        </w:rPr>
        <w:t>others, the error bar shows the 95% confidence</w:t>
      </w:r>
      <w:r w:rsidR="000F63E9" w:rsidRPr="00F849A5">
        <w:rPr>
          <w:color w:val="auto"/>
        </w:rPr>
        <w:t xml:space="preserve"> interval calculated </w:t>
      </w:r>
      <w:r w:rsidR="002B285A" w:rsidRPr="00F849A5">
        <w:rPr>
          <w:color w:val="auto"/>
        </w:rPr>
        <w:t xml:space="preserve">on </w:t>
      </w:r>
      <w:r w:rsidR="007F3D94" w:rsidRPr="00F849A5">
        <w:rPr>
          <w:color w:val="auto"/>
        </w:rPr>
        <w:t>netw</w:t>
      </w:r>
      <w:r w:rsidR="00355370" w:rsidRPr="00F849A5">
        <w:rPr>
          <w:color w:val="auto"/>
        </w:rPr>
        <w:t>ork nodes or edges of the combined set of the four subsamples.</w:t>
      </w:r>
      <w:bookmarkEnd w:id="92"/>
    </w:p>
    <w:p w14:paraId="7B8EAFA6" w14:textId="2BF5809F" w:rsidR="00654760" w:rsidRPr="00F849A5" w:rsidRDefault="00654760" w:rsidP="0057423C"/>
    <w:p w14:paraId="04541D6C" w14:textId="4F950E52" w:rsidR="00654760" w:rsidRPr="00F849A5" w:rsidRDefault="007409C7" w:rsidP="0057423C">
      <w:pPr>
        <w:jc w:val="center"/>
      </w:pPr>
      <w:r w:rsidRPr="00F849A5">
        <w:t>&lt;</w:t>
      </w:r>
      <w:r w:rsidR="00664D0F" w:rsidRPr="00F849A5">
        <w:fldChar w:fldCharType="begin"/>
      </w:r>
      <w:r w:rsidR="00664D0F" w:rsidRPr="00F849A5">
        <w:instrText xml:space="preserve"> REF _Ref7683843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3</w:t>
      </w:r>
      <w:r w:rsidR="00664D0F" w:rsidRPr="00F849A5">
        <w:fldChar w:fldCharType="end"/>
      </w:r>
      <w:r w:rsidR="00664D0F" w:rsidRPr="00F849A5">
        <w:t xml:space="preserve"> </w:t>
      </w:r>
      <w:r w:rsidRPr="00F849A5">
        <w:t>around here&gt;</w:t>
      </w:r>
    </w:p>
    <w:p w14:paraId="5FF0C7B8" w14:textId="67596996" w:rsidR="00654760" w:rsidRPr="00F849A5" w:rsidRDefault="00B67986" w:rsidP="0057423C">
      <w:pPr>
        <w:jc w:val="center"/>
      </w:pPr>
      <w:r w:rsidRPr="00F849A5">
        <w:rPr>
          <w:noProof/>
          <w:lang w:eastAsia="en-AU"/>
        </w:rPr>
        <w:lastRenderedPageBreak/>
        <w:drawing>
          <wp:inline distT="0" distB="0" distL="0" distR="0" wp14:anchorId="6B4DEFA3" wp14:editId="2DC5B686">
            <wp:extent cx="5731510" cy="2476321"/>
            <wp:effectExtent l="0" t="0" r="254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476321"/>
                    </a:xfrm>
                    <a:prstGeom prst="rect">
                      <a:avLst/>
                    </a:prstGeom>
                    <a:noFill/>
                    <a:ln>
                      <a:noFill/>
                    </a:ln>
                  </pic:spPr>
                </pic:pic>
              </a:graphicData>
            </a:graphic>
          </wp:inline>
        </w:drawing>
      </w:r>
    </w:p>
    <w:p w14:paraId="0C987AED" w14:textId="456B957D" w:rsidR="00654760" w:rsidRPr="00F849A5" w:rsidRDefault="00456144" w:rsidP="0057423C">
      <w:pPr>
        <w:pStyle w:val="Caption"/>
        <w:jc w:val="center"/>
        <w:rPr>
          <w:color w:val="auto"/>
        </w:rPr>
      </w:pPr>
      <w:bookmarkStart w:id="93" w:name="_Ref7683843"/>
      <w:bookmarkStart w:id="94" w:name="_Toc7016644"/>
      <w:bookmarkStart w:id="95" w:name="_Toc14942431"/>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13</w:t>
      </w:r>
      <w:r w:rsidR="00ED45DA" w:rsidRPr="00F849A5">
        <w:rPr>
          <w:noProof/>
          <w:color w:val="auto"/>
        </w:rPr>
        <w:fldChar w:fldCharType="end"/>
      </w:r>
      <w:bookmarkEnd w:id="93"/>
      <w:r w:rsidR="007409C7" w:rsidRPr="00F849A5">
        <w:rPr>
          <w:color w:val="auto"/>
        </w:rPr>
        <w:t>. Particle breakage</w:t>
      </w:r>
      <w:r w:rsidR="00B51CFD" w:rsidRPr="00F849A5">
        <w:rPr>
          <w:color w:val="auto"/>
        </w:rPr>
        <w:t xml:space="preserve"> in </w:t>
      </w:r>
      <w:r w:rsidR="003E2741" w:rsidRPr="00F849A5">
        <w:rPr>
          <w:color w:val="auto"/>
        </w:rPr>
        <w:t>c</w:t>
      </w:r>
      <w:r w:rsidR="00B51CFD" w:rsidRPr="00F849A5">
        <w:rPr>
          <w:color w:val="auto"/>
        </w:rPr>
        <w:t>rushed schist B</w:t>
      </w:r>
      <w:r w:rsidR="009D6529" w:rsidRPr="00F849A5">
        <w:rPr>
          <w:color w:val="auto"/>
        </w:rPr>
        <w:t xml:space="preserve"> under 6</w:t>
      </w:r>
      <w:r w:rsidR="003E2741" w:rsidRPr="00F849A5">
        <w:rPr>
          <w:color w:val="auto"/>
        </w:rPr>
        <w:t xml:space="preserve"> </w:t>
      </w:r>
      <w:r w:rsidR="009D6529" w:rsidRPr="00F849A5">
        <w:rPr>
          <w:color w:val="auto"/>
        </w:rPr>
        <w:t>MPa.</w:t>
      </w:r>
      <w:bookmarkEnd w:id="94"/>
      <w:bookmarkEnd w:id="95"/>
    </w:p>
    <w:p w14:paraId="1F9D7DF2" w14:textId="77777777" w:rsidR="00654760" w:rsidRPr="00F849A5" w:rsidRDefault="00654760" w:rsidP="0057423C"/>
    <w:p w14:paraId="3CB24858" w14:textId="3A6FF441" w:rsidR="0030040A" w:rsidRPr="00F849A5" w:rsidRDefault="00B30B2F" w:rsidP="0057423C">
      <w:pPr>
        <w:pStyle w:val="Heading2"/>
        <w:rPr>
          <w:color w:val="auto"/>
        </w:rPr>
      </w:pPr>
      <w:bookmarkStart w:id="96" w:name="OLE_LINK17"/>
      <w:bookmarkStart w:id="97" w:name="OLE_LINK18"/>
      <w:r w:rsidRPr="00F849A5">
        <w:rPr>
          <w:color w:val="auto"/>
        </w:rPr>
        <w:t>V</w:t>
      </w:r>
      <w:r w:rsidR="0030040A" w:rsidRPr="00F849A5">
        <w:rPr>
          <w:color w:val="auto"/>
        </w:rPr>
        <w:t>ariation</w:t>
      </w:r>
      <w:r w:rsidRPr="00F849A5">
        <w:rPr>
          <w:color w:val="auto"/>
        </w:rPr>
        <w:t xml:space="preserve"> </w:t>
      </w:r>
      <w:r w:rsidR="003E2741" w:rsidRPr="00F849A5">
        <w:rPr>
          <w:color w:val="auto"/>
        </w:rPr>
        <w:t>in</w:t>
      </w:r>
      <w:r w:rsidR="0030040A" w:rsidRPr="00F849A5">
        <w:rPr>
          <w:color w:val="auto"/>
        </w:rPr>
        <w:t xml:space="preserve"> </w:t>
      </w:r>
      <m:oMath>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eff</m:t>
            </m:r>
          </m:sub>
        </m:sSub>
      </m:oMath>
      <w:r w:rsidR="0030040A" w:rsidRPr="00F849A5">
        <w:rPr>
          <w:color w:val="auto"/>
        </w:rPr>
        <w:t>under loading</w:t>
      </w:r>
      <w:r w:rsidRPr="00F849A5">
        <w:rPr>
          <w:color w:val="auto"/>
        </w:rPr>
        <w:t>:</w:t>
      </w:r>
      <w:r w:rsidR="00F151FE" w:rsidRPr="00F849A5">
        <w:rPr>
          <w:rStyle w:val="CommentReference"/>
          <w:rFonts w:eastAsia="SimSun" w:cstheme="minorBidi"/>
          <w:color w:val="auto"/>
        </w:rPr>
        <w:t xml:space="preserve"> </w:t>
      </w:r>
      <w:r w:rsidR="00932584" w:rsidRPr="00F849A5">
        <w:rPr>
          <w:color w:val="auto"/>
        </w:rPr>
        <w:t xml:space="preserve">Rigidity and </w:t>
      </w:r>
      <w:r w:rsidR="00E256BB" w:rsidRPr="00F849A5">
        <w:rPr>
          <w:color w:val="auto"/>
        </w:rPr>
        <w:t>a multi</w:t>
      </w:r>
      <w:r w:rsidR="00932584" w:rsidRPr="00F849A5">
        <w:rPr>
          <w:color w:val="auto"/>
        </w:rPr>
        <w:t>-</w:t>
      </w:r>
      <w:r w:rsidR="00E256BB" w:rsidRPr="00F849A5">
        <w:rPr>
          <w:color w:val="auto"/>
        </w:rPr>
        <w:t xml:space="preserve">scale analysis </w:t>
      </w:r>
    </w:p>
    <w:p w14:paraId="5193654B" w14:textId="5DC0C9D4" w:rsidR="00654760" w:rsidRPr="00F849A5" w:rsidRDefault="00C638CD" w:rsidP="0057423C">
      <w:r w:rsidRPr="00F849A5">
        <w:t xml:space="preserve">Although </w:t>
      </w:r>
      <w:r w:rsidR="005D6312" w:rsidRPr="00F849A5">
        <w:t xml:space="preserve">the variation </w:t>
      </w:r>
      <w:r w:rsidRPr="00F849A5">
        <w:t>in the</w:t>
      </w:r>
      <w:r w:rsidR="005D6312" w:rsidRPr="00F849A5">
        <w:t xml:space="preserve"> coordination number in </w:t>
      </w:r>
      <w:r w:rsidR="00664D0F" w:rsidRPr="00F849A5">
        <w:fldChar w:fldCharType="begin"/>
      </w:r>
      <w:r w:rsidR="00664D0F" w:rsidRPr="00F849A5">
        <w:instrText xml:space="preserve"> REF _Ref7683729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2</w:t>
      </w:r>
      <w:r w:rsidR="00664D0F" w:rsidRPr="00F849A5">
        <w:fldChar w:fldCharType="end"/>
      </w:r>
      <w:r w:rsidR="00664D0F" w:rsidRPr="00F849A5">
        <w:t xml:space="preserve"> </w:t>
      </w:r>
      <w:r w:rsidR="007409C7" w:rsidRPr="00F849A5">
        <w:t xml:space="preserve">(d) </w:t>
      </w:r>
      <w:r w:rsidRPr="00F849A5">
        <w:t xml:space="preserve">indicates </w:t>
      </w:r>
      <w:r w:rsidR="007409C7" w:rsidRPr="00F849A5">
        <w:t>the sensitivity of particle connectivity to compaction, the coordination number only describe</w:t>
      </w:r>
      <w:r w:rsidR="00F96049" w:rsidRPr="00F849A5">
        <w:t>s</w:t>
      </w:r>
      <w:r w:rsidR="007409C7" w:rsidRPr="00F849A5">
        <w:t xml:space="preserve"> the particle</w:t>
      </w:r>
      <w:r w:rsidRPr="00F849A5">
        <w:t>-</w:t>
      </w:r>
      <w:r w:rsidR="007409C7" w:rsidRPr="00F849A5">
        <w:t xml:space="preserve">scale rather than the </w:t>
      </w:r>
      <w:r w:rsidR="00F40269" w:rsidRPr="00F849A5">
        <w:t>mesoscale</w:t>
      </w:r>
      <w:r w:rsidR="007409C7" w:rsidRPr="00F849A5">
        <w:t xml:space="preserve"> structure. Since particle connectivity change</w:t>
      </w:r>
      <w:r w:rsidRPr="00F849A5">
        <w:t>s</w:t>
      </w:r>
      <w:r w:rsidR="007409C7" w:rsidRPr="00F849A5">
        <w:t xml:space="preserve"> due to the particle sedimentation and rotation during compression </w:t>
      </w:r>
      <w:r w:rsidR="00A46176" w:rsidRPr="00F849A5">
        <w:fldChar w:fldCharType="begin"/>
      </w:r>
      <w:r w:rsidR="00210C28" w:rsidRPr="00F849A5">
        <w:instrText xml:space="preserve"> ADDIN EN.CITE &lt;EndNote&gt;&lt;Cite&gt;&lt;Author&gt;Afshar&lt;/Author&gt;&lt;Year&gt;2017&lt;/Year&gt;&lt;RecNum&gt;163&lt;/RecNum&gt;&lt;DisplayText&gt;[40]&lt;/DisplayText&gt;&lt;record&gt;&lt;rec-number&gt;163&lt;/rec-number&gt;&lt;foreign-keys&gt;&lt;key app="EN" db-id="rvwr2vxxd9szv3efd5t5f9db0pfrrr0pfz90" timestamp="1554204881"&gt;163&lt;/key&gt;&lt;/foreign-keys&gt;&lt;ref-type name="Conference Proceedings"&gt;10&lt;/ref-type&gt;&lt;contributors&gt;&lt;authors&gt;&lt;author&gt;Afshar, Tabassom&lt;/author&gt;&lt;author&gt;Disfani, Mahdi&lt;/author&gt;&lt;author&gt;Narsilio, Guillermo&lt;/author&gt;&lt;author&gt;Arulrajah, Arul&lt;/author&gt;&lt;/authors&gt;&lt;/contributors&gt;&lt;titles&gt;&lt;title&gt;Changes to Grain Properties due to Breakage in a Sand Assembly using Synchrotron Tomography&lt;/title&gt;&lt;secondary-title&gt;EPJ Web of Conferences&lt;/secondary-title&gt;&lt;/titles&gt;&lt;pages&gt;07004&lt;/pages&gt;&lt;volume&gt;140&lt;/volume&gt;&lt;dates&gt;&lt;year&gt;2017&lt;/year&gt;&lt;/dates&gt;&lt;publisher&gt;EDP Sciences&lt;/publisher&gt;&lt;isbn&gt;2100-014X&lt;/isbn&gt;&lt;urls&gt;&lt;/urls&gt;&lt;/record&gt;&lt;/Cite&gt;&lt;/EndNote&gt;</w:instrText>
      </w:r>
      <w:r w:rsidR="00A46176" w:rsidRPr="00F849A5">
        <w:fldChar w:fldCharType="separate"/>
      </w:r>
      <w:r w:rsidR="00210C28" w:rsidRPr="00F849A5">
        <w:rPr>
          <w:noProof/>
        </w:rPr>
        <w:t>[</w:t>
      </w:r>
      <w:hyperlink w:anchor="_ENREF_40" w:tooltip="Afshar, 2017 #163" w:history="1">
        <w:r w:rsidR="00210C28" w:rsidRPr="00F849A5">
          <w:rPr>
            <w:rStyle w:val="Hyperlink"/>
            <w:noProof/>
            <w:color w:val="auto"/>
          </w:rPr>
          <w:t>40</w:t>
        </w:r>
      </w:hyperlink>
      <w:r w:rsidR="00210C28" w:rsidRPr="00F849A5">
        <w:rPr>
          <w:noProof/>
        </w:rPr>
        <w:t>]</w:t>
      </w:r>
      <w:r w:rsidR="00A46176" w:rsidRPr="00F849A5">
        <w:fldChar w:fldCharType="end"/>
      </w:r>
      <w:r w:rsidR="007409C7" w:rsidRPr="00F849A5">
        <w:t xml:space="preserve">, </w:t>
      </w:r>
      <w:r w:rsidR="00807611" w:rsidRPr="00F849A5">
        <w:t>N_</w:t>
      </w:r>
      <w:r w:rsidR="007409C7" w:rsidRPr="00F849A5">
        <w:t>3-cycle</w:t>
      </w:r>
      <w:r w:rsidR="00807611" w:rsidRPr="00F849A5">
        <w:t>s</w:t>
      </w:r>
      <w:r w:rsidR="00227B84" w:rsidRPr="00F849A5">
        <w:t xml:space="preserve"> and clustering coefficients</w:t>
      </w:r>
      <w:r w:rsidR="007409C7" w:rsidRPr="00F849A5">
        <w:t xml:space="preserve"> can make up </w:t>
      </w:r>
      <w:r w:rsidRPr="00F849A5">
        <w:t xml:space="preserve">for </w:t>
      </w:r>
      <w:r w:rsidR="007409C7" w:rsidRPr="00F849A5">
        <w:t xml:space="preserve">the disadvantage of </w:t>
      </w:r>
      <w:r w:rsidRPr="00F849A5">
        <w:t xml:space="preserve">using the </w:t>
      </w:r>
      <w:r w:rsidR="007409C7" w:rsidRPr="00F849A5">
        <w:t xml:space="preserve">coordination number to </w:t>
      </w:r>
      <w:r w:rsidRPr="00F849A5">
        <w:t>determine</w:t>
      </w:r>
      <w:r w:rsidR="007409C7" w:rsidRPr="00F849A5">
        <w:t xml:space="preserve"> the change </w:t>
      </w:r>
      <w:r w:rsidRPr="00F849A5">
        <w:t>in the</w:t>
      </w:r>
      <w:r w:rsidR="007409C7" w:rsidRPr="00F849A5">
        <w:t xml:space="preserve"> </w:t>
      </w:r>
      <w:r w:rsidR="00F40269" w:rsidRPr="00F849A5">
        <w:t>mesoscale</w:t>
      </w:r>
      <w:r w:rsidR="007409C7" w:rsidRPr="00F849A5">
        <w:t xml:space="preserve"> structure</w:t>
      </w:r>
      <w:r w:rsidR="001B572C" w:rsidRPr="00F849A5">
        <w:t xml:space="preserve"> and show the rigidity of the granular materials</w:t>
      </w:r>
      <w:r w:rsidR="00382ABD" w:rsidRPr="00F849A5">
        <w:t xml:space="preserve">. </w:t>
      </w:r>
      <w:r w:rsidR="00871F26" w:rsidRPr="00F849A5">
        <w:t>We remind the readers that a</w:t>
      </w:r>
      <w:r w:rsidR="00B0701E" w:rsidRPr="00F849A5">
        <w:t xml:space="preserve"> 3-cycle is the smallest arrangement of particles formed by 3 neighbouring particles in contact</w:t>
      </w:r>
      <w:r w:rsidR="00871F26" w:rsidRPr="00F849A5">
        <w:t>, and th</w:t>
      </w:r>
      <w:r w:rsidR="00EA0F99" w:rsidRPr="00F849A5">
        <w:t xml:space="preserve">at a higher count of </w:t>
      </w:r>
      <w:r w:rsidR="00B0701E" w:rsidRPr="00F849A5">
        <w:t>3-cycles structures</w:t>
      </w:r>
      <w:r w:rsidR="00EA0F99" w:rsidRPr="00F849A5">
        <w:t xml:space="preserve"> </w:t>
      </w:r>
      <w:r w:rsidR="00E77650" w:rsidRPr="00F849A5">
        <w:t>than n-cycles</w:t>
      </w:r>
      <w:r w:rsidR="00BE70AD" w:rsidRPr="00F849A5">
        <w:t xml:space="preserve"> (n&gt;3) </w:t>
      </w:r>
      <w:r w:rsidR="00EA0F99" w:rsidRPr="00F849A5">
        <w:t>indicat</w:t>
      </w:r>
      <w:r w:rsidR="0085449B" w:rsidRPr="00F849A5">
        <w:t>e higher rigidity of the overall assembly</w:t>
      </w:r>
      <w:r w:rsidR="00100AEF" w:rsidRPr="00F849A5">
        <w:t>,</w:t>
      </w:r>
      <w:r w:rsidR="00942AB4" w:rsidRPr="00F849A5">
        <w:t xml:space="preserve"> i.e., a low count of 3-cycles indicates that the granular material is more deformable</w:t>
      </w:r>
      <w:r w:rsidR="00100AEF" w:rsidRPr="00F849A5">
        <w:t>.</w:t>
      </w:r>
      <w:r w:rsidR="00B0701E" w:rsidRPr="00F849A5">
        <w:t>.</w:t>
      </w:r>
      <w:r w:rsidR="007409C7" w:rsidRPr="00F849A5">
        <w:t xml:space="preserve">. </w:t>
      </w:r>
      <w:bookmarkStart w:id="98" w:name="OLE_LINK21"/>
      <w:r w:rsidR="00664D0F" w:rsidRPr="00F849A5">
        <w:fldChar w:fldCharType="begin"/>
      </w:r>
      <w:r w:rsidR="00664D0F" w:rsidRPr="00F849A5">
        <w:instrText xml:space="preserve"> REF _Ref7683894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4</w:t>
      </w:r>
      <w:r w:rsidR="00664D0F" w:rsidRPr="00F849A5">
        <w:fldChar w:fldCharType="end"/>
      </w:r>
      <w:r w:rsidR="00664D0F" w:rsidRPr="00F849A5">
        <w:t xml:space="preserve"> </w:t>
      </w:r>
      <w:r w:rsidR="007409C7" w:rsidRPr="00F849A5">
        <w:t>(a)</w:t>
      </w:r>
      <w:bookmarkEnd w:id="98"/>
      <w:r w:rsidR="007409C7" w:rsidRPr="00F849A5">
        <w:t xml:space="preserve"> </w:t>
      </w:r>
      <w:r w:rsidRPr="00F849A5">
        <w:t xml:space="preserve">shows </w:t>
      </w:r>
      <w:r w:rsidR="007409C7" w:rsidRPr="00F849A5">
        <w:t>that</w:t>
      </w:r>
      <w:r w:rsidRPr="00F849A5">
        <w:t xml:space="preserve"> </w:t>
      </w:r>
      <w:r w:rsidR="007409C7" w:rsidRPr="00F849A5">
        <w:t xml:space="preserve">higher pressure </w:t>
      </w:r>
      <w:r w:rsidR="00FE785D" w:rsidRPr="00F849A5">
        <w:t>results in</w:t>
      </w:r>
      <w:r w:rsidR="007409C7" w:rsidRPr="00F849A5">
        <w:t xml:space="preserve"> a higher </w:t>
      </w:r>
      <w:r w:rsidR="00807611" w:rsidRPr="00F849A5">
        <w:t>N_3-cycle</w:t>
      </w:r>
      <w:r w:rsidRPr="00F849A5">
        <w:t xml:space="preserve"> number</w:t>
      </w:r>
      <w:r w:rsidR="007409C7" w:rsidRPr="00F849A5">
        <w:t xml:space="preserve">. The round glass beads have the most </w:t>
      </w:r>
      <w:r w:rsidR="00807611" w:rsidRPr="00F849A5">
        <w:t>N_3-cycle</w:t>
      </w:r>
      <w:r w:rsidR="004472D5" w:rsidRPr="00F849A5">
        <w:rPr>
          <w:lang w:eastAsia="zh-CN"/>
        </w:rPr>
        <w:t>s</w:t>
      </w:r>
      <w:r w:rsidR="004472D5" w:rsidRPr="00F849A5">
        <w:t xml:space="preserve"> </w:t>
      </w:r>
      <w:r w:rsidR="007409C7" w:rsidRPr="00F849A5">
        <w:t xml:space="preserve">among all materials </w:t>
      </w:r>
      <w:r w:rsidRPr="00F849A5">
        <w:t>at</w:t>
      </w:r>
      <w:r w:rsidR="007409C7" w:rsidRPr="00F849A5">
        <w:t xml:space="preserve"> almost all levels of loading, which indicates </w:t>
      </w:r>
      <w:r w:rsidRPr="00F849A5">
        <w:t xml:space="preserve">that </w:t>
      </w:r>
      <w:r w:rsidR="007409C7" w:rsidRPr="00F849A5">
        <w:t xml:space="preserve">the regular particle packings are more </w:t>
      </w:r>
      <w:r w:rsidR="00CF07F7" w:rsidRPr="00F849A5">
        <w:t xml:space="preserve">rigid </w:t>
      </w:r>
      <w:r w:rsidR="007409C7" w:rsidRPr="00F849A5">
        <w:t xml:space="preserve">to the level of loading </w:t>
      </w:r>
      <w:r w:rsidR="00B276D2" w:rsidRPr="00F849A5">
        <w:fldChar w:fldCharType="begin"/>
      </w:r>
      <w:r w:rsidR="00ED7505" w:rsidRPr="00F849A5">
        <w:instrText xml:space="preserve"> ADDIN EN.CITE &lt;EndNote&gt;&lt;Cite&gt;&lt;Author&gt;Cho&lt;/Author&gt;&lt;Year&gt;2006&lt;/Year&gt;&lt;RecNum&gt;173&lt;/RecNum&gt;&lt;DisplayText&gt;[74]&lt;/DisplayText&gt;&lt;record&gt;&lt;rec-number&gt;173&lt;/rec-number&gt;&lt;foreign-keys&gt;&lt;key app="EN" db-id="rvwr2vxxd9szv3efd5t5f9db0pfrrr0pfz90" timestamp="1554206945"&gt;173&lt;/key&gt;&lt;/foreign-keys&gt;&lt;ref-type name="Journal Article"&gt;17&lt;/ref-type&gt;&lt;contributors&gt;&lt;authors&gt;&lt;author&gt;Cho, Gye-Chun&lt;/author&gt;&lt;author&gt;Dodds, Jake&lt;/author&gt;&lt;author&gt;Santamarina, J Carlos&lt;/author&gt;&lt;/authors&gt;&lt;/contributors&gt;&lt;titles&gt;&lt;title&gt;Particle shape effects on packing density, stiffness, and strength: natural and crushed sands&lt;/title&gt;&lt;secondary-title&gt;Journal of geotechnical and geoenvironmental engineering&lt;/secondary-title&gt;&lt;/titles&gt;&lt;periodical&gt;&lt;full-title&gt;Journal of Geotechnical and Geoenvironmental Engineering&lt;/full-title&gt;&lt;/periodical&gt;&lt;pages&gt;591-602&lt;/pages&gt;&lt;volume&gt;132&lt;/volume&gt;&lt;number&gt;5&lt;/number&gt;&lt;dates&gt;&lt;year&gt;2006&lt;/year&gt;&lt;/dates&gt;&lt;isbn&gt;1090-0241&lt;/isbn&gt;&lt;urls&gt;&lt;/urls&gt;&lt;/record&gt;&lt;/Cite&gt;&lt;/EndNote&gt;</w:instrText>
      </w:r>
      <w:r w:rsidR="00B276D2" w:rsidRPr="00F849A5">
        <w:fldChar w:fldCharType="separate"/>
      </w:r>
      <w:r w:rsidR="00ED7505" w:rsidRPr="00F849A5">
        <w:rPr>
          <w:noProof/>
        </w:rPr>
        <w:t>[</w:t>
      </w:r>
      <w:hyperlink w:anchor="_ENREF_74" w:tooltip="Cho, 2006 #173" w:history="1">
        <w:r w:rsidR="00ED7505" w:rsidRPr="00F849A5">
          <w:rPr>
            <w:rStyle w:val="Hyperlink"/>
            <w:noProof/>
            <w:color w:val="auto"/>
          </w:rPr>
          <w:t>74</w:t>
        </w:r>
      </w:hyperlink>
      <w:r w:rsidR="00ED7505" w:rsidRPr="00F849A5">
        <w:rPr>
          <w:noProof/>
        </w:rPr>
        <w:t>]</w:t>
      </w:r>
      <w:r w:rsidR="00B276D2" w:rsidRPr="00F849A5">
        <w:fldChar w:fldCharType="end"/>
      </w:r>
      <w:r w:rsidR="00F40269" w:rsidRPr="00F849A5">
        <w:t>. T</w:t>
      </w:r>
      <w:r w:rsidR="007409C7" w:rsidRPr="00F849A5">
        <w:t>he continuous</w:t>
      </w:r>
      <w:r w:rsidR="00777D84" w:rsidRPr="00F849A5">
        <w:t>ly</w:t>
      </w:r>
      <w:r w:rsidR="007409C7" w:rsidRPr="00F849A5">
        <w:t xml:space="preserve"> increasing number of </w:t>
      </w:r>
      <w:r w:rsidR="00807611" w:rsidRPr="00F849A5">
        <w:t>N_3-cycle</w:t>
      </w:r>
      <w:r w:rsidR="004472D5" w:rsidRPr="00F849A5">
        <w:t xml:space="preserve">s </w:t>
      </w:r>
      <w:r w:rsidR="007409C7" w:rsidRPr="00F849A5">
        <w:t xml:space="preserve">in crushed schist B is due to the decreasing particle volume, which means </w:t>
      </w:r>
      <w:r w:rsidRPr="00F849A5">
        <w:t xml:space="preserve">that </w:t>
      </w:r>
      <w:r w:rsidR="007409C7" w:rsidRPr="00F849A5">
        <w:t xml:space="preserve">the </w:t>
      </w:r>
      <w:r w:rsidR="004472D5" w:rsidRPr="00F849A5">
        <w:t xml:space="preserve">N_3-cycles </w:t>
      </w:r>
      <w:r w:rsidR="004B5893" w:rsidRPr="00F849A5">
        <w:t>reflect</w:t>
      </w:r>
      <w:r w:rsidR="007409C7" w:rsidRPr="00F849A5">
        <w:t xml:space="preserve"> the particle breakage</w:t>
      </w:r>
      <w:r w:rsidR="00407254" w:rsidRPr="00F849A5">
        <w:t xml:space="preserve"> in </w:t>
      </w:r>
      <w:r w:rsidR="00664D0F" w:rsidRPr="00F849A5">
        <w:fldChar w:fldCharType="begin"/>
      </w:r>
      <w:r w:rsidR="00664D0F" w:rsidRPr="00F849A5">
        <w:instrText xml:space="preserve"> REF _Ref7683894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4</w:t>
      </w:r>
      <w:r w:rsidR="00664D0F" w:rsidRPr="00F849A5">
        <w:fldChar w:fldCharType="end"/>
      </w:r>
      <w:r w:rsidR="00664D0F" w:rsidRPr="00F849A5">
        <w:t xml:space="preserve"> </w:t>
      </w:r>
      <w:r w:rsidR="00407254" w:rsidRPr="00F849A5">
        <w:t>(b)</w:t>
      </w:r>
      <w:r w:rsidR="007409C7" w:rsidRPr="00F849A5">
        <w:t xml:space="preserve">. The ordering of </w:t>
      </w:r>
      <w:r w:rsidRPr="00F849A5">
        <w:t xml:space="preserve">the </w:t>
      </w:r>
      <w:r w:rsidR="007409C7" w:rsidRPr="00F849A5">
        <w:t xml:space="preserve">global clustering coefficient for all materials </w:t>
      </w:r>
      <w:r w:rsidR="00777D84" w:rsidRPr="00F849A5">
        <w:t>at</w:t>
      </w:r>
      <w:r w:rsidR="007409C7" w:rsidRPr="00F849A5">
        <w:t xml:space="preserve"> different levels is </w:t>
      </w:r>
      <w:proofErr w:type="gramStart"/>
      <w:r w:rsidR="007409C7" w:rsidRPr="00F849A5">
        <w:t>similar to</w:t>
      </w:r>
      <w:proofErr w:type="gramEnd"/>
      <w:r w:rsidR="007409C7" w:rsidRPr="00F849A5">
        <w:t xml:space="preserve"> </w:t>
      </w:r>
      <w:r w:rsidRPr="00F849A5">
        <w:t xml:space="preserve">that of </w:t>
      </w:r>
      <w:r w:rsidR="00807611" w:rsidRPr="00F849A5">
        <w:t>N_3-cycle</w:t>
      </w:r>
      <w:r w:rsidR="004472D5" w:rsidRPr="00F849A5">
        <w:t xml:space="preserve">s </w:t>
      </w:r>
      <w:r w:rsidR="004D2476" w:rsidRPr="00F849A5">
        <w:t xml:space="preserve">and its relationship with </w:t>
      </w:r>
      <w:r w:rsidR="00A3361D" w:rsidRPr="00F849A5">
        <w:t>pressure</w:t>
      </w:r>
      <w:r w:rsidR="004D2476" w:rsidRPr="00F849A5">
        <w:t xml:space="preserve"> in different materials become closer</w:t>
      </w:r>
      <w:r w:rsidR="007409C7" w:rsidRPr="00F849A5">
        <w:t xml:space="preserve">. </w:t>
      </w:r>
      <w:r w:rsidR="00EE1398" w:rsidRPr="00F849A5">
        <w:t>Moreover,</w:t>
      </w:r>
      <w:r w:rsidRPr="00F849A5">
        <w:t xml:space="preserve"> the</w:t>
      </w:r>
      <w:r w:rsidR="00EE1398" w:rsidRPr="00F849A5">
        <w:t xml:space="preserve"> l</w:t>
      </w:r>
      <w:r w:rsidR="007409C7" w:rsidRPr="00F849A5">
        <w:t>ocal clustering coefficient</w:t>
      </w:r>
      <w:r w:rsidR="00A645DD" w:rsidRPr="00F849A5">
        <w:t xml:space="preserve"> in </w:t>
      </w:r>
      <w:r w:rsidR="000C3B5B" w:rsidRPr="00F849A5">
        <w:t>Fig. 14</w:t>
      </w:r>
      <w:r w:rsidR="00A645DD" w:rsidRPr="00F849A5">
        <w:t xml:space="preserve"> (c)</w:t>
      </w:r>
      <w:r w:rsidR="007409C7" w:rsidRPr="00F849A5">
        <w:t xml:space="preserve"> can </w:t>
      </w:r>
      <w:r w:rsidR="0073173A" w:rsidRPr="00F849A5">
        <w:t xml:space="preserve">almost </w:t>
      </w:r>
      <w:r w:rsidR="007409C7" w:rsidRPr="00F849A5">
        <w:t xml:space="preserve">unify the </w:t>
      </w:r>
      <w:r w:rsidR="00F40269" w:rsidRPr="00F849A5">
        <w:t>mesoscale</w:t>
      </w:r>
      <w:r w:rsidR="007409C7" w:rsidRPr="00F849A5">
        <w:t xml:space="preserve"> structure change </w:t>
      </w:r>
      <w:r w:rsidRPr="00F849A5">
        <w:t>in</w:t>
      </w:r>
      <w:r w:rsidR="007409C7" w:rsidRPr="00F849A5">
        <w:t xml:space="preserve"> </w:t>
      </w:r>
      <w:r w:rsidR="0073173A" w:rsidRPr="00F849A5">
        <w:t xml:space="preserve">the four </w:t>
      </w:r>
      <w:r w:rsidR="007409C7" w:rsidRPr="00F849A5">
        <w:t>granular materials under loading. Hence, it</w:t>
      </w:r>
      <w:r w:rsidRPr="00F849A5">
        <w:t xml:space="preserve"> was</w:t>
      </w:r>
      <w:r w:rsidR="007409C7" w:rsidRPr="00F849A5">
        <w:t xml:space="preserve"> used to further </w:t>
      </w:r>
      <w:proofErr w:type="spellStart"/>
      <w:r w:rsidR="0014519F" w:rsidRPr="00F849A5">
        <w:t>analyze</w:t>
      </w:r>
      <w:proofErr w:type="spellEnd"/>
      <w:r w:rsidR="0014519F" w:rsidRPr="00F849A5">
        <w:t xml:space="preserve"> </w:t>
      </w:r>
      <w:r w:rsidR="00AB6CC0" w:rsidRPr="00F849A5">
        <w:t xml:space="preserve">the </w:t>
      </w:r>
      <w:r w:rsidR="007409C7" w:rsidRPr="00F849A5">
        <w:t>relationship</w:t>
      </w:r>
      <w:r w:rsidR="00AB6CC0" w:rsidRPr="00F849A5">
        <w:t xml:space="preserve"> between </w:t>
      </w:r>
      <w:r w:rsidR="00F91860" w:rsidRPr="00F849A5">
        <w:t xml:space="preserve">the </w:t>
      </w:r>
      <w:r w:rsidR="00AB6CC0" w:rsidRPr="00F849A5">
        <w:t>rigidity</w:t>
      </w:r>
      <w:r w:rsidR="007409C7" w:rsidRPr="00F849A5">
        <w:t xml:space="preserve"> </w:t>
      </w:r>
      <w:r w:rsidR="00F91860" w:rsidRPr="00F849A5">
        <w:t>and</w:t>
      </w:r>
      <w:r w:rsidR="007409C7" w:rsidRPr="00F849A5">
        <w:t xml:space="preserv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F91860" w:rsidRPr="00F849A5">
        <w:t xml:space="preserve"> in dry granular materials</w:t>
      </w:r>
      <w:r w:rsidR="007409C7" w:rsidRPr="00F849A5">
        <w:t>.</w:t>
      </w:r>
      <w:bookmarkEnd w:id="96"/>
      <w:bookmarkEnd w:id="97"/>
    </w:p>
    <w:p w14:paraId="60E2D1D5" w14:textId="77777777" w:rsidR="00C97773" w:rsidRPr="00F849A5" w:rsidRDefault="00C97773" w:rsidP="0057423C">
      <w:pPr>
        <w:jc w:val="center"/>
      </w:pPr>
    </w:p>
    <w:p w14:paraId="661DF212" w14:textId="6B353C0E" w:rsidR="00654760" w:rsidRPr="00F849A5" w:rsidRDefault="007409C7" w:rsidP="0057423C">
      <w:pPr>
        <w:jc w:val="center"/>
      </w:pPr>
      <w:r w:rsidRPr="00F849A5">
        <w:t>&lt;</w:t>
      </w:r>
      <w:r w:rsidR="00664D0F" w:rsidRPr="00F849A5">
        <w:fldChar w:fldCharType="begin"/>
      </w:r>
      <w:r w:rsidR="00664D0F" w:rsidRPr="00F849A5">
        <w:instrText xml:space="preserve"> REF _Ref7683894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4</w:t>
      </w:r>
      <w:r w:rsidR="00664D0F" w:rsidRPr="00F849A5">
        <w:fldChar w:fldCharType="end"/>
      </w:r>
      <w:r w:rsidR="00664D0F" w:rsidRPr="00F849A5">
        <w:t xml:space="preserve"> </w:t>
      </w:r>
      <w:r w:rsidRPr="00F849A5">
        <w:t>around here&gt;</w:t>
      </w:r>
    </w:p>
    <w:p w14:paraId="3329A4E4" w14:textId="744DC418" w:rsidR="00B67986" w:rsidRPr="00F849A5" w:rsidRDefault="001C263D" w:rsidP="0057423C">
      <w:pPr>
        <w:ind w:firstLine="0"/>
        <w:jc w:val="center"/>
      </w:pPr>
      <w:r w:rsidRPr="00F849A5">
        <w:lastRenderedPageBreak/>
        <w:t xml:space="preserve"> </w:t>
      </w:r>
      <w:r w:rsidRPr="00F849A5">
        <w:rPr>
          <w:noProof/>
        </w:rPr>
        <w:drawing>
          <wp:inline distT="0" distB="0" distL="0" distR="0" wp14:anchorId="049D4619" wp14:editId="69D29887">
            <wp:extent cx="5614921" cy="17589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877" r="1042"/>
                    <a:stretch/>
                  </pic:blipFill>
                  <pic:spPr bwMode="auto">
                    <a:xfrm>
                      <a:off x="0" y="0"/>
                      <a:ext cx="5623636" cy="1761680"/>
                    </a:xfrm>
                    <a:prstGeom prst="rect">
                      <a:avLst/>
                    </a:prstGeom>
                    <a:noFill/>
                    <a:ln>
                      <a:noFill/>
                    </a:ln>
                    <a:extLst>
                      <a:ext uri="{53640926-AAD7-44D8-BBD7-CCE9431645EC}">
                        <a14:shadowObscured xmlns:a14="http://schemas.microsoft.com/office/drawing/2010/main"/>
                      </a:ext>
                    </a:extLst>
                  </pic:spPr>
                </pic:pic>
              </a:graphicData>
            </a:graphic>
          </wp:inline>
        </w:drawing>
      </w:r>
    </w:p>
    <w:p w14:paraId="73E397D9" w14:textId="2A3A480C" w:rsidR="00654760" w:rsidRPr="00F849A5" w:rsidRDefault="00456144" w:rsidP="0057423C">
      <w:pPr>
        <w:pStyle w:val="Caption"/>
        <w:jc w:val="center"/>
        <w:rPr>
          <w:color w:val="auto"/>
        </w:rPr>
      </w:pPr>
      <w:bookmarkStart w:id="99" w:name="_Ref7683894"/>
      <w:bookmarkStart w:id="100" w:name="_Toc7016645"/>
      <w:bookmarkStart w:id="101" w:name="_Toc14942432"/>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14</w:t>
      </w:r>
      <w:r w:rsidR="00ED45DA" w:rsidRPr="00F849A5">
        <w:rPr>
          <w:noProof/>
          <w:color w:val="auto"/>
        </w:rPr>
        <w:fldChar w:fldCharType="end"/>
      </w:r>
      <w:bookmarkEnd w:id="99"/>
      <w:r w:rsidR="007409C7" w:rsidRPr="00F849A5">
        <w:rPr>
          <w:color w:val="auto"/>
        </w:rPr>
        <w:t xml:space="preserve">. Variation of </w:t>
      </w:r>
      <w:r w:rsidR="00F40269" w:rsidRPr="00F849A5">
        <w:rPr>
          <w:color w:val="auto"/>
        </w:rPr>
        <w:t>mesoscale</w:t>
      </w:r>
      <w:r w:rsidR="007409C7" w:rsidRPr="00F849A5">
        <w:rPr>
          <w:color w:val="auto"/>
        </w:rPr>
        <w:t xml:space="preserve"> structural features </w:t>
      </w:r>
      <w:r w:rsidR="0066650C" w:rsidRPr="00F849A5">
        <w:rPr>
          <w:color w:val="auto"/>
        </w:rPr>
        <w:t xml:space="preserve">under </w:t>
      </w:r>
      <w:r w:rsidR="007409C7" w:rsidRPr="00F849A5">
        <w:rPr>
          <w:color w:val="auto"/>
        </w:rPr>
        <w:t>pressure.</w:t>
      </w:r>
      <w:bookmarkEnd w:id="100"/>
      <w:r w:rsidR="00646BFC" w:rsidRPr="00F849A5">
        <w:rPr>
          <w:color w:val="auto"/>
        </w:rPr>
        <w:t xml:space="preserve"> For N_3-cycles and global clustering coefficient, the error bar shows the range of the average from four subsamples for each material. For local clustering coefficient, the error bar shows the 95% confidence interval calculated on network nodes or edges of the combined set of the four subsamples.</w:t>
      </w:r>
      <w:bookmarkEnd w:id="101"/>
    </w:p>
    <w:p w14:paraId="5F9E46FC" w14:textId="56162ADB" w:rsidR="00654760" w:rsidRPr="00F849A5" w:rsidRDefault="00654760" w:rsidP="0057423C"/>
    <w:p w14:paraId="2B76F052" w14:textId="7C1323A6" w:rsidR="00654760" w:rsidRPr="00F849A5" w:rsidRDefault="00664D0F" w:rsidP="0057423C">
      <w:r w:rsidRPr="00F849A5">
        <w:fldChar w:fldCharType="begin"/>
      </w:r>
      <w:r w:rsidRPr="00F849A5">
        <w:instrText xml:space="preserve"> REF _Ref7683916 \h </w:instrText>
      </w:r>
      <w:r w:rsidR="0057423C" w:rsidRPr="00F849A5">
        <w:instrText xml:space="preserve"> \* MERGEFORMAT </w:instrText>
      </w:r>
      <w:r w:rsidRPr="00F849A5">
        <w:fldChar w:fldCharType="separate"/>
      </w:r>
      <w:r w:rsidR="004B46EA" w:rsidRPr="00F849A5">
        <w:t xml:space="preserve">Fig. </w:t>
      </w:r>
      <w:r w:rsidR="004B46EA" w:rsidRPr="00F849A5">
        <w:rPr>
          <w:noProof/>
        </w:rPr>
        <w:t>15</w:t>
      </w:r>
      <w:r w:rsidRPr="00F849A5">
        <w:fldChar w:fldCharType="end"/>
      </w:r>
      <w:r w:rsidRPr="00F849A5">
        <w:t xml:space="preserve"> </w:t>
      </w:r>
      <w:r w:rsidR="007409C7" w:rsidRPr="00F849A5">
        <w:t xml:space="preserve">(a) shows that samples with </w:t>
      </w:r>
      <w:r w:rsidR="0066650C" w:rsidRPr="00F849A5">
        <w:t xml:space="preserve">a </w:t>
      </w:r>
      <w:r w:rsidR="007409C7" w:rsidRPr="00F849A5">
        <w:t xml:space="preserve">higher local clustering coefficient have </w:t>
      </w:r>
      <w:r w:rsidR="0066650C" w:rsidRPr="00F849A5">
        <w:t xml:space="preserve">a </w:t>
      </w:r>
      <w:r w:rsidR="007409C7" w:rsidRPr="00F849A5">
        <w:t xml:space="preserve">high </w:t>
      </w:r>
      <w:r w:rsidR="0014519F" w:rsidRPr="00F849A5">
        <w:t xml:space="preserve">normalized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7409C7" w:rsidRPr="00F849A5">
        <w:t xml:space="preserve">. Among the four materials, the </w:t>
      </w:r>
      <w:r w:rsidR="0066650C" w:rsidRPr="00F849A5">
        <w:t>range</w:t>
      </w:r>
      <w:r w:rsidR="007409C7" w:rsidRPr="00F849A5">
        <w:t xml:space="preserve"> of </w:t>
      </w:r>
      <w:r w:rsidR="0066650C" w:rsidRPr="00F849A5">
        <w:t xml:space="preserve">the </w:t>
      </w:r>
      <w:r w:rsidR="007409C7" w:rsidRPr="00F849A5">
        <w:t xml:space="preserve">local clustering coefficient of round glass beads is narrow while that of the very irregular crushed schist sand is wide. </w:t>
      </w:r>
      <w:r w:rsidR="00855C0E" w:rsidRPr="00F849A5">
        <w:fldChar w:fldCharType="begin"/>
      </w:r>
      <w:r w:rsidR="00855C0E" w:rsidRPr="00F849A5">
        <w:instrText xml:space="preserve"> REF _Ref7683688 \h </w:instrText>
      </w:r>
      <w:r w:rsidR="0057423C" w:rsidRPr="00F849A5">
        <w:instrText xml:space="preserve"> \* MERGEFORMAT </w:instrText>
      </w:r>
      <w:r w:rsidR="00855C0E" w:rsidRPr="00F849A5">
        <w:fldChar w:fldCharType="separate"/>
      </w:r>
      <w:r w:rsidR="004B46EA" w:rsidRPr="00F849A5">
        <w:t xml:space="preserve">Fig. </w:t>
      </w:r>
      <w:r w:rsidR="004B46EA" w:rsidRPr="00F849A5">
        <w:rPr>
          <w:noProof/>
        </w:rPr>
        <w:t>11</w:t>
      </w:r>
      <w:r w:rsidR="00855C0E" w:rsidRPr="00F849A5">
        <w:fldChar w:fldCharType="end"/>
      </w:r>
      <w:r w:rsidR="005A14F2" w:rsidRPr="00F849A5">
        <w:t>As</w:t>
      </w:r>
      <w:r w:rsidR="00343871" w:rsidRPr="00F849A5">
        <w:t xml:space="preserve"> the local clustering coefficient </w:t>
      </w:r>
      <w:r w:rsidR="00592B5F" w:rsidRPr="00F849A5">
        <w:t xml:space="preserve">quantifies </w:t>
      </w:r>
      <w:r w:rsidR="00B5212C" w:rsidRPr="00F849A5">
        <w:rPr>
          <w:rFonts w:hint="eastAsia"/>
          <w:lang w:eastAsia="zh-CN"/>
        </w:rPr>
        <w:t>the</w:t>
      </w:r>
      <w:r w:rsidR="00B5212C" w:rsidRPr="00F849A5">
        <w:t xml:space="preserve"> percentage of possible triangles through a node, </w:t>
      </w:r>
      <w:r w:rsidR="002E0C70" w:rsidRPr="00F849A5">
        <w:t xml:space="preserve">the different range </w:t>
      </w:r>
      <w:r w:rsidR="00942F9F" w:rsidRPr="00F849A5">
        <w:t>of the local clustering coefficient</w:t>
      </w:r>
      <w:r w:rsidR="00BF40A2" w:rsidRPr="00F849A5">
        <w:t xml:space="preserve"> </w:t>
      </w:r>
      <w:r w:rsidR="00942F9F" w:rsidRPr="00F849A5">
        <w:t>may because of the different particle shape</w:t>
      </w:r>
      <w:r w:rsidR="00BF40A2" w:rsidRPr="00F849A5">
        <w:t>.</w:t>
      </w:r>
      <w:r w:rsidR="00B5212C" w:rsidRPr="00F849A5">
        <w:t xml:space="preserve"> </w:t>
      </w:r>
      <w:r w:rsidR="007409C7" w:rsidRPr="00F849A5">
        <w:t xml:space="preserve">The </w:t>
      </w:r>
      <w:r w:rsidR="00C2519E" w:rsidRPr="00F849A5">
        <w:t xml:space="preserve">decreasing </w:t>
      </w:r>
      <w:r w:rsidR="007409C7" w:rsidRPr="00F849A5">
        <w:t xml:space="preserve">range of </w:t>
      </w:r>
      <w:r w:rsidR="0066650C" w:rsidRPr="00F849A5">
        <w:t xml:space="preserve">the </w:t>
      </w:r>
      <w:r w:rsidR="007409C7" w:rsidRPr="00F849A5">
        <w:t xml:space="preserve">local clustering coefficient from </w:t>
      </w:r>
      <w:r w:rsidR="00C2519E" w:rsidRPr="00F849A5">
        <w:t xml:space="preserve">irregular crushed schist B to </w:t>
      </w:r>
      <w:r w:rsidR="007409C7" w:rsidRPr="00F849A5">
        <w:t xml:space="preserve">round granular materials also reveals that samples with </w:t>
      </w:r>
      <w:r w:rsidR="0066650C" w:rsidRPr="00F849A5">
        <w:t xml:space="preserve">a </w:t>
      </w:r>
      <w:r w:rsidR="00C2519E" w:rsidRPr="00F849A5">
        <w:t xml:space="preserve">regular </w:t>
      </w:r>
      <w:r w:rsidR="007409C7" w:rsidRPr="00F849A5">
        <w:t xml:space="preserve">particle shape are more </w:t>
      </w:r>
      <w:r w:rsidR="00C2519E" w:rsidRPr="00F849A5">
        <w:t xml:space="preserve">rigid </w:t>
      </w:r>
      <w:r w:rsidR="007409C7" w:rsidRPr="00F849A5">
        <w:t>to loading.</w:t>
      </w:r>
      <w:r w:rsidR="002E2F2D" w:rsidRPr="00F849A5">
        <w:t xml:space="preserve"> </w:t>
      </w:r>
      <w:r w:rsidR="0066650C" w:rsidRPr="00F849A5">
        <w:t>A</w:t>
      </w:r>
      <w:r w:rsidR="007409C7" w:rsidRPr="00F849A5">
        <w:t xml:space="preserve"> linear regression </w:t>
      </w:r>
      <w:r w:rsidR="0066650C" w:rsidRPr="00F849A5">
        <w:t>was also</w:t>
      </w:r>
      <w:r w:rsidR="007409C7" w:rsidRPr="00F849A5">
        <w:t xml:space="preserve"> conducted to fit the relationship for each material. The fitted lines for the four materials have</w:t>
      </w:r>
      <w:r w:rsidR="00AC5080" w:rsidRPr="00F849A5">
        <w:t xml:space="preserve"> a</w:t>
      </w:r>
      <w:r w:rsidR="007409C7" w:rsidRPr="00F849A5">
        <w:t xml:space="preserve"> similar slope</w:t>
      </w:r>
      <w:r w:rsidR="0066650C" w:rsidRPr="00F849A5">
        <w:t>,</w:t>
      </w:r>
      <w:r w:rsidR="007409C7" w:rsidRPr="00F849A5">
        <w:t xml:space="preserve"> from 0.29 in angular sand to 0.37 in Ottawa sand</w:t>
      </w:r>
      <w:r w:rsidR="00737BFB" w:rsidRPr="00F849A5">
        <w:t xml:space="preserve">, </w:t>
      </w:r>
      <w:bookmarkStart w:id="102" w:name="OLE_LINK24"/>
      <w:bookmarkStart w:id="103" w:name="OLE_LINK25"/>
      <w:r w:rsidR="00737BFB" w:rsidRPr="00F849A5">
        <w:t xml:space="preserve">which indicates </w:t>
      </w:r>
      <w:r w:rsidR="00F61860" w:rsidRPr="00F849A5">
        <w:t xml:space="preserve">that </w:t>
      </w:r>
      <w:r w:rsidR="00AE73E0" w:rsidRPr="00F849A5">
        <w:t xml:space="preserve">local clustering coefficient as a </w:t>
      </w:r>
      <w:r w:rsidR="00F61860" w:rsidRPr="00F849A5">
        <w:t xml:space="preserve">rigidity feature </w:t>
      </w:r>
      <w:r w:rsidR="003F30A4" w:rsidRPr="00F849A5">
        <w:t xml:space="preserve">can </w:t>
      </w:r>
      <w:r w:rsidR="00C93720" w:rsidRPr="00F849A5">
        <w:t xml:space="preserve">capture the </w:t>
      </w:r>
      <w:r w:rsidR="00BD3BD6" w:rsidRPr="00F849A5">
        <w:t xml:space="preserve">similar </w:t>
      </w:r>
      <w:r w:rsidR="007D4A56" w:rsidRPr="00F849A5">
        <w:t>impact</w:t>
      </w:r>
      <w:r w:rsidR="0066650C" w:rsidRPr="00F849A5">
        <w:t>s</w:t>
      </w:r>
      <w:r w:rsidR="007D4A56" w:rsidRPr="00F849A5">
        <w:t xml:space="preserve"> of deformation on </w:t>
      </w:r>
      <w:r w:rsidR="00C12132" w:rsidRPr="00F849A5">
        <w:t xml:space="preserve">heat transfer </w:t>
      </w:r>
      <w:r w:rsidR="007E0D4B" w:rsidRPr="00F849A5">
        <w:t>in</w:t>
      </w:r>
      <w:r w:rsidR="00C12132" w:rsidRPr="00F849A5">
        <w:t xml:space="preserve"> </w:t>
      </w:r>
      <w:r w:rsidR="00BD3BD6" w:rsidRPr="00F849A5">
        <w:t xml:space="preserve">different </w:t>
      </w:r>
      <w:r w:rsidR="00C12132" w:rsidRPr="00F849A5">
        <w:t>material</w:t>
      </w:r>
      <w:r w:rsidR="00BD3BD6" w:rsidRPr="00F849A5">
        <w:t>s</w:t>
      </w:r>
      <w:r w:rsidR="00903C50" w:rsidRPr="00F849A5">
        <w:t>.</w:t>
      </w:r>
      <w:r w:rsidR="00272CE8" w:rsidRPr="00F849A5">
        <w:t xml:space="preserve"> </w:t>
      </w:r>
      <w:bookmarkEnd w:id="102"/>
      <w:bookmarkEnd w:id="103"/>
      <w:r w:rsidR="007409C7" w:rsidRPr="00F849A5">
        <w:t xml:space="preserve">The relationship between </w:t>
      </w:r>
      <w:r w:rsidR="0066650C" w:rsidRPr="00F849A5">
        <w:t xml:space="preserve">the </w:t>
      </w:r>
      <w:r w:rsidR="007409C7" w:rsidRPr="00F849A5">
        <w:t xml:space="preserve">traditional porosity and </w:t>
      </w:r>
      <w:r w:rsidR="00CB690F" w:rsidRPr="00F849A5">
        <w:t>normalized</w:t>
      </w:r>
      <w:r w:rsidR="00C13819" w:rsidRPr="00F849A5">
        <w:t xml:space="preserve"> </w:t>
      </w:r>
      <w:r w:rsidR="007409C7" w:rsidRPr="00F849A5">
        <w:t xml:space="preserve">thermal conductivity is shown in </w:t>
      </w:r>
      <w:r w:rsidRPr="00F849A5">
        <w:fldChar w:fldCharType="begin"/>
      </w:r>
      <w:r w:rsidRPr="00F849A5">
        <w:instrText xml:space="preserve"> REF _Ref7683916 \h </w:instrText>
      </w:r>
      <w:r w:rsidR="0057423C" w:rsidRPr="00F849A5">
        <w:instrText xml:space="preserve"> \* MERGEFORMAT </w:instrText>
      </w:r>
      <w:r w:rsidRPr="00F849A5">
        <w:fldChar w:fldCharType="separate"/>
      </w:r>
      <w:r w:rsidR="004B46EA" w:rsidRPr="00F849A5">
        <w:t xml:space="preserve">Fig. </w:t>
      </w:r>
      <w:r w:rsidR="004B46EA" w:rsidRPr="00F849A5">
        <w:rPr>
          <w:noProof/>
        </w:rPr>
        <w:t>15</w:t>
      </w:r>
      <w:r w:rsidRPr="00F849A5">
        <w:fldChar w:fldCharType="end"/>
      </w:r>
      <w:r w:rsidRPr="00F849A5">
        <w:t xml:space="preserve"> </w:t>
      </w:r>
      <w:r w:rsidR="007409C7" w:rsidRPr="00F849A5">
        <w:t xml:space="preserve">(b). Th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007409C7" w:rsidRPr="00F849A5">
        <w:t xml:space="preserve"> decrease</w:t>
      </w:r>
      <w:r w:rsidR="0066650C" w:rsidRPr="00F849A5">
        <w:t>s</w:t>
      </w:r>
      <w:r w:rsidR="007409C7" w:rsidRPr="00F849A5">
        <w:t xml:space="preserve"> linearly for each sample. However, the decreasing rates exhibit</w:t>
      </w:r>
      <w:r w:rsidR="00AC5080" w:rsidRPr="00F849A5">
        <w:t xml:space="preserve"> </w:t>
      </w:r>
      <w:r w:rsidR="007409C7" w:rsidRPr="00F849A5">
        <w:t>difference</w:t>
      </w:r>
      <w:r w:rsidR="0066650C" w:rsidRPr="00F849A5">
        <w:t>s</w:t>
      </w:r>
      <w:r w:rsidR="007409C7" w:rsidRPr="00F849A5">
        <w:t xml:space="preserve"> of 0.40 in </w:t>
      </w:r>
      <w:r w:rsidR="0066650C" w:rsidRPr="00F849A5">
        <w:t>c</w:t>
      </w:r>
      <w:r w:rsidR="007409C7" w:rsidRPr="00F849A5">
        <w:t xml:space="preserve">rushed schist B </w:t>
      </w:r>
      <w:r w:rsidR="0066650C" w:rsidRPr="00F849A5">
        <w:t xml:space="preserve">and </w:t>
      </w:r>
      <w:r w:rsidR="007409C7" w:rsidRPr="00F849A5">
        <w:t>0.73 in Ottawa sand.</w:t>
      </w:r>
      <w:r w:rsidR="006C5777" w:rsidRPr="00F849A5">
        <w:t xml:space="preserve"> </w:t>
      </w:r>
      <w:r w:rsidR="00DF6341" w:rsidRPr="00F849A5">
        <w:t xml:space="preserve">As </w:t>
      </w:r>
      <w:r w:rsidR="00E62B9B" w:rsidRPr="00F849A5">
        <w:t xml:space="preserve">local clustering coefficient </w:t>
      </w:r>
      <w:r w:rsidR="00CE1932" w:rsidRPr="00F849A5">
        <w:t xml:space="preserve">measures the </w:t>
      </w:r>
      <w:r w:rsidR="00D41D67" w:rsidRPr="00F849A5">
        <w:t xml:space="preserve">density of triangles, </w:t>
      </w:r>
      <w:r w:rsidR="0057361F" w:rsidRPr="00F849A5">
        <w:t xml:space="preserve">a material with </w:t>
      </w:r>
      <w:r w:rsidR="00D41D67" w:rsidRPr="00F849A5">
        <w:t xml:space="preserve">a larger </w:t>
      </w:r>
      <w:r w:rsidR="00D95D3B" w:rsidRPr="00F849A5">
        <w:t xml:space="preserve">local clustering coefficient means </w:t>
      </w:r>
      <w:r w:rsidR="0057361F" w:rsidRPr="00F849A5">
        <w:t xml:space="preserve">that it has </w:t>
      </w:r>
      <w:r w:rsidR="00D95D3B" w:rsidRPr="00F849A5">
        <w:t xml:space="preserve">more </w:t>
      </w:r>
      <w:r w:rsidR="00D1646A" w:rsidRPr="00F849A5">
        <w:t>“</w:t>
      </w:r>
      <w:r w:rsidR="00D95D3B" w:rsidRPr="00F849A5">
        <w:t>triangles</w:t>
      </w:r>
      <w:r w:rsidR="00D1646A" w:rsidRPr="00F849A5">
        <w:t>”</w:t>
      </w:r>
      <w:r w:rsidR="00956475" w:rsidRPr="00F849A5">
        <w:t xml:space="preserve"> </w:t>
      </w:r>
      <w:r w:rsidR="00E01E92" w:rsidRPr="00F849A5">
        <w:t xml:space="preserve">and </w:t>
      </w:r>
      <w:r w:rsidR="00B61A7F" w:rsidRPr="00F849A5">
        <w:t>is</w:t>
      </w:r>
      <w:r w:rsidR="00956475" w:rsidRPr="00F849A5">
        <w:t xml:space="preserve"> denser. Hence the </w:t>
      </w:r>
      <w:r w:rsidR="00FA2216" w:rsidRPr="00F849A5">
        <w:t>p</w:t>
      </w:r>
      <w:r w:rsidR="00BD693A" w:rsidRPr="00F849A5">
        <w:t xml:space="preserve">orosity </w:t>
      </w:r>
      <w:r w:rsidR="00F154F0" w:rsidRPr="00F849A5">
        <w:t>reduces with the increase of local clustering coefficient</w:t>
      </w:r>
      <w:r w:rsidR="00862886" w:rsidRPr="00F849A5">
        <w:t xml:space="preserve"> as shown in </w:t>
      </w:r>
      <w:r w:rsidR="00862886" w:rsidRPr="00F849A5">
        <w:fldChar w:fldCharType="begin"/>
      </w:r>
      <w:r w:rsidR="00862886" w:rsidRPr="00F849A5">
        <w:instrText xml:space="preserve"> REF _Ref7683916 \h  \* MERGEFORMAT </w:instrText>
      </w:r>
      <w:r w:rsidR="00862886" w:rsidRPr="00F849A5">
        <w:fldChar w:fldCharType="separate"/>
      </w:r>
      <w:r w:rsidR="004B46EA" w:rsidRPr="00F849A5">
        <w:t>Fig. 15</w:t>
      </w:r>
      <w:r w:rsidR="00862886" w:rsidRPr="00F849A5">
        <w:fldChar w:fldCharType="end"/>
      </w:r>
      <w:r w:rsidR="00862886" w:rsidRPr="00F849A5">
        <w:t xml:space="preserve"> (c)</w:t>
      </w:r>
      <w:r w:rsidR="001F437F" w:rsidRPr="00F849A5">
        <w:t>.</w:t>
      </w:r>
    </w:p>
    <w:p w14:paraId="2D4D61B2" w14:textId="77777777" w:rsidR="00654760" w:rsidRPr="00F849A5" w:rsidRDefault="00654760" w:rsidP="0057423C"/>
    <w:p w14:paraId="56C0BA36" w14:textId="50FBB63A" w:rsidR="00654760" w:rsidRPr="00F849A5" w:rsidRDefault="007409C7" w:rsidP="0057423C">
      <w:pPr>
        <w:jc w:val="center"/>
      </w:pPr>
      <w:r w:rsidRPr="00F849A5">
        <w:t>&lt;</w:t>
      </w:r>
      <w:r w:rsidR="00664D0F" w:rsidRPr="00F849A5">
        <w:fldChar w:fldCharType="begin"/>
      </w:r>
      <w:r w:rsidR="00664D0F" w:rsidRPr="00F849A5">
        <w:instrText xml:space="preserve"> REF _Ref7683916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5</w:t>
      </w:r>
      <w:r w:rsidR="00664D0F" w:rsidRPr="00F849A5">
        <w:fldChar w:fldCharType="end"/>
      </w:r>
      <w:r w:rsidR="00664D0F" w:rsidRPr="00F849A5">
        <w:t xml:space="preserve"> </w:t>
      </w:r>
      <w:r w:rsidRPr="00F849A5">
        <w:t>around here&gt;</w:t>
      </w:r>
    </w:p>
    <w:p w14:paraId="13D2FDEC" w14:textId="43B631BB" w:rsidR="00654760" w:rsidRPr="00F849A5" w:rsidRDefault="001C263D" w:rsidP="0057423C">
      <w:pPr>
        <w:ind w:firstLine="0"/>
      </w:pPr>
      <w:r w:rsidRPr="00F849A5">
        <w:t xml:space="preserve"> </w:t>
      </w:r>
      <w:r w:rsidR="005E6AA5" w:rsidRPr="00F849A5">
        <w:rPr>
          <w:noProof/>
        </w:rPr>
        <w:drawing>
          <wp:inline distT="0" distB="0" distL="0" distR="0" wp14:anchorId="613A295B" wp14:editId="74AE8E14">
            <wp:extent cx="5731510" cy="1781031"/>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1781031"/>
                    </a:xfrm>
                    <a:prstGeom prst="rect">
                      <a:avLst/>
                    </a:prstGeom>
                    <a:noFill/>
                    <a:ln>
                      <a:noFill/>
                    </a:ln>
                  </pic:spPr>
                </pic:pic>
              </a:graphicData>
            </a:graphic>
          </wp:inline>
        </w:drawing>
      </w:r>
    </w:p>
    <w:p w14:paraId="1EAA0CBE" w14:textId="4CB25767" w:rsidR="00654760" w:rsidRPr="00F849A5" w:rsidRDefault="00456144" w:rsidP="0057423C">
      <w:pPr>
        <w:pStyle w:val="Caption"/>
        <w:rPr>
          <w:color w:val="auto"/>
        </w:rPr>
      </w:pPr>
      <w:bookmarkStart w:id="104" w:name="_Ref7683916"/>
      <w:bookmarkStart w:id="105" w:name="_Toc7016646"/>
      <w:bookmarkStart w:id="106" w:name="_Toc14942433"/>
      <w:r w:rsidRPr="00F849A5">
        <w:rPr>
          <w:color w:val="auto"/>
        </w:rPr>
        <w:t xml:space="preserve">Fig. </w:t>
      </w:r>
      <w:r w:rsidRPr="00F849A5">
        <w:rPr>
          <w:color w:val="auto"/>
        </w:rPr>
        <w:fldChar w:fldCharType="begin"/>
      </w:r>
      <w:r w:rsidRPr="00F849A5">
        <w:rPr>
          <w:color w:val="auto"/>
        </w:rPr>
        <w:instrText xml:space="preserve"> SEQ Fig. \* ARABIC </w:instrText>
      </w:r>
      <w:r w:rsidRPr="00F849A5">
        <w:rPr>
          <w:color w:val="auto"/>
        </w:rPr>
        <w:fldChar w:fldCharType="separate"/>
      </w:r>
      <w:r w:rsidR="004B46EA" w:rsidRPr="00F849A5">
        <w:rPr>
          <w:noProof/>
          <w:color w:val="auto"/>
        </w:rPr>
        <w:t>15</w:t>
      </w:r>
      <w:r w:rsidRPr="00F849A5">
        <w:rPr>
          <w:color w:val="auto"/>
        </w:rPr>
        <w:fldChar w:fldCharType="end"/>
      </w:r>
      <w:bookmarkEnd w:id="104"/>
      <w:r w:rsidR="007409C7" w:rsidRPr="00F849A5">
        <w:rPr>
          <w:color w:val="auto"/>
        </w:rPr>
        <w:t xml:space="preserve">. </w:t>
      </w:r>
      <w:bookmarkStart w:id="107" w:name="_Hlk14079153"/>
      <w:r w:rsidR="0001091A" w:rsidRPr="00F849A5">
        <w:rPr>
          <w:color w:val="auto"/>
        </w:rPr>
        <w:t>The relationship between m</w:t>
      </w:r>
      <w:r w:rsidR="007409C7" w:rsidRPr="00F849A5">
        <w:rPr>
          <w:color w:val="auto"/>
        </w:rPr>
        <w:t xml:space="preserve">esoscale </w:t>
      </w:r>
      <w:r w:rsidR="00BD38F6" w:rsidRPr="00F849A5">
        <w:rPr>
          <w:color w:val="auto"/>
        </w:rPr>
        <w:t>local clustering coefficient</w:t>
      </w:r>
      <w:r w:rsidR="0001091A" w:rsidRPr="00F849A5">
        <w:rPr>
          <w:color w:val="auto"/>
        </w:rPr>
        <w:t>,</w:t>
      </w:r>
      <w:r w:rsidR="007409C7" w:rsidRPr="00F849A5">
        <w:rPr>
          <w:color w:val="auto"/>
        </w:rPr>
        <w:t xml:space="preserve"> </w:t>
      </w:r>
      <w:r w:rsidR="00F40269" w:rsidRPr="00F849A5">
        <w:rPr>
          <w:color w:val="auto"/>
        </w:rPr>
        <w:t>macros</w:t>
      </w:r>
      <w:r w:rsidR="007409C7" w:rsidRPr="00F849A5">
        <w:rPr>
          <w:color w:val="auto"/>
        </w:rPr>
        <w:t xml:space="preserve">cale porosity </w:t>
      </w:r>
      <w:r w:rsidR="0001091A" w:rsidRPr="00F849A5">
        <w:rPr>
          <w:color w:val="auto"/>
        </w:rPr>
        <w:t>and</w:t>
      </w:r>
      <w:r w:rsidR="007409C7" w:rsidRPr="00F849A5">
        <w:rPr>
          <w:color w:val="auto"/>
        </w:rPr>
        <w:t xml:space="preserve"> dimensionless </w:t>
      </w:r>
      <m:oMath>
        <m:sSubSup>
          <m:sSubSupPr>
            <m:ctrlPr>
              <w:rPr>
                <w:rFonts w:ascii="Cambria Math" w:hAnsi="Cambria Math"/>
                <w:color w:val="auto"/>
              </w:rPr>
            </m:ctrlPr>
          </m:sSubSupPr>
          <m:e>
            <m:r>
              <w:rPr>
                <w:rFonts w:ascii="Cambria Math" w:hAnsi="Cambria Math"/>
                <w:color w:val="auto"/>
              </w:rPr>
              <m:t>λ</m:t>
            </m:r>
          </m:e>
          <m:sub>
            <m:r>
              <w:rPr>
                <w:rFonts w:ascii="Cambria Math" w:hAnsi="Cambria Math"/>
                <w:color w:val="auto"/>
              </w:rPr>
              <m:t>eff</m:t>
            </m:r>
          </m:sub>
          <m:sup>
            <m:r>
              <w:rPr>
                <w:rFonts w:ascii="Cambria Math" w:hAnsi="Cambria Math"/>
                <w:color w:val="auto"/>
              </w:rPr>
              <m:t>TCNM</m:t>
            </m:r>
          </m:sup>
        </m:sSubSup>
      </m:oMath>
      <w:r w:rsidR="007409C7" w:rsidRPr="00F849A5">
        <w:rPr>
          <w:color w:val="auto"/>
        </w:rPr>
        <w:t xml:space="preserve"> calculated from TCNM</w:t>
      </w:r>
      <w:bookmarkEnd w:id="105"/>
      <w:r w:rsidR="007D7B9C" w:rsidRPr="00F849A5">
        <w:rPr>
          <w:color w:val="auto"/>
        </w:rPr>
        <w:t>.</w:t>
      </w:r>
      <w:r w:rsidR="00646BFC" w:rsidRPr="00F849A5">
        <w:rPr>
          <w:color w:val="auto"/>
        </w:rPr>
        <w:t xml:space="preserve"> For thermal conductivity and </w:t>
      </w:r>
      <w:r w:rsidR="00B45828" w:rsidRPr="00F849A5">
        <w:rPr>
          <w:color w:val="auto"/>
        </w:rPr>
        <w:t>porosity</w:t>
      </w:r>
      <w:r w:rsidR="00646BFC" w:rsidRPr="00F849A5">
        <w:rPr>
          <w:color w:val="auto"/>
        </w:rPr>
        <w:t xml:space="preserve">, the error bar </w:t>
      </w:r>
      <w:r w:rsidR="00646BFC" w:rsidRPr="00F849A5">
        <w:rPr>
          <w:color w:val="auto"/>
        </w:rPr>
        <w:lastRenderedPageBreak/>
        <w:t>shows the range of the average from four subsamples for each material. For local clustering coefficient, the error bar shows the 95% confidence interval calculated on network nodes or edges of the combined set of the four subsamples.</w:t>
      </w:r>
      <w:bookmarkEnd w:id="106"/>
      <w:bookmarkEnd w:id="107"/>
    </w:p>
    <w:p w14:paraId="5549F4D9" w14:textId="78466089" w:rsidR="00654760" w:rsidRPr="00F849A5" w:rsidRDefault="00654760" w:rsidP="0057423C"/>
    <w:p w14:paraId="3EF25098" w14:textId="07DFCCB2" w:rsidR="00654760" w:rsidRPr="00F849A5" w:rsidRDefault="007409C7" w:rsidP="0057423C">
      <w:r w:rsidRPr="00F849A5">
        <w:t xml:space="preserve">Since particle shape affects the contact conductance and the observed importance in </w:t>
      </w:r>
      <w:r w:rsidR="00664D0F" w:rsidRPr="00F849A5">
        <w:fldChar w:fldCharType="begin"/>
      </w:r>
      <w:r w:rsidR="00664D0F" w:rsidRPr="00F849A5">
        <w:instrText xml:space="preserve"> REF _Ref7683916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5</w:t>
      </w:r>
      <w:r w:rsidR="00664D0F" w:rsidRPr="00F849A5">
        <w:fldChar w:fldCharType="end"/>
      </w:r>
      <w:r w:rsidR="00973A97" w:rsidRPr="00F849A5">
        <w:t> </w:t>
      </w:r>
      <w:r w:rsidRPr="00F849A5">
        <w:t>(a)</w:t>
      </w:r>
      <w:r w:rsidR="00973A97" w:rsidRPr="00F849A5">
        <w:t xml:space="preserve">, </w:t>
      </w:r>
      <w:r w:rsidR="007C36A1" w:rsidRPr="00F849A5">
        <w:t>t</w:t>
      </w:r>
      <w:r w:rsidRPr="00F849A5">
        <w:t xml:space="preserve">he average sphericity and roundness </w:t>
      </w:r>
      <w:r w:rsidR="0066650C" w:rsidRPr="00F849A5">
        <w:t>w</w:t>
      </w:r>
      <w:r w:rsidR="00030DA2" w:rsidRPr="00F849A5">
        <w:t>ere</w:t>
      </w:r>
      <w:r w:rsidRPr="00F849A5">
        <w:t xml:space="preserve"> employed to extend </w:t>
      </w:r>
      <w:r w:rsidR="00664D0F" w:rsidRPr="00F849A5">
        <w:fldChar w:fldCharType="begin"/>
      </w:r>
      <w:r w:rsidR="00664D0F" w:rsidRPr="00F849A5">
        <w:instrText xml:space="preserve"> REF _Ref7683916 \h </w:instrText>
      </w:r>
      <w:r w:rsidR="0057423C" w:rsidRPr="00F849A5">
        <w:instrText xml:space="preserve"> \* MERGEFORMAT </w:instrText>
      </w:r>
      <w:r w:rsidR="00664D0F" w:rsidRPr="00F849A5">
        <w:fldChar w:fldCharType="separate"/>
      </w:r>
      <w:r w:rsidR="004B46EA" w:rsidRPr="00F849A5">
        <w:t xml:space="preserve">Fig. </w:t>
      </w:r>
      <w:r w:rsidR="004B46EA" w:rsidRPr="00F849A5">
        <w:rPr>
          <w:noProof/>
        </w:rPr>
        <w:t>15</w:t>
      </w:r>
      <w:r w:rsidR="00664D0F" w:rsidRPr="00F849A5">
        <w:fldChar w:fldCharType="end"/>
      </w:r>
      <w:r w:rsidR="00664D0F" w:rsidRPr="00F849A5">
        <w:t xml:space="preserve"> </w:t>
      </w:r>
      <w:r w:rsidRPr="00F849A5">
        <w:t>(a) in three</w:t>
      </w:r>
      <w:r w:rsidR="0066650C" w:rsidRPr="00F849A5">
        <w:t xml:space="preserve"> </w:t>
      </w:r>
      <w:r w:rsidRPr="00F849A5">
        <w:t>dimension</w:t>
      </w:r>
      <w:r w:rsidR="00027AB3" w:rsidRPr="00F849A5">
        <w:t>s</w:t>
      </w:r>
      <w:r w:rsidR="00142FD5" w:rsidRPr="00F849A5">
        <w:t xml:space="preserve"> (</w:t>
      </w:r>
      <w:r w:rsidR="00B744B6" w:rsidRPr="00F849A5">
        <w:fldChar w:fldCharType="begin"/>
      </w:r>
      <w:r w:rsidR="00B744B6" w:rsidRPr="00F849A5">
        <w:instrText xml:space="preserve"> REF _Ref14249628 \h </w:instrText>
      </w:r>
      <w:r w:rsidR="0003452D" w:rsidRPr="00F849A5">
        <w:instrText xml:space="preserve"> \* MERGEFORMAT </w:instrText>
      </w:r>
      <w:r w:rsidR="00B744B6" w:rsidRPr="00F849A5">
        <w:fldChar w:fldCharType="separate"/>
      </w:r>
      <w:r w:rsidR="004B46EA" w:rsidRPr="00F849A5">
        <w:t xml:space="preserve">Fig. </w:t>
      </w:r>
      <w:r w:rsidR="004B46EA" w:rsidRPr="00F849A5">
        <w:rPr>
          <w:noProof/>
        </w:rPr>
        <w:t>16</w:t>
      </w:r>
      <w:r w:rsidR="00B744B6" w:rsidRPr="00F849A5">
        <w:fldChar w:fldCharType="end"/>
      </w:r>
      <w:r w:rsidR="00142FD5" w:rsidRPr="00F849A5">
        <w:t xml:space="preserve"> (a))</w:t>
      </w:r>
      <w:r w:rsidRPr="00F849A5">
        <w:t>. A plan</w:t>
      </w:r>
      <w:r w:rsidR="00495B7D" w:rsidRPr="00F849A5">
        <w:t>e</w:t>
      </w:r>
      <w:r w:rsidRPr="00F849A5">
        <w:t xml:space="preserve"> also fit</w:t>
      </w:r>
      <w:r w:rsidR="0066650C" w:rsidRPr="00F849A5">
        <w:t>s</w:t>
      </w:r>
      <w:r w:rsidRPr="00F849A5">
        <w:t xml:space="preserve"> the relationship between the rigidity variable</w:t>
      </w:r>
      <w:r w:rsidR="005757CB" w:rsidRPr="00F849A5">
        <w:t xml:space="preserve"> (</w:t>
      </w:r>
      <w:r w:rsidR="002825F3" w:rsidRPr="00F849A5">
        <w:t>local clustering coefficient</w:t>
      </w:r>
      <w:r w:rsidR="005757CB" w:rsidRPr="00F849A5">
        <w:t>)</w:t>
      </w:r>
      <w:r w:rsidRPr="00F849A5">
        <w:t xml:space="preserve">, particle shape and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TCNM</m:t>
            </m:r>
          </m:sup>
        </m:sSubSup>
      </m:oMath>
      <w:r w:rsidRPr="00F849A5">
        <w:t xml:space="preserve">. The results show </w:t>
      </w:r>
      <w:r w:rsidR="0066650C" w:rsidRPr="00F849A5">
        <w:t xml:space="preserve">that </w:t>
      </w:r>
      <w:r w:rsidRPr="00F849A5">
        <w:t>the correlation coefficient is high at 0.95</w:t>
      </w:r>
      <w:r w:rsidR="004309A1" w:rsidRPr="00F849A5">
        <w:t xml:space="preserve">, which indicates that </w:t>
      </w:r>
      <w:r w:rsidR="002753F4" w:rsidRPr="00F849A5">
        <w:t xml:space="preserve">a rigid structure variable with </w:t>
      </w:r>
      <w:r w:rsidR="000E5E36" w:rsidRPr="00F849A5">
        <w:t xml:space="preserve">particle shape </w:t>
      </w:r>
      <w:proofErr w:type="spellStart"/>
      <w:r w:rsidR="000E5E36" w:rsidRPr="00F849A5">
        <w:t>descritpors</w:t>
      </w:r>
      <w:proofErr w:type="spellEnd"/>
      <w:r w:rsidR="000E5E36" w:rsidRPr="00F849A5">
        <w:t xml:space="preserve"> </w:t>
      </w:r>
      <w:r w:rsidR="007D400B" w:rsidRPr="00F849A5">
        <w:t>can</w:t>
      </w:r>
      <w:r w:rsidR="003F4B21" w:rsidRPr="00F849A5">
        <w:t xml:space="preserve"> be used to</w:t>
      </w:r>
      <w:r w:rsidR="000E5E36" w:rsidRPr="00F849A5">
        <w:t xml:space="preserve"> </w:t>
      </w:r>
      <w:r w:rsidR="004E4872" w:rsidRPr="00F849A5">
        <w:t>well</w:t>
      </w:r>
      <w:r w:rsidR="00E87EBE" w:rsidRPr="00F849A5">
        <w:t xml:space="preserve"> predict the effective </w:t>
      </w:r>
      <w:r w:rsidR="00B24795" w:rsidRPr="00F849A5">
        <w:t xml:space="preserve">thermal conductivity of granular materials </w:t>
      </w:r>
      <w:r w:rsidR="0001735D" w:rsidRPr="00F849A5">
        <w:t>under</w:t>
      </w:r>
      <w:r w:rsidR="00B24795" w:rsidRPr="00F849A5">
        <w:t xml:space="preserve"> deformation</w:t>
      </w:r>
      <w:r w:rsidRPr="00F849A5">
        <w:t xml:space="preserve"> </w:t>
      </w:r>
      <w:r w:rsidR="0066650C" w:rsidRPr="00F849A5">
        <w:t>Although still high</w:t>
      </w:r>
      <w:r w:rsidRPr="00F849A5">
        <w:t>, the correlation</w:t>
      </w:r>
      <w:r w:rsidR="00D6649D" w:rsidRPr="00F849A5">
        <w:t xml:space="preserve"> </w:t>
      </w:r>
      <w:r w:rsidR="0062045C" w:rsidRPr="00F849A5">
        <w:t xml:space="preserve">coefficient </w:t>
      </w:r>
      <w:r w:rsidR="0066650C" w:rsidRPr="00F849A5">
        <w:t>decreases</w:t>
      </w:r>
      <w:r w:rsidR="00D6649D" w:rsidRPr="00F849A5">
        <w:t xml:space="preserve"> to </w:t>
      </w:r>
      <w:r w:rsidRPr="00F849A5">
        <w:t xml:space="preserve">0.90 if </w:t>
      </w:r>
      <w:r w:rsidR="00CF4CC2" w:rsidRPr="00F849A5">
        <w:t xml:space="preserve">the traditional porosity </w:t>
      </w:r>
      <w:r w:rsidR="0066650C" w:rsidRPr="00F849A5">
        <w:t xml:space="preserve">is considered as the controlling variable </w:t>
      </w:r>
      <w:r w:rsidR="00CF4CC2" w:rsidRPr="00F849A5">
        <w:t xml:space="preserve">instead of </w:t>
      </w:r>
      <w:r w:rsidRPr="00F849A5">
        <w:t>the local clustering coefficient (</w:t>
      </w:r>
      <w:r w:rsidR="00B744B6" w:rsidRPr="00F849A5">
        <w:fldChar w:fldCharType="begin"/>
      </w:r>
      <w:r w:rsidR="00B744B6" w:rsidRPr="00F849A5">
        <w:instrText xml:space="preserve"> REF _Ref14249628 \h </w:instrText>
      </w:r>
      <w:r w:rsidR="0003452D" w:rsidRPr="00F849A5">
        <w:instrText xml:space="preserve"> \* MERGEFORMAT </w:instrText>
      </w:r>
      <w:r w:rsidR="00B744B6" w:rsidRPr="00F849A5">
        <w:fldChar w:fldCharType="separate"/>
      </w:r>
      <w:r w:rsidR="004B46EA" w:rsidRPr="00F849A5">
        <w:t xml:space="preserve">Fig. </w:t>
      </w:r>
      <w:r w:rsidR="004B46EA" w:rsidRPr="00F849A5">
        <w:rPr>
          <w:noProof/>
        </w:rPr>
        <w:t>16</w:t>
      </w:r>
      <w:r w:rsidR="00B744B6" w:rsidRPr="00F849A5">
        <w:fldChar w:fldCharType="end"/>
      </w:r>
      <w:r w:rsidR="00B744B6" w:rsidRPr="00F849A5">
        <w:t xml:space="preserve"> </w:t>
      </w:r>
      <w:r w:rsidRPr="00F849A5">
        <w:t xml:space="preserve">(b)). </w:t>
      </w:r>
      <w:r w:rsidR="0066650C" w:rsidRPr="00F849A5">
        <w:t>T</w:t>
      </w:r>
      <w:r w:rsidRPr="00F849A5">
        <w:t>o show the robustness of TCNM</w:t>
      </w:r>
      <w:r w:rsidR="007460C0" w:rsidRPr="00F849A5">
        <w:t xml:space="preserve"> and derive</w:t>
      </w:r>
      <w:r w:rsidR="0066650C" w:rsidRPr="00F849A5">
        <w:t>d</w:t>
      </w:r>
      <w:r w:rsidR="007460C0" w:rsidRPr="00F849A5">
        <w:t xml:space="preserve"> </w:t>
      </w:r>
      <w:r w:rsidR="00F40269" w:rsidRPr="00F849A5">
        <w:t>nonc</w:t>
      </w:r>
      <w:r w:rsidR="002F26B7" w:rsidRPr="00F849A5">
        <w:t>onventional features</w:t>
      </w:r>
      <w:r w:rsidRPr="00F849A5">
        <w:t xml:space="preserve">, the relationship between the two microstructural parameters and the </w:t>
      </w:r>
      <m:oMath>
        <m:sSubSup>
          <m:sSubSupPr>
            <m:ctrlPr>
              <w:rPr>
                <w:rFonts w:ascii="Cambria Math" w:hAnsi="Cambria Math"/>
                <w:i/>
              </w:rPr>
            </m:ctrlPr>
          </m:sSubSupPr>
          <m:e>
            <m:r>
              <w:rPr>
                <w:rFonts w:ascii="Cambria Math" w:hAnsi="Cambria Math"/>
              </w:rPr>
              <m:t>λ</m:t>
            </m:r>
          </m:e>
          <m:sub>
            <m:r>
              <w:rPr>
                <w:rFonts w:ascii="Cambria Math" w:hAnsi="Cambria Math"/>
              </w:rPr>
              <m:t>eff</m:t>
            </m:r>
          </m:sub>
          <m:sup>
            <m:r>
              <w:rPr>
                <w:rFonts w:ascii="Cambria Math" w:hAnsi="Cambria Math"/>
              </w:rPr>
              <m:t>FEM</m:t>
            </m:r>
          </m:sup>
        </m:sSubSup>
      </m:oMath>
      <w:r w:rsidRPr="00F849A5">
        <w:t xml:space="preserve"> calculated using FEM is </w:t>
      </w:r>
      <w:r w:rsidR="0066650C" w:rsidRPr="00F849A5">
        <w:t xml:space="preserve">depicted </w:t>
      </w:r>
      <w:r w:rsidRPr="00F849A5">
        <w:t xml:space="preserve">in </w:t>
      </w:r>
      <w:r w:rsidR="00B744B6" w:rsidRPr="00F849A5">
        <w:fldChar w:fldCharType="begin"/>
      </w:r>
      <w:r w:rsidR="00B744B6" w:rsidRPr="00F849A5">
        <w:instrText xml:space="preserve"> REF _Ref14249628 \h </w:instrText>
      </w:r>
      <w:r w:rsidR="0003452D" w:rsidRPr="00F849A5">
        <w:instrText xml:space="preserve"> \* MERGEFORMAT </w:instrText>
      </w:r>
      <w:r w:rsidR="00B744B6" w:rsidRPr="00F849A5">
        <w:fldChar w:fldCharType="separate"/>
      </w:r>
      <w:r w:rsidR="004B46EA" w:rsidRPr="00F849A5">
        <w:t xml:space="preserve">Fig. </w:t>
      </w:r>
      <w:r w:rsidR="004B46EA" w:rsidRPr="00F849A5">
        <w:rPr>
          <w:noProof/>
        </w:rPr>
        <w:t>16</w:t>
      </w:r>
      <w:r w:rsidR="00B744B6" w:rsidRPr="00F849A5">
        <w:fldChar w:fldCharType="end"/>
      </w:r>
      <w:r w:rsidR="00B744B6" w:rsidRPr="00F849A5">
        <w:t xml:space="preserve"> </w:t>
      </w:r>
      <w:r w:rsidRPr="00F849A5">
        <w:t>(c). After the linear regression, the correlation between them is lower</w:t>
      </w:r>
      <w:r w:rsidR="0066650C" w:rsidRPr="00F849A5">
        <w:t>,</w:t>
      </w:r>
      <w:r w:rsidRPr="00F849A5">
        <w:t xml:space="preserve"> 0.81.</w:t>
      </w:r>
      <w:r w:rsidR="0087456C" w:rsidRPr="00F849A5">
        <w:t xml:space="preserve"> </w:t>
      </w:r>
      <w:r w:rsidR="001B194C" w:rsidRPr="00F849A5">
        <w:t xml:space="preserve">The </w:t>
      </w:r>
      <w:r w:rsidR="001A523B" w:rsidRPr="00F849A5">
        <w:t>higher</w:t>
      </w:r>
      <w:r w:rsidR="001B194C" w:rsidRPr="00F849A5">
        <w:t xml:space="preserve"> </w:t>
      </w:r>
      <w:r w:rsidR="00432ED7" w:rsidRPr="00F849A5">
        <w:t xml:space="preserve">correlation coefficient </w:t>
      </w:r>
      <w:r w:rsidR="001A523B" w:rsidRPr="00F849A5">
        <w:t>in</w:t>
      </w:r>
      <w:r w:rsidR="000F69B1" w:rsidRPr="00F849A5">
        <w:t xml:space="preserve"> </w:t>
      </w:r>
      <w:r w:rsidR="00B744B6" w:rsidRPr="00F849A5">
        <w:fldChar w:fldCharType="begin"/>
      </w:r>
      <w:r w:rsidR="00B744B6" w:rsidRPr="00F849A5">
        <w:instrText xml:space="preserve"> REF _Ref14249628 \h </w:instrText>
      </w:r>
      <w:r w:rsidR="0003452D" w:rsidRPr="00F849A5">
        <w:instrText xml:space="preserve"> \* MERGEFORMAT </w:instrText>
      </w:r>
      <w:r w:rsidR="00B744B6" w:rsidRPr="00F849A5">
        <w:fldChar w:fldCharType="separate"/>
      </w:r>
      <w:r w:rsidR="004B46EA" w:rsidRPr="00F849A5">
        <w:t xml:space="preserve">Fig. </w:t>
      </w:r>
      <w:r w:rsidR="004B46EA" w:rsidRPr="00F849A5">
        <w:rPr>
          <w:noProof/>
        </w:rPr>
        <w:t>16</w:t>
      </w:r>
      <w:r w:rsidR="00B744B6" w:rsidRPr="00F849A5">
        <w:fldChar w:fldCharType="end"/>
      </w:r>
      <w:r w:rsidR="00B744B6" w:rsidRPr="00F849A5">
        <w:t xml:space="preserve"> </w:t>
      </w:r>
      <w:r w:rsidR="000F69B1" w:rsidRPr="00F849A5">
        <w:t>(b)</w:t>
      </w:r>
      <w:r w:rsidR="001A523B" w:rsidRPr="00F849A5">
        <w:t xml:space="preserve"> </w:t>
      </w:r>
      <w:r w:rsidR="00432ED7" w:rsidRPr="00F849A5">
        <w:t xml:space="preserve">is because TCNM </w:t>
      </w:r>
      <w:r w:rsidR="00924AE4" w:rsidRPr="00F849A5">
        <w:t xml:space="preserve">values are closer to the experimental results as shown in </w:t>
      </w:r>
      <w:r w:rsidR="00855C0E" w:rsidRPr="00F849A5">
        <w:fldChar w:fldCharType="begin"/>
      </w:r>
      <w:r w:rsidR="00855C0E" w:rsidRPr="00F849A5">
        <w:instrText xml:space="preserve"> REF _Ref7683688 \h </w:instrText>
      </w:r>
      <w:r w:rsidR="0057423C" w:rsidRPr="00F849A5">
        <w:instrText xml:space="preserve"> \* MERGEFORMAT </w:instrText>
      </w:r>
      <w:r w:rsidR="00855C0E" w:rsidRPr="00F849A5">
        <w:fldChar w:fldCharType="separate"/>
      </w:r>
      <w:r w:rsidR="004B46EA" w:rsidRPr="00F849A5">
        <w:t xml:space="preserve">Fig. </w:t>
      </w:r>
      <w:r w:rsidR="004B46EA" w:rsidRPr="00F849A5">
        <w:rPr>
          <w:noProof/>
        </w:rPr>
        <w:t>11</w:t>
      </w:r>
      <w:r w:rsidR="00855C0E" w:rsidRPr="00F849A5">
        <w:fldChar w:fldCharType="end"/>
      </w:r>
      <w:r w:rsidR="00855C0E" w:rsidRPr="00F849A5">
        <w:t>.</w:t>
      </w:r>
    </w:p>
    <w:p w14:paraId="4B426AE4" w14:textId="4E0B792E" w:rsidR="00654760" w:rsidRPr="00F849A5" w:rsidRDefault="007409C7" w:rsidP="0057423C">
      <w:r w:rsidRPr="00F849A5">
        <w:t xml:space="preserve"> </w:t>
      </w:r>
    </w:p>
    <w:p w14:paraId="5C175B59" w14:textId="316F067D" w:rsidR="00654760" w:rsidRPr="00F849A5" w:rsidRDefault="007409C7" w:rsidP="0057423C">
      <w:pPr>
        <w:jc w:val="center"/>
      </w:pPr>
      <w:r w:rsidRPr="00F849A5">
        <w:t>&lt;</w:t>
      </w:r>
      <w:r w:rsidR="00CC21D1" w:rsidRPr="00F849A5">
        <w:fldChar w:fldCharType="begin"/>
      </w:r>
      <w:r w:rsidR="00CC21D1" w:rsidRPr="00F849A5">
        <w:instrText xml:space="preserve"> REF _Ref14249628 \h </w:instrText>
      </w:r>
      <w:r w:rsidR="0003452D" w:rsidRPr="00F849A5">
        <w:instrText xml:space="preserve"> \* MERGEFORMAT </w:instrText>
      </w:r>
      <w:r w:rsidR="00CC21D1" w:rsidRPr="00F849A5">
        <w:fldChar w:fldCharType="separate"/>
      </w:r>
      <w:r w:rsidR="004B46EA" w:rsidRPr="00F849A5">
        <w:t xml:space="preserve">Fig. </w:t>
      </w:r>
      <w:r w:rsidR="004B46EA" w:rsidRPr="00F849A5">
        <w:rPr>
          <w:noProof/>
        </w:rPr>
        <w:t>16</w:t>
      </w:r>
      <w:r w:rsidR="00CC21D1" w:rsidRPr="00F849A5">
        <w:fldChar w:fldCharType="end"/>
      </w:r>
      <w:r w:rsidR="00B15AB4" w:rsidRPr="00F849A5">
        <w:t xml:space="preserve"> </w:t>
      </w:r>
      <w:r w:rsidRPr="00F849A5">
        <w:t>around here&gt;</w:t>
      </w:r>
    </w:p>
    <w:p w14:paraId="2EDF152C" w14:textId="0B3CED45" w:rsidR="001F5ABC" w:rsidRPr="00F849A5" w:rsidRDefault="002B6DC4" w:rsidP="0057423C">
      <w:pPr>
        <w:ind w:firstLine="0"/>
        <w:jc w:val="center"/>
      </w:pPr>
      <w:r w:rsidRPr="00F849A5">
        <w:t xml:space="preserve"> </w:t>
      </w:r>
      <w:r w:rsidR="0032212E" w:rsidRPr="00F849A5">
        <w:rPr>
          <w:noProof/>
        </w:rPr>
        <w:drawing>
          <wp:inline distT="0" distB="0" distL="0" distR="0" wp14:anchorId="1388A7EB" wp14:editId="659ED815">
            <wp:extent cx="5731510" cy="2357488"/>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357488"/>
                    </a:xfrm>
                    <a:prstGeom prst="rect">
                      <a:avLst/>
                    </a:prstGeom>
                    <a:noFill/>
                    <a:ln>
                      <a:noFill/>
                    </a:ln>
                  </pic:spPr>
                </pic:pic>
              </a:graphicData>
            </a:graphic>
          </wp:inline>
        </w:drawing>
      </w:r>
    </w:p>
    <w:p w14:paraId="34C123B0" w14:textId="151AD00F" w:rsidR="00654760" w:rsidRPr="00F849A5" w:rsidRDefault="00654760" w:rsidP="0057423C">
      <w:pPr>
        <w:ind w:hanging="1276"/>
      </w:pPr>
    </w:p>
    <w:p w14:paraId="7ADBF0B4" w14:textId="3681F7CE" w:rsidR="00654760" w:rsidRPr="00F849A5" w:rsidRDefault="00FC0E8F">
      <w:pPr>
        <w:pStyle w:val="Caption"/>
        <w:rPr>
          <w:color w:val="auto"/>
          <w:lang w:eastAsia="zh-CN"/>
        </w:rPr>
      </w:pPr>
      <w:bookmarkStart w:id="108" w:name="_Ref14249628"/>
      <w:bookmarkStart w:id="109" w:name="_Toc14942434"/>
      <w:bookmarkStart w:id="110" w:name="OLE_LINK26"/>
      <w:bookmarkStart w:id="111" w:name="OLE_LINK27"/>
      <w:bookmarkStart w:id="112" w:name="_Ref513132250"/>
      <w:r w:rsidRPr="00F849A5">
        <w:rPr>
          <w:color w:val="auto"/>
        </w:rPr>
        <w:t xml:space="preserve">Fig. </w:t>
      </w:r>
      <w:r w:rsidR="00ED45DA" w:rsidRPr="00F849A5">
        <w:rPr>
          <w:color w:val="auto"/>
        </w:rPr>
        <w:fldChar w:fldCharType="begin"/>
      </w:r>
      <w:r w:rsidR="00ED45DA" w:rsidRPr="00F849A5">
        <w:rPr>
          <w:color w:val="auto"/>
        </w:rPr>
        <w:instrText xml:space="preserve"> SEQ Fig. \* ARABIC </w:instrText>
      </w:r>
      <w:r w:rsidR="00ED45DA" w:rsidRPr="00F849A5">
        <w:rPr>
          <w:color w:val="auto"/>
        </w:rPr>
        <w:fldChar w:fldCharType="separate"/>
      </w:r>
      <w:r w:rsidR="004B46EA" w:rsidRPr="00F849A5">
        <w:rPr>
          <w:noProof/>
          <w:color w:val="auto"/>
        </w:rPr>
        <w:t>16</w:t>
      </w:r>
      <w:r w:rsidR="00ED45DA" w:rsidRPr="00F849A5">
        <w:rPr>
          <w:noProof/>
          <w:color w:val="auto"/>
        </w:rPr>
        <w:fldChar w:fldCharType="end"/>
      </w:r>
      <w:bookmarkEnd w:id="108"/>
      <w:r w:rsidRPr="00F849A5">
        <w:rPr>
          <w:color w:val="auto"/>
        </w:rPr>
        <w:t xml:space="preserve">. The dimensionless </w:t>
      </w:r>
      <m:oMath>
        <m:sSubSup>
          <m:sSubSupPr>
            <m:ctrlPr>
              <w:rPr>
                <w:rFonts w:ascii="Cambria Math" w:hAnsi="Cambria Math"/>
                <w:color w:val="auto"/>
              </w:rPr>
            </m:ctrlPr>
          </m:sSubSupPr>
          <m:e>
            <m:r>
              <w:rPr>
                <w:rFonts w:ascii="Cambria Math" w:hAnsi="Cambria Math"/>
                <w:color w:val="auto"/>
              </w:rPr>
              <m:t>λ</m:t>
            </m:r>
          </m:e>
          <m:sub>
            <m:r>
              <w:rPr>
                <w:rFonts w:ascii="Cambria Math" w:hAnsi="Cambria Math"/>
                <w:color w:val="auto"/>
              </w:rPr>
              <m:t>eff</m:t>
            </m:r>
          </m:sub>
          <m:sup>
            <m:r>
              <w:rPr>
                <w:rFonts w:ascii="Cambria Math" w:hAnsi="Cambria Math"/>
                <w:color w:val="auto"/>
              </w:rPr>
              <m:t>TCNM</m:t>
            </m:r>
          </m:sup>
        </m:sSubSup>
      </m:oMath>
      <w:r w:rsidRPr="00F849A5">
        <w:rPr>
          <w:color w:val="auto"/>
        </w:rPr>
        <w:t xml:space="preserve"> shows a better relationship with particle shape and local clustering coefficient than with particle shape and porosity.</w:t>
      </w:r>
      <w:r w:rsidR="007409C7" w:rsidRPr="00F849A5">
        <w:rPr>
          <w:color w:val="auto"/>
        </w:rPr>
        <w:t xml:space="preserve"> </w:t>
      </w:r>
      <w:r w:rsidR="00C60EAC" w:rsidRPr="00F849A5">
        <w:rPr>
          <w:color w:val="auto"/>
        </w:rPr>
        <w:t>(</w:t>
      </w:r>
      <w:r w:rsidR="00E41D8A" w:rsidRPr="00F849A5">
        <w:rPr>
          <w:color w:val="auto"/>
        </w:rPr>
        <w:t>Click</w:t>
      </w:r>
      <w:r w:rsidRPr="00F849A5">
        <w:rPr>
          <w:color w:val="auto"/>
        </w:rPr>
        <w:t xml:space="preserve"> </w:t>
      </w:r>
      <w:hyperlink r:id="rId24" w:history="1">
        <w:r w:rsidRPr="00F849A5">
          <w:rPr>
            <w:rStyle w:val="Hyperlink"/>
            <w:color w:val="auto"/>
            <w:u w:val="none"/>
          </w:rPr>
          <w:t>here</w:t>
        </w:r>
      </w:hyperlink>
      <w:r w:rsidR="00E41D8A" w:rsidRPr="00F849A5">
        <w:rPr>
          <w:color w:val="auto"/>
        </w:rPr>
        <w:t xml:space="preserve"> </w:t>
      </w:r>
      <w:r w:rsidR="004B7923" w:rsidRPr="00F849A5">
        <w:rPr>
          <w:color w:val="auto"/>
        </w:rPr>
        <w:t xml:space="preserve">to access the interactive </w:t>
      </w:r>
      <w:r w:rsidR="00E20C92" w:rsidRPr="00F849A5">
        <w:rPr>
          <w:color w:val="auto"/>
        </w:rPr>
        <w:t>graphs).</w:t>
      </w:r>
      <w:bookmarkEnd w:id="109"/>
    </w:p>
    <w:bookmarkEnd w:id="110"/>
    <w:bookmarkEnd w:id="111"/>
    <w:bookmarkEnd w:id="112"/>
    <w:p w14:paraId="2656E981" w14:textId="294E6A96" w:rsidR="00654760" w:rsidRPr="00F849A5" w:rsidRDefault="007409C7" w:rsidP="0057423C">
      <w:pPr>
        <w:pStyle w:val="Heading1"/>
      </w:pPr>
      <w:r w:rsidRPr="00F849A5">
        <w:t>Conclusions</w:t>
      </w:r>
    </w:p>
    <w:p w14:paraId="2E948C20" w14:textId="67C972BA" w:rsidR="00654760" w:rsidRPr="00F849A5" w:rsidRDefault="007409C7" w:rsidP="0057423C">
      <w:r w:rsidRPr="00F849A5">
        <w:t xml:space="preserve">This work </w:t>
      </w:r>
      <w:r w:rsidR="0050490D" w:rsidRPr="00F849A5">
        <w:t>investigated</w:t>
      </w:r>
      <w:r w:rsidRPr="00F849A5">
        <w:t xml:space="preserve"> the impact of microstructure variation on</w:t>
      </w:r>
      <w:r w:rsidR="00974CB1" w:rsidRPr="00F849A5">
        <w:t xml:space="preserve"> effective thermal conductivity</w:t>
      </w:r>
      <w:r w:rsidRPr="00F849A5">
        <w:t xml:space="preserve">. A thermal conductance network model (TCNM) </w:t>
      </w:r>
      <w:r w:rsidR="0066650C" w:rsidRPr="00F849A5">
        <w:t>was</w:t>
      </w:r>
      <w:r w:rsidRPr="00F849A5">
        <w:t xml:space="preserve"> used to calculate the effective thermal conductivity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Pr="00F849A5">
        <w:t xml:space="preserve"> of granular materials based on CT images. By comparing </w:t>
      </w:r>
      <w:r w:rsidR="0083173D" w:rsidRPr="00F849A5">
        <w:t>the</w:t>
      </w:r>
      <w:r w:rsidRPr="00F849A5">
        <w:t xml:space="preserve"> results with </w:t>
      </w:r>
      <w:r w:rsidR="0083173D" w:rsidRPr="00F849A5">
        <w:t>those</w:t>
      </w:r>
      <w:r w:rsidRPr="00F849A5">
        <w:t xml:space="preserve"> from FEM and experimental measurement</w:t>
      </w:r>
      <w:r w:rsidR="004C2B75" w:rsidRPr="00F849A5">
        <w:t>s</w:t>
      </w:r>
      <w:r w:rsidRPr="00F849A5">
        <w:t xml:space="preserve">, the TCNM </w:t>
      </w:r>
      <w:r w:rsidR="0083173D" w:rsidRPr="00F849A5">
        <w:t>was</w:t>
      </w:r>
      <w:r w:rsidRPr="00F849A5">
        <w:t xml:space="preserve"> </w:t>
      </w:r>
      <w:r w:rsidR="007C36A1" w:rsidRPr="00F849A5">
        <w:t xml:space="preserve">found to be </w:t>
      </w:r>
      <w:r w:rsidRPr="00F849A5">
        <w:t>robust</w:t>
      </w:r>
      <w:r w:rsidR="00AB366F" w:rsidRPr="00F849A5">
        <w:t xml:space="preserve"> and</w:t>
      </w:r>
      <w:r w:rsidRPr="00F849A5">
        <w:t xml:space="preserve"> without</w:t>
      </w:r>
      <w:r w:rsidR="00671F1F" w:rsidRPr="00F849A5">
        <w:t xml:space="preserve"> as much</w:t>
      </w:r>
      <w:r w:rsidRPr="00F849A5">
        <w:t xml:space="preserve"> overestimation</w:t>
      </w:r>
      <w:r w:rsidR="00671F1F" w:rsidRPr="00F849A5">
        <w:t xml:space="preserve"> as</w:t>
      </w:r>
      <w:r w:rsidR="00AA345C" w:rsidRPr="00F849A5">
        <w:t xml:space="preserve"> </w:t>
      </w:r>
      <w:r w:rsidRPr="00F849A5">
        <w:t xml:space="preserve">FEM when calculating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eff</m:t>
            </m:r>
          </m:sub>
        </m:sSub>
      </m:oMath>
      <w:r w:rsidRPr="00F849A5">
        <w:t xml:space="preserve">. Since TCNM </w:t>
      </w:r>
      <w:r w:rsidR="0083173D" w:rsidRPr="00F849A5">
        <w:t xml:space="preserve">is derived </w:t>
      </w:r>
      <w:r w:rsidRPr="00F849A5">
        <w:t xml:space="preserve">from </w:t>
      </w:r>
      <w:r w:rsidR="00495B7D" w:rsidRPr="00F849A5">
        <w:t xml:space="preserve">the </w:t>
      </w:r>
      <w:r w:rsidRPr="00F849A5">
        <w:t>thermal network by adding thermal conductance</w:t>
      </w:r>
      <w:r w:rsidR="00CB3CA3" w:rsidRPr="00F849A5">
        <w:t xml:space="preserve"> at network edges</w:t>
      </w:r>
      <w:r w:rsidRPr="00F849A5">
        <w:t>, it has another advantage</w:t>
      </w:r>
      <w:r w:rsidR="00AA345C" w:rsidRPr="00F849A5">
        <w:t xml:space="preserve"> over FEM</w:t>
      </w:r>
      <w:r w:rsidR="00AB366F" w:rsidRPr="00F849A5">
        <w:t xml:space="preserve"> in</w:t>
      </w:r>
      <w:r w:rsidRPr="00F849A5">
        <w:t xml:space="preserve"> that the contribution of heat transfer from gaps</w:t>
      </w:r>
      <w:r w:rsidR="00AA345C" w:rsidRPr="00F849A5">
        <w:t xml:space="preserve"> and ‘</w:t>
      </w:r>
      <w:r w:rsidR="009F7861" w:rsidRPr="00F849A5">
        <w:t>near-</w:t>
      </w:r>
      <w:r w:rsidR="009F7861" w:rsidRPr="00F849A5">
        <w:lastRenderedPageBreak/>
        <w:t>contact</w:t>
      </w:r>
      <w:r w:rsidR="00AA345C" w:rsidRPr="00F849A5">
        <w:t>s’</w:t>
      </w:r>
      <w:r w:rsidRPr="00F849A5">
        <w:t xml:space="preserve"> between particles can be identified. This work shows th</w:t>
      </w:r>
      <w:r w:rsidR="007C36A1" w:rsidRPr="00F849A5">
        <w:t xml:space="preserve">at this </w:t>
      </w:r>
      <w:proofErr w:type="gramStart"/>
      <w:r w:rsidR="007C36A1" w:rsidRPr="00F849A5">
        <w:t>particular</w:t>
      </w:r>
      <w:r w:rsidRPr="00F849A5">
        <w:t xml:space="preserve"> contribution</w:t>
      </w:r>
      <w:proofErr w:type="gramEnd"/>
      <w:r w:rsidRPr="00F849A5">
        <w:t xml:space="preserve"> is larger in irregular granular particles</w:t>
      </w:r>
      <w:r w:rsidR="00723ABA" w:rsidRPr="00F849A5">
        <w:t xml:space="preserve"> than in more rounded and regular </w:t>
      </w:r>
      <w:r w:rsidR="00AB366F" w:rsidRPr="00F849A5">
        <w:t>particles at</w:t>
      </w:r>
      <w:r w:rsidRPr="00F849A5">
        <w:t xml:space="preserve"> </w:t>
      </w:r>
      <w:r w:rsidR="0083173D" w:rsidRPr="00F849A5">
        <w:t>approximately</w:t>
      </w:r>
      <w:r w:rsidRPr="00F849A5">
        <w:t xml:space="preserve"> 40% in crushed schist sand</w:t>
      </w:r>
      <w:r w:rsidR="00733A9F" w:rsidRPr="00F849A5">
        <w:t xml:space="preserve"> </w:t>
      </w:r>
      <w:r w:rsidR="00305680" w:rsidRPr="00F849A5">
        <w:t>without loading</w:t>
      </w:r>
      <w:r w:rsidRPr="00F849A5">
        <w:t xml:space="preserve">. </w:t>
      </w:r>
      <w:r w:rsidR="00142E1E" w:rsidRPr="00F849A5">
        <w:t>Additionally, t</w:t>
      </w:r>
      <w:r w:rsidRPr="00F849A5">
        <w:t xml:space="preserve">hree variables </w:t>
      </w:r>
      <w:r w:rsidR="00FE0048" w:rsidRPr="00F849A5">
        <w:t xml:space="preserve">(3-cycle, global clustering coefficient and local clustering coefficient) </w:t>
      </w:r>
      <w:r w:rsidRPr="00F849A5">
        <w:t xml:space="preserve">from </w:t>
      </w:r>
      <w:r w:rsidR="00495B7D" w:rsidRPr="00F849A5">
        <w:t xml:space="preserve">the </w:t>
      </w:r>
      <w:r w:rsidRPr="00F849A5">
        <w:t xml:space="preserve">contact network indicate the </w:t>
      </w:r>
      <w:r w:rsidR="00AA2115" w:rsidRPr="00F849A5">
        <w:t xml:space="preserve">variation of </w:t>
      </w:r>
      <w:r w:rsidR="00495B7D" w:rsidRPr="00F849A5">
        <w:t xml:space="preserve">the </w:t>
      </w:r>
      <w:r w:rsidR="00F40269" w:rsidRPr="00F849A5">
        <w:t>mesoscale</w:t>
      </w:r>
      <w:r w:rsidR="008870DC" w:rsidRPr="00F849A5">
        <w:t xml:space="preserve"> structure</w:t>
      </w:r>
      <w:r w:rsidR="002B74A3" w:rsidRPr="00F849A5">
        <w:t>s of the granular packings</w:t>
      </w:r>
      <w:r w:rsidRPr="00F849A5">
        <w:t xml:space="preserve"> under compaction. </w:t>
      </w:r>
      <w:r w:rsidR="0083173D" w:rsidRPr="00F849A5">
        <w:t>C</w:t>
      </w:r>
      <w:r w:rsidRPr="00F849A5">
        <w:t>omparing their variation in all samples with the increasing loading</w:t>
      </w:r>
      <w:r w:rsidR="0083173D" w:rsidRPr="00F849A5">
        <w:t xml:space="preserve"> indicates that</w:t>
      </w:r>
      <w:r w:rsidRPr="00F849A5">
        <w:t xml:space="preserve"> </w:t>
      </w:r>
      <w:r w:rsidR="0083173D" w:rsidRPr="00F849A5">
        <w:t xml:space="preserve">the </w:t>
      </w:r>
      <w:r w:rsidRPr="00F849A5">
        <w:t xml:space="preserve">local clustering coefficient </w:t>
      </w:r>
      <w:r w:rsidR="0083173D" w:rsidRPr="00F849A5">
        <w:t>may be</w:t>
      </w:r>
      <w:r w:rsidR="00F10DA3" w:rsidRPr="00F849A5">
        <w:t xml:space="preserve"> best suited </w:t>
      </w:r>
      <w:r w:rsidR="008870DC" w:rsidRPr="00F849A5">
        <w:t xml:space="preserve">to quantify the </w:t>
      </w:r>
      <w:r w:rsidR="00F10DA3" w:rsidRPr="00F849A5">
        <w:t>‘</w:t>
      </w:r>
      <w:r w:rsidR="008870DC" w:rsidRPr="00F849A5">
        <w:t>rigidity</w:t>
      </w:r>
      <w:r w:rsidR="00F10DA3" w:rsidRPr="00F849A5">
        <w:t>’</w:t>
      </w:r>
      <w:r w:rsidR="008870DC" w:rsidRPr="00F849A5">
        <w:t xml:space="preserve"> of granular materials</w:t>
      </w:r>
      <w:r w:rsidRPr="00F849A5">
        <w:t xml:space="preserve">. </w:t>
      </w:r>
      <w:r w:rsidR="00A01591" w:rsidRPr="00F849A5">
        <w:t>To</w:t>
      </w:r>
      <w:r w:rsidR="00756D20" w:rsidRPr="00F849A5">
        <w:t xml:space="preserve"> </w:t>
      </w:r>
      <w:r w:rsidRPr="00F849A5">
        <w:t xml:space="preserve">make up </w:t>
      </w:r>
      <w:r w:rsidR="0083173D" w:rsidRPr="00F849A5">
        <w:t xml:space="preserve">for </w:t>
      </w:r>
      <w:r w:rsidRPr="00F849A5">
        <w:t xml:space="preserve">the </w:t>
      </w:r>
      <w:r w:rsidR="0083173D" w:rsidRPr="00F849A5">
        <w:t xml:space="preserve">shortcoming </w:t>
      </w:r>
      <w:r w:rsidRPr="00F849A5">
        <w:t xml:space="preserve">of the </w:t>
      </w:r>
      <w:r w:rsidR="00F40269" w:rsidRPr="00F849A5">
        <w:t>mesoscale</w:t>
      </w:r>
      <w:r w:rsidRPr="00F849A5">
        <w:t xml:space="preserve"> rigidity parameter</w:t>
      </w:r>
      <w:r w:rsidR="0083173D" w:rsidRPr="00F849A5">
        <w:t>,</w:t>
      </w:r>
      <w:r w:rsidR="00483D77" w:rsidRPr="00F849A5">
        <w:t xml:space="preserve"> which does not have </w:t>
      </w:r>
      <w:r w:rsidR="00495B7D" w:rsidRPr="00F849A5">
        <w:t xml:space="preserve">a </w:t>
      </w:r>
      <w:r w:rsidR="00483D77" w:rsidRPr="00F849A5">
        <w:t xml:space="preserve">direct relation with </w:t>
      </w:r>
      <w:r w:rsidR="0083173D" w:rsidRPr="00F849A5">
        <w:t xml:space="preserve">the </w:t>
      </w:r>
      <w:r w:rsidR="00483D77" w:rsidRPr="00F849A5">
        <w:t>contact conductance</w:t>
      </w:r>
      <w:r w:rsidR="000F7000" w:rsidRPr="00F849A5">
        <w:t xml:space="preserve">, a </w:t>
      </w:r>
      <w:r w:rsidR="00F40269" w:rsidRPr="00F849A5">
        <w:t>micros</w:t>
      </w:r>
      <w:r w:rsidR="000F7000" w:rsidRPr="00F849A5">
        <w:t xml:space="preserve">cale particle shape descriptor </w:t>
      </w:r>
      <w:r w:rsidR="0083173D" w:rsidRPr="00F849A5">
        <w:t>was</w:t>
      </w:r>
      <w:r w:rsidR="000F7000" w:rsidRPr="00F849A5">
        <w:t xml:space="preserve"> calculated for each particle in the granular materials. </w:t>
      </w:r>
      <w:r w:rsidR="0083173D" w:rsidRPr="00F849A5">
        <w:t xml:space="preserve">The </w:t>
      </w:r>
      <w:r w:rsidRPr="00F849A5">
        <w:t xml:space="preserve">local clustering and particle shape </w:t>
      </w:r>
      <w:r w:rsidR="006430C6" w:rsidRPr="00F849A5">
        <w:t>show</w:t>
      </w:r>
      <w:r w:rsidR="00495B7D" w:rsidRPr="00F849A5">
        <w:t xml:space="preserve"> </w:t>
      </w:r>
      <w:r w:rsidRPr="00F849A5">
        <w:t>higher correlation</w:t>
      </w:r>
      <w:r w:rsidR="00AB366F" w:rsidRPr="00F849A5">
        <w:t>s</w:t>
      </w:r>
      <w:r w:rsidRPr="00F849A5">
        <w:t xml:space="preserve"> </w:t>
      </w:r>
      <w:r w:rsidR="0083173D" w:rsidRPr="00F849A5">
        <w:t>with</w:t>
      </w:r>
      <w:r w:rsidR="006430C6" w:rsidRPr="00F849A5">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0628D4" w:rsidRPr="00F849A5">
        <w:t xml:space="preserve"> (with a </w:t>
      </w:r>
      <w:r w:rsidRPr="00F849A5">
        <w:t xml:space="preserve">coefficient of </w:t>
      </w:r>
      <w:r w:rsidR="000628D4" w:rsidRPr="00F849A5">
        <w:t xml:space="preserve">correlation as high as </w:t>
      </w:r>
      <w:r w:rsidRPr="00F849A5">
        <w:t>0.95</w:t>
      </w:r>
      <w:r w:rsidR="000628D4" w:rsidRPr="00F849A5">
        <w:t>)</w:t>
      </w:r>
      <w:r w:rsidRPr="00F849A5">
        <w:t xml:space="preserve"> than the traditional </w:t>
      </w:r>
      <w:r w:rsidR="00AB366F" w:rsidRPr="00F849A5">
        <w:t xml:space="preserve">porosities </w:t>
      </w:r>
      <w:r w:rsidR="00F506DF" w:rsidRPr="00F849A5">
        <w:t>of the materials</w:t>
      </w:r>
      <w:r w:rsidRPr="00F849A5">
        <w:t xml:space="preserve">. Hence, a </w:t>
      </w:r>
      <w:r w:rsidR="00F40269" w:rsidRPr="00F849A5">
        <w:t>mesoscale</w:t>
      </w:r>
      <w:r w:rsidRPr="00F849A5">
        <w:t xml:space="preserve"> rigidity variable with </w:t>
      </w:r>
      <w:proofErr w:type="spellStart"/>
      <w:r w:rsidR="00C85213" w:rsidRPr="00F849A5">
        <w:t>microsalce</w:t>
      </w:r>
      <w:proofErr w:type="spellEnd"/>
      <w:r w:rsidR="00C85213" w:rsidRPr="00F849A5">
        <w:t xml:space="preserve"> </w:t>
      </w:r>
      <w:r w:rsidRPr="00F849A5">
        <w:t xml:space="preserve">particle shape </w:t>
      </w:r>
      <w:r w:rsidR="00C85213" w:rsidRPr="00F849A5">
        <w:t>descrip</w:t>
      </w:r>
      <w:r w:rsidR="00F95468" w:rsidRPr="00F849A5">
        <w:t>tor</w:t>
      </w:r>
      <w:r w:rsidR="00C85213" w:rsidRPr="00F849A5">
        <w:t xml:space="preserve">s </w:t>
      </w:r>
      <w:r w:rsidRPr="00F849A5">
        <w:t xml:space="preserve">can </w:t>
      </w:r>
      <w:r w:rsidR="0073638D" w:rsidRPr="00F849A5">
        <w:t>capture</w:t>
      </w:r>
      <w:r w:rsidR="00EF2413" w:rsidRPr="00F849A5">
        <w:t xml:space="preserve"> </w:t>
      </w:r>
      <w:r w:rsidR="0083173D" w:rsidRPr="00F849A5">
        <w:t xml:space="preserve">the </w:t>
      </w:r>
      <w:r w:rsidR="0073638D" w:rsidRPr="00F849A5">
        <w:t>underlying mechanisms</w:t>
      </w:r>
      <w:r w:rsidR="00C85213" w:rsidRPr="00F849A5">
        <w:t>.</w:t>
      </w:r>
      <w:r w:rsidR="0073638D" w:rsidRPr="00F849A5">
        <w:t xml:space="preserve"> </w:t>
      </w:r>
      <w:r w:rsidR="00C72BB5" w:rsidRPr="00F849A5">
        <w:t xml:space="preserve">They </w:t>
      </w:r>
      <w:r w:rsidR="004E4872" w:rsidRPr="00F849A5">
        <w:t>can</w:t>
      </w:r>
      <w:r w:rsidR="00A81C3E" w:rsidRPr="00F849A5">
        <w:t xml:space="preserve"> </w:t>
      </w:r>
      <w:r w:rsidR="00894E7B" w:rsidRPr="00F849A5">
        <w:t xml:space="preserve">also </w:t>
      </w:r>
      <w:r w:rsidR="00CD6789" w:rsidRPr="00F849A5">
        <w:t xml:space="preserve">describe and </w:t>
      </w:r>
      <w:r w:rsidR="00950F05" w:rsidRPr="00F849A5">
        <w:t xml:space="preserve">be used to </w:t>
      </w:r>
      <w:r w:rsidR="005E44C2" w:rsidRPr="00F849A5">
        <w:t>well</w:t>
      </w:r>
      <w:r w:rsidR="00724FA0" w:rsidRPr="00F849A5">
        <w:t xml:space="preserve"> </w:t>
      </w:r>
      <w:r w:rsidR="00CD6789" w:rsidRPr="00F849A5">
        <w:t xml:space="preserve">predict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A81C3E" w:rsidRPr="00F849A5">
        <w:t xml:space="preserve"> </w:t>
      </w:r>
      <w:r w:rsidR="00CD6789" w:rsidRPr="00F849A5">
        <w:t>in granular materials at a variety of confinements</w:t>
      </w:r>
      <w:r w:rsidRPr="00F849A5">
        <w:t>.</w:t>
      </w:r>
    </w:p>
    <w:p w14:paraId="47662361" w14:textId="77777777" w:rsidR="00505DAC" w:rsidRPr="00F849A5" w:rsidRDefault="00505DAC" w:rsidP="00505DAC">
      <w:pPr>
        <w:pStyle w:val="Heading1"/>
        <w:numPr>
          <w:ilvl w:val="0"/>
          <w:numId w:val="0"/>
        </w:numPr>
        <w:ind w:left="432" w:hanging="432"/>
        <w:rPr>
          <w:rFonts w:eastAsia="Times New Roman"/>
          <w:sz w:val="36"/>
          <w:lang w:eastAsia="zh-CN"/>
        </w:rPr>
      </w:pPr>
      <w:r w:rsidRPr="00F849A5">
        <w:t>Conflict of interest</w:t>
      </w:r>
    </w:p>
    <w:p w14:paraId="34681D27" w14:textId="77777777" w:rsidR="00505DAC" w:rsidRPr="00F849A5" w:rsidRDefault="00505DAC" w:rsidP="00505DAC">
      <w:r w:rsidRPr="00F849A5">
        <w:t>The authors declared that there is no conflict of interest.</w:t>
      </w:r>
    </w:p>
    <w:p w14:paraId="37A1FD19" w14:textId="21267E20" w:rsidR="00654760" w:rsidRPr="00F849A5" w:rsidRDefault="007409C7" w:rsidP="00505DAC">
      <w:pPr>
        <w:pStyle w:val="Heading1"/>
        <w:numPr>
          <w:ilvl w:val="0"/>
          <w:numId w:val="0"/>
        </w:numPr>
        <w:ind w:left="432" w:hanging="432"/>
      </w:pPr>
      <w:r w:rsidRPr="00F849A5">
        <w:t>Acknowledg</w:t>
      </w:r>
      <w:r w:rsidR="00C15E3A" w:rsidRPr="00F849A5">
        <w:t>e</w:t>
      </w:r>
      <w:r w:rsidRPr="00F849A5">
        <w:t>ment</w:t>
      </w:r>
      <w:r w:rsidR="003E2741" w:rsidRPr="00F849A5">
        <w:t>s</w:t>
      </w:r>
    </w:p>
    <w:p w14:paraId="3EE6B548" w14:textId="71B7152B" w:rsidR="00856633" w:rsidRPr="00F849A5" w:rsidRDefault="00856633" w:rsidP="0057423C">
      <w:pPr>
        <w:rPr>
          <w:rFonts w:eastAsiaTheme="minorEastAsia"/>
          <w:sz w:val="22"/>
        </w:rPr>
      </w:pPr>
      <w:r w:rsidRPr="00F849A5">
        <w:t xml:space="preserve">This research was undertaken </w:t>
      </w:r>
      <w:r w:rsidR="00CC7CB2" w:rsidRPr="00F849A5">
        <w:t>in the</w:t>
      </w:r>
      <w:r w:rsidRPr="00F849A5">
        <w:t xml:space="preserve"> Imaging and Medical Beam Line (IMBL) at the Australian Synchrotron, Victoria, Australia. The authors would like to acknowledge Dr Anton </w:t>
      </w:r>
      <w:proofErr w:type="spellStart"/>
      <w:r w:rsidRPr="00F849A5">
        <w:t>Maksimenko</w:t>
      </w:r>
      <w:proofErr w:type="spellEnd"/>
      <w:r w:rsidR="00E52F25" w:rsidRPr="00F849A5">
        <w:t xml:space="preserve"> </w:t>
      </w:r>
      <w:r w:rsidRPr="00F849A5">
        <w:t>and the other beam scientists at Australian Synchrotron for their support during our experiments.</w:t>
      </w:r>
      <w:r w:rsidR="00E52F25" w:rsidRPr="00F849A5">
        <w:t xml:space="preserve"> </w:t>
      </w:r>
      <w:r w:rsidR="00502184" w:rsidRPr="00F849A5">
        <w:t xml:space="preserve">The authors also thank </w:t>
      </w:r>
      <w:r w:rsidR="0026354E" w:rsidRPr="00F849A5">
        <w:t xml:space="preserve">Dr </w:t>
      </w:r>
      <w:proofErr w:type="spellStart"/>
      <w:r w:rsidR="0026354E" w:rsidRPr="00F849A5">
        <w:t>Tabassm</w:t>
      </w:r>
      <w:proofErr w:type="spellEnd"/>
      <w:r w:rsidR="0026354E" w:rsidRPr="00F849A5">
        <w:t xml:space="preserve"> Afshar</w:t>
      </w:r>
      <w:r w:rsidR="003E2741" w:rsidRPr="00F849A5">
        <w:t xml:space="preserve"> and</w:t>
      </w:r>
      <w:r w:rsidR="0026354E" w:rsidRPr="00F849A5">
        <w:t xml:space="preserve"> Dr </w:t>
      </w:r>
      <w:proofErr w:type="spellStart"/>
      <w:r w:rsidR="0026354E" w:rsidRPr="00F849A5">
        <w:t>Xiuxiu</w:t>
      </w:r>
      <w:proofErr w:type="spellEnd"/>
      <w:r w:rsidR="0026354E" w:rsidRPr="00F849A5">
        <w:t xml:space="preserve"> Miao for </w:t>
      </w:r>
      <w:r w:rsidR="00FF60FC" w:rsidRPr="00F849A5">
        <w:t>the</w:t>
      </w:r>
      <w:r w:rsidR="003E2741" w:rsidRPr="00F849A5">
        <w:t>ir</w:t>
      </w:r>
      <w:r w:rsidR="00FF60FC" w:rsidRPr="00F849A5">
        <w:t xml:space="preserve"> support </w:t>
      </w:r>
      <w:r w:rsidR="003E2741" w:rsidRPr="00F849A5">
        <w:t>in</w:t>
      </w:r>
      <w:r w:rsidR="00FF60FC" w:rsidRPr="00F849A5">
        <w:t xml:space="preserve"> collecting the CT images. </w:t>
      </w:r>
      <w:r w:rsidR="00857A82" w:rsidRPr="00F849A5">
        <w:t xml:space="preserve">The first author </w:t>
      </w:r>
      <w:r w:rsidR="00F562A9" w:rsidRPr="00F849A5">
        <w:t>thanks The University of Melbourne</w:t>
      </w:r>
      <w:r w:rsidR="003E0471" w:rsidRPr="00F849A5">
        <w:t xml:space="preserve"> </w:t>
      </w:r>
      <w:r w:rsidR="00AA192B" w:rsidRPr="00F849A5">
        <w:t xml:space="preserve">for offering the </w:t>
      </w:r>
      <w:r w:rsidR="00C5726F" w:rsidRPr="00F849A5">
        <w:t>Melbourne Research Scholarship.</w:t>
      </w:r>
      <w:r w:rsidR="007A79FE" w:rsidRPr="00F849A5">
        <w:t xml:space="preserve"> </w:t>
      </w:r>
    </w:p>
    <w:p w14:paraId="4A192874" w14:textId="6FA5CD5E" w:rsidR="00654760" w:rsidRPr="00F849A5" w:rsidRDefault="00654760" w:rsidP="0057423C"/>
    <w:p w14:paraId="4BFB331C" w14:textId="314486C6" w:rsidR="00871EA6" w:rsidRPr="00F849A5" w:rsidRDefault="007409C7" w:rsidP="00505DAC">
      <w:pPr>
        <w:pStyle w:val="Heading1"/>
        <w:numPr>
          <w:ilvl w:val="0"/>
          <w:numId w:val="0"/>
        </w:numPr>
        <w:ind w:left="432" w:hanging="432"/>
      </w:pPr>
      <w:r w:rsidRPr="00F849A5">
        <w:t>References</w:t>
      </w:r>
    </w:p>
    <w:p w14:paraId="2072FC94" w14:textId="42D44A2C" w:rsidR="00871EA6" w:rsidRPr="00F849A5" w:rsidRDefault="00871EA6" w:rsidP="0057423C"/>
    <w:p w14:paraId="1F567808" w14:textId="77777777" w:rsidR="001C0E2D" w:rsidRPr="00F849A5" w:rsidRDefault="00871EA6" w:rsidP="001C0E2D">
      <w:pPr>
        <w:pStyle w:val="EndNoteBibliography"/>
        <w:ind w:firstLine="0"/>
        <w:rPr>
          <w:noProof/>
        </w:rPr>
      </w:pPr>
      <w:r w:rsidRPr="00F849A5">
        <w:fldChar w:fldCharType="begin"/>
      </w:r>
      <w:r w:rsidRPr="00F849A5">
        <w:instrText xml:space="preserve"> ADDIN EN.REFLIST </w:instrText>
      </w:r>
      <w:r w:rsidRPr="00F849A5">
        <w:fldChar w:fldCharType="separate"/>
      </w:r>
      <w:bookmarkStart w:id="113" w:name="_ENREF_1"/>
      <w:r w:rsidR="001C0E2D" w:rsidRPr="00F849A5">
        <w:rPr>
          <w:noProof/>
        </w:rPr>
        <w:t>[1] T.S. Yun, J.C. Santamarina, Fundamental study of thermal conduction in dry soils, Granular matter, 10(3) (2008) 197.</w:t>
      </w:r>
      <w:bookmarkEnd w:id="113"/>
    </w:p>
    <w:p w14:paraId="3C36EB1E" w14:textId="77777777" w:rsidR="001C0E2D" w:rsidRPr="00F849A5" w:rsidRDefault="001C0E2D" w:rsidP="001C0E2D">
      <w:pPr>
        <w:pStyle w:val="EndNoteBibliography"/>
        <w:ind w:firstLine="0"/>
        <w:rPr>
          <w:noProof/>
        </w:rPr>
      </w:pPr>
      <w:bookmarkStart w:id="114" w:name="_ENREF_2"/>
      <w:r w:rsidRPr="00F849A5">
        <w:rPr>
          <w:noProof/>
        </w:rPr>
        <w:t>[2] U. El Shamy, O. De Leon, R. Wells, Discrete element method study on effect of shear-induced anisotropy on thermal conductivity of granular soils, International Journal of Geomechanics, 13(1) (2013) 57-64.</w:t>
      </w:r>
      <w:bookmarkEnd w:id="114"/>
    </w:p>
    <w:p w14:paraId="2BD01793" w14:textId="77777777" w:rsidR="001C0E2D" w:rsidRPr="00F849A5" w:rsidRDefault="001C0E2D" w:rsidP="001C0E2D">
      <w:pPr>
        <w:pStyle w:val="EndNoteBibliography"/>
        <w:ind w:firstLine="0"/>
        <w:rPr>
          <w:noProof/>
        </w:rPr>
      </w:pPr>
      <w:bookmarkStart w:id="115" w:name="_ENREF_3"/>
      <w:r w:rsidRPr="00F849A5">
        <w:rPr>
          <w:noProof/>
        </w:rPr>
        <w:t>[3] Y. Asakuma, Y. Kanazawa, T. Yamamoto, Thermal radiation analysis of packed bed by a homogenization method, International Journal of Heat and Mass Transfer, 73 (2014) 97-102.</w:t>
      </w:r>
      <w:bookmarkEnd w:id="115"/>
    </w:p>
    <w:p w14:paraId="3D6FD524" w14:textId="77777777" w:rsidR="001C0E2D" w:rsidRPr="00F849A5" w:rsidRDefault="001C0E2D" w:rsidP="001C0E2D">
      <w:pPr>
        <w:pStyle w:val="EndNoteBibliography"/>
        <w:ind w:firstLine="0"/>
        <w:rPr>
          <w:noProof/>
        </w:rPr>
      </w:pPr>
      <w:bookmarkStart w:id="116" w:name="_ENREF_4"/>
      <w:r w:rsidRPr="00F849A5">
        <w:rPr>
          <w:noProof/>
        </w:rPr>
        <w:t>[4] C. Argento, D. Bouvard, Thermal conductivity of granular media, Powders &amp; grains,  (1993) 129-134.</w:t>
      </w:r>
      <w:bookmarkEnd w:id="116"/>
    </w:p>
    <w:p w14:paraId="0FBD1A4D" w14:textId="77777777" w:rsidR="001C0E2D" w:rsidRPr="00F849A5" w:rsidRDefault="001C0E2D" w:rsidP="001C0E2D">
      <w:pPr>
        <w:pStyle w:val="EndNoteBibliography"/>
        <w:ind w:firstLine="0"/>
        <w:rPr>
          <w:noProof/>
        </w:rPr>
      </w:pPr>
      <w:bookmarkStart w:id="117" w:name="_ENREF_5"/>
      <w:r w:rsidRPr="00F849A5">
        <w:rPr>
          <w:noProof/>
        </w:rPr>
        <w:t>[5] R. Askari, S.H. Hejazi, M. Sahimi, Thermal Conduction in Deforming Isotropic and Anisotropic Granular Porous Media with Rough Grain Surface, Transport in Porous Media, 124 (2018) 221-236.</w:t>
      </w:r>
      <w:bookmarkEnd w:id="117"/>
    </w:p>
    <w:p w14:paraId="6841307C" w14:textId="77777777" w:rsidR="001C0E2D" w:rsidRPr="00F849A5" w:rsidRDefault="001C0E2D" w:rsidP="001C0E2D">
      <w:pPr>
        <w:pStyle w:val="EndNoteBibliography"/>
        <w:ind w:firstLine="0"/>
        <w:rPr>
          <w:noProof/>
        </w:rPr>
      </w:pPr>
      <w:bookmarkStart w:id="118" w:name="_ENREF_6"/>
      <w:r w:rsidRPr="00F849A5">
        <w:rPr>
          <w:noProof/>
        </w:rPr>
        <w:t>[6] B. Aduda, Effective thermal conductivity of loose particulate systems, Journal of materials science, 31(24) (1996) 6441-6448.</w:t>
      </w:r>
      <w:bookmarkEnd w:id="118"/>
    </w:p>
    <w:p w14:paraId="16F87ED5" w14:textId="77777777" w:rsidR="001C0E2D" w:rsidRPr="00F849A5" w:rsidRDefault="001C0E2D" w:rsidP="001C0E2D">
      <w:pPr>
        <w:pStyle w:val="EndNoteBibliography"/>
        <w:ind w:firstLine="0"/>
        <w:rPr>
          <w:noProof/>
        </w:rPr>
      </w:pPr>
      <w:bookmarkStart w:id="119" w:name="_ENREF_7"/>
      <w:r w:rsidRPr="00F849A5">
        <w:rPr>
          <w:noProof/>
        </w:rPr>
        <w:t>[7] M. Gangadhara Rao, D. Singh, A generalized relationship to estimate thermal resistivity of soils, Canadian Geotechnical Journal, 36(4) (1999) 767-773.</w:t>
      </w:r>
      <w:bookmarkEnd w:id="119"/>
    </w:p>
    <w:p w14:paraId="1B5C6732" w14:textId="77777777" w:rsidR="001C0E2D" w:rsidRPr="00F849A5" w:rsidRDefault="001C0E2D" w:rsidP="001C0E2D">
      <w:pPr>
        <w:pStyle w:val="EndNoteBibliography"/>
        <w:ind w:firstLine="0"/>
        <w:rPr>
          <w:noProof/>
        </w:rPr>
      </w:pPr>
      <w:bookmarkStart w:id="120" w:name="_ENREF_8"/>
      <w:r w:rsidRPr="00F849A5">
        <w:rPr>
          <w:noProof/>
        </w:rPr>
        <w:t>[8] J. Côté, J.-M. Konrad, Thermal conductivity of base-course materials, Canadian Geotechnical Journal, 42(1) (2005) 61-78.</w:t>
      </w:r>
      <w:bookmarkEnd w:id="120"/>
    </w:p>
    <w:p w14:paraId="2F09143F" w14:textId="77777777" w:rsidR="001C0E2D" w:rsidRPr="00F849A5" w:rsidRDefault="001C0E2D" w:rsidP="001C0E2D">
      <w:pPr>
        <w:pStyle w:val="EndNoteBibliography"/>
        <w:ind w:firstLine="0"/>
        <w:rPr>
          <w:noProof/>
        </w:rPr>
      </w:pPr>
      <w:bookmarkStart w:id="121" w:name="_ENREF_9"/>
      <w:r w:rsidRPr="00F849A5">
        <w:rPr>
          <w:noProof/>
        </w:rPr>
        <w:t>[9] L. Fletcher, Recent developments in contact conductance heat transfer, Journal of Heat Transfer, 110(4b) (1988) 1059-1070.</w:t>
      </w:r>
      <w:bookmarkEnd w:id="121"/>
    </w:p>
    <w:p w14:paraId="220706FC" w14:textId="77777777" w:rsidR="001C0E2D" w:rsidRPr="00F849A5" w:rsidRDefault="001C0E2D" w:rsidP="001C0E2D">
      <w:pPr>
        <w:pStyle w:val="EndNoteBibliography"/>
        <w:ind w:firstLine="0"/>
        <w:rPr>
          <w:noProof/>
        </w:rPr>
      </w:pPr>
      <w:bookmarkStart w:id="122" w:name="_ENREF_10"/>
      <w:r w:rsidRPr="00F849A5">
        <w:rPr>
          <w:noProof/>
        </w:rPr>
        <w:lastRenderedPageBreak/>
        <w:t>[10] Y. Hu, J. Wang, J. Yang, I. Mudawar, Q. Wang, Experimental study of forced convective heat transfer in grille-particle composite packed beds, International Journal of Heat and Mass Transfer, 129 (2019) 103-112.</w:t>
      </w:r>
      <w:bookmarkEnd w:id="122"/>
    </w:p>
    <w:p w14:paraId="5253949F" w14:textId="77777777" w:rsidR="001C0E2D" w:rsidRPr="00F849A5" w:rsidRDefault="001C0E2D" w:rsidP="001C0E2D">
      <w:pPr>
        <w:pStyle w:val="EndNoteBibliography"/>
        <w:ind w:firstLine="0"/>
        <w:rPr>
          <w:noProof/>
        </w:rPr>
      </w:pPr>
      <w:bookmarkStart w:id="123" w:name="_ENREF_11"/>
      <w:r w:rsidRPr="00F849A5">
        <w:rPr>
          <w:noProof/>
        </w:rPr>
        <w:t>[11] A. Tordesillas, Q. Lin, J. Zhang, R. Behringer, J. Shi, Structural stability and jamming of self-organized cluster conformations in dense granular materials, Journal of the Mechanics and Physics of Solids, 59(2) (2011) 265-296.</w:t>
      </w:r>
      <w:bookmarkEnd w:id="123"/>
    </w:p>
    <w:p w14:paraId="2BA66287" w14:textId="77777777" w:rsidR="001C0E2D" w:rsidRPr="00F849A5" w:rsidRDefault="001C0E2D" w:rsidP="001C0E2D">
      <w:pPr>
        <w:pStyle w:val="EndNoteBibliography"/>
        <w:ind w:firstLine="0"/>
        <w:rPr>
          <w:noProof/>
        </w:rPr>
      </w:pPr>
      <w:bookmarkStart w:id="124" w:name="_ENREF_12"/>
      <w:r w:rsidRPr="00F849A5">
        <w:rPr>
          <w:noProof/>
        </w:rPr>
        <w:t>[12] L. Papadopoulos, M.A. Porter, K.E. Daniels, D.S. Bassett, Network analysis of particles and grains, Journal of Complex Networks, 6(4) (2018) 485-565.</w:t>
      </w:r>
      <w:bookmarkEnd w:id="124"/>
    </w:p>
    <w:p w14:paraId="14931A8B" w14:textId="77777777" w:rsidR="001C0E2D" w:rsidRPr="00F849A5" w:rsidRDefault="001C0E2D" w:rsidP="001C0E2D">
      <w:pPr>
        <w:pStyle w:val="EndNoteBibliography"/>
        <w:ind w:firstLine="0"/>
        <w:rPr>
          <w:noProof/>
        </w:rPr>
      </w:pPr>
      <w:bookmarkStart w:id="125" w:name="_ENREF_13"/>
      <w:r w:rsidRPr="00F849A5">
        <w:rPr>
          <w:noProof/>
        </w:rPr>
        <w:t>[13] J. Scott, Social network analysis, Sociology, 22(1) (1988) 109-127.</w:t>
      </w:r>
      <w:bookmarkEnd w:id="125"/>
    </w:p>
    <w:p w14:paraId="77A6C4A7" w14:textId="77777777" w:rsidR="001C0E2D" w:rsidRPr="00F849A5" w:rsidRDefault="001C0E2D" w:rsidP="001C0E2D">
      <w:pPr>
        <w:pStyle w:val="EndNoteBibliography"/>
        <w:ind w:firstLine="0"/>
        <w:rPr>
          <w:noProof/>
        </w:rPr>
      </w:pPr>
      <w:bookmarkStart w:id="126" w:name="_ENREF_14"/>
      <w:r w:rsidRPr="00F849A5">
        <w:rPr>
          <w:noProof/>
        </w:rPr>
        <w:t>[14] A.J. Liu, S.R. Nagel, W. Van Saarloos, M. Wyart, The jamming scenario-an introduction and outlook, in:  Dynamical heterogeneities in glasses, colloids, and granular media, Oxford University Press, 2011.</w:t>
      </w:r>
      <w:bookmarkEnd w:id="126"/>
    </w:p>
    <w:p w14:paraId="33766B10" w14:textId="77777777" w:rsidR="001C0E2D" w:rsidRPr="00F849A5" w:rsidRDefault="001C0E2D" w:rsidP="001C0E2D">
      <w:pPr>
        <w:pStyle w:val="EndNoteBibliography"/>
        <w:ind w:firstLine="0"/>
        <w:rPr>
          <w:noProof/>
        </w:rPr>
      </w:pPr>
      <w:bookmarkStart w:id="127" w:name="_ENREF_15"/>
      <w:r w:rsidRPr="00F849A5">
        <w:rPr>
          <w:noProof/>
        </w:rPr>
        <w:t>[15] W. Dai, D. Hanaor, Y. Gan, The effects of packing structure on the effective thermal conductivity of granular media: A grain scale investigation, International Journal of Thermal Sciences, 142 (2019) 266-279.</w:t>
      </w:r>
      <w:bookmarkEnd w:id="127"/>
    </w:p>
    <w:p w14:paraId="51D55FC3" w14:textId="77777777" w:rsidR="001C0E2D" w:rsidRPr="00F849A5" w:rsidRDefault="001C0E2D" w:rsidP="001C0E2D">
      <w:pPr>
        <w:pStyle w:val="EndNoteBibliography"/>
        <w:ind w:firstLine="0"/>
        <w:rPr>
          <w:noProof/>
        </w:rPr>
      </w:pPr>
      <w:bookmarkStart w:id="128" w:name="_ENREF_16"/>
      <w:r w:rsidRPr="00F849A5">
        <w:rPr>
          <w:noProof/>
        </w:rPr>
        <w:t>[16] G. Fu, S. Wilkinson, R.J. Dawson, A spatial network model for civil infrastructure system development, Com</w:t>
      </w:r>
      <w:r w:rsidRPr="00F849A5">
        <w:rPr>
          <w:rFonts w:hint="eastAsia"/>
          <w:noProof/>
        </w:rPr>
        <w:t>puter</w:t>
      </w:r>
      <w:r w:rsidRPr="00F849A5">
        <w:rPr>
          <w:rFonts w:hint="eastAsia"/>
          <w:noProof/>
        </w:rPr>
        <w:t>‐</w:t>
      </w:r>
      <w:r w:rsidRPr="00F849A5">
        <w:rPr>
          <w:rFonts w:hint="eastAsia"/>
          <w:noProof/>
        </w:rPr>
        <w:t>Aided Civil and Infrastructure Engineering, 31(9) (2016) 661-680.</w:t>
      </w:r>
      <w:bookmarkEnd w:id="128"/>
    </w:p>
    <w:p w14:paraId="2D33DD5E" w14:textId="77777777" w:rsidR="001C0E2D" w:rsidRPr="00F849A5" w:rsidRDefault="001C0E2D" w:rsidP="001C0E2D">
      <w:pPr>
        <w:pStyle w:val="EndNoteBibliography"/>
        <w:ind w:firstLine="0"/>
        <w:rPr>
          <w:noProof/>
        </w:rPr>
      </w:pPr>
      <w:bookmarkStart w:id="129" w:name="_ENREF_17"/>
      <w:r w:rsidRPr="00F849A5">
        <w:rPr>
          <w:rFonts w:hint="eastAsia"/>
          <w:noProof/>
        </w:rPr>
        <w:t>[17] S. Argyroudis, J. Selva, P. Gehl, K. Pitilakis, Systemic seismic risk assessment of road networks considering interactions with the built environment, Computer</w:t>
      </w:r>
      <w:r w:rsidRPr="00F849A5">
        <w:rPr>
          <w:rFonts w:hint="eastAsia"/>
          <w:noProof/>
        </w:rPr>
        <w:t>‐</w:t>
      </w:r>
      <w:r w:rsidRPr="00F849A5">
        <w:rPr>
          <w:rFonts w:hint="eastAsia"/>
          <w:noProof/>
        </w:rPr>
        <w:t>Aided Civil and In</w:t>
      </w:r>
      <w:r w:rsidRPr="00F849A5">
        <w:rPr>
          <w:noProof/>
        </w:rPr>
        <w:t>frastructure Engineering, 30(7) (2015) 524-540.</w:t>
      </w:r>
      <w:bookmarkEnd w:id="129"/>
    </w:p>
    <w:p w14:paraId="1A0FE4DC" w14:textId="77777777" w:rsidR="001C0E2D" w:rsidRPr="00F849A5" w:rsidRDefault="001C0E2D" w:rsidP="001C0E2D">
      <w:pPr>
        <w:pStyle w:val="EndNoteBibliography"/>
        <w:ind w:firstLine="0"/>
        <w:rPr>
          <w:noProof/>
        </w:rPr>
      </w:pPr>
      <w:bookmarkStart w:id="130" w:name="_ENREF_18"/>
      <w:r w:rsidRPr="00F849A5">
        <w:rPr>
          <w:rFonts w:hint="eastAsia"/>
          <w:noProof/>
        </w:rPr>
        <w:t>[18] A. Bozza, D. Asprone, F. Parisi, G. Manfredi, Alternative resilience indices for city ecosystems subjected to natural hazards, Computer</w:t>
      </w:r>
      <w:r w:rsidRPr="00F849A5">
        <w:rPr>
          <w:rFonts w:hint="eastAsia"/>
          <w:noProof/>
        </w:rPr>
        <w:t>‐</w:t>
      </w:r>
      <w:r w:rsidRPr="00F849A5">
        <w:rPr>
          <w:rFonts w:hint="eastAsia"/>
          <w:noProof/>
        </w:rPr>
        <w:t>Aided Civil and Infrastructure Engineering, 32(7) (2017) 527-545.</w:t>
      </w:r>
      <w:bookmarkEnd w:id="130"/>
    </w:p>
    <w:p w14:paraId="0F67A34A" w14:textId="77777777" w:rsidR="001C0E2D" w:rsidRPr="00F849A5" w:rsidRDefault="001C0E2D" w:rsidP="001C0E2D">
      <w:pPr>
        <w:pStyle w:val="EndNoteBibliography"/>
        <w:ind w:firstLine="0"/>
        <w:rPr>
          <w:noProof/>
        </w:rPr>
      </w:pPr>
      <w:bookmarkStart w:id="131" w:name="_ENREF_19"/>
      <w:r w:rsidRPr="00F849A5">
        <w:rPr>
          <w:noProof/>
        </w:rPr>
        <w:t>[19] H.M. Jaeger, T. Shinbrot, P.B. Umbanhowar, Does the granular matter?, Proceedings of the National Academy of Sciences, 97(24) (2000) 12959-12960.</w:t>
      </w:r>
      <w:bookmarkEnd w:id="131"/>
    </w:p>
    <w:p w14:paraId="36F1CFBF" w14:textId="77777777" w:rsidR="001C0E2D" w:rsidRPr="00F849A5" w:rsidRDefault="001C0E2D" w:rsidP="001C0E2D">
      <w:pPr>
        <w:pStyle w:val="EndNoteBibliography"/>
        <w:ind w:firstLine="0"/>
        <w:rPr>
          <w:noProof/>
        </w:rPr>
      </w:pPr>
      <w:bookmarkStart w:id="132" w:name="_ENREF_20"/>
      <w:r w:rsidRPr="00F849A5">
        <w:rPr>
          <w:noProof/>
        </w:rPr>
        <w:t>[20] M.E. Newman, The structure and function of complex networks, SIAM review, 45(2) (2003) 167-256.</w:t>
      </w:r>
      <w:bookmarkEnd w:id="132"/>
    </w:p>
    <w:p w14:paraId="2757E9F0" w14:textId="77777777" w:rsidR="001C0E2D" w:rsidRPr="00F849A5" w:rsidRDefault="001C0E2D" w:rsidP="001C0E2D">
      <w:pPr>
        <w:pStyle w:val="EndNoteBibliography"/>
        <w:ind w:firstLine="0"/>
        <w:rPr>
          <w:noProof/>
        </w:rPr>
      </w:pPr>
      <w:bookmarkStart w:id="133" w:name="_ENREF_21"/>
      <w:r w:rsidRPr="00F849A5">
        <w:rPr>
          <w:noProof/>
        </w:rPr>
        <w:t>[21] J.H. van der Linden, G.A. Narsilio, A. Tordesillas, Machine learning framework for analysis of transport through complex networks in porous, granular media: a focus on permeability, Physical Review E, 94(2) (2016) 022904.</w:t>
      </w:r>
      <w:bookmarkEnd w:id="133"/>
    </w:p>
    <w:p w14:paraId="1C266E0A" w14:textId="77777777" w:rsidR="001C0E2D" w:rsidRPr="00F849A5" w:rsidRDefault="001C0E2D" w:rsidP="001C0E2D">
      <w:pPr>
        <w:pStyle w:val="EndNoteBibliography"/>
        <w:ind w:firstLine="0"/>
        <w:rPr>
          <w:noProof/>
        </w:rPr>
      </w:pPr>
      <w:bookmarkStart w:id="134" w:name="_ENREF_22"/>
      <w:r w:rsidRPr="00F849A5">
        <w:rPr>
          <w:noProof/>
        </w:rPr>
        <w:t>[22] A.G. Smart, J.M. Ottino, Evolving loop structure in gradually tilted two-dimensional granular packings, Physical Review E, 77(4) (2008) 041307.</w:t>
      </w:r>
      <w:bookmarkEnd w:id="134"/>
    </w:p>
    <w:p w14:paraId="09DEF7B2" w14:textId="77777777" w:rsidR="001C0E2D" w:rsidRPr="00F849A5" w:rsidRDefault="001C0E2D" w:rsidP="001C0E2D">
      <w:pPr>
        <w:pStyle w:val="EndNoteBibliography"/>
        <w:ind w:firstLine="0"/>
        <w:rPr>
          <w:noProof/>
        </w:rPr>
      </w:pPr>
      <w:bookmarkStart w:id="135" w:name="_ENREF_23"/>
      <w:r w:rsidRPr="00F849A5">
        <w:rPr>
          <w:noProof/>
        </w:rPr>
        <w:t>[23] N. Rivier, Extended constraints, arches and soft modes in granular materials, Journal of non-crystalline solids, 352(42-49) (2006) 4505-4508.</w:t>
      </w:r>
      <w:bookmarkEnd w:id="135"/>
    </w:p>
    <w:p w14:paraId="73C65FDF" w14:textId="77777777" w:rsidR="001C0E2D" w:rsidRPr="00F849A5" w:rsidRDefault="001C0E2D" w:rsidP="001C0E2D">
      <w:pPr>
        <w:pStyle w:val="EndNoteBibliography"/>
        <w:ind w:firstLine="0"/>
        <w:rPr>
          <w:noProof/>
        </w:rPr>
      </w:pPr>
      <w:bookmarkStart w:id="136" w:name="_ENREF_24"/>
      <w:r w:rsidRPr="00F849A5">
        <w:rPr>
          <w:noProof/>
        </w:rPr>
        <w:t>[24] R.M. Baram, H. Herrmann, N. Rivier, Space-filling bearings in three dimensions, Physical review letters, 92(4) (2004) 044301.</w:t>
      </w:r>
      <w:bookmarkEnd w:id="136"/>
    </w:p>
    <w:p w14:paraId="218FE26D" w14:textId="77777777" w:rsidR="001C0E2D" w:rsidRPr="00F849A5" w:rsidRDefault="001C0E2D" w:rsidP="001C0E2D">
      <w:pPr>
        <w:pStyle w:val="EndNoteBibliography"/>
        <w:ind w:firstLine="0"/>
        <w:rPr>
          <w:noProof/>
        </w:rPr>
      </w:pPr>
      <w:bookmarkStart w:id="137" w:name="_ENREF_25"/>
      <w:r w:rsidRPr="00F849A5">
        <w:rPr>
          <w:noProof/>
        </w:rPr>
        <w:t>[25] J. Kim, Y.-R. Goo, I. Choi, S. Kim, D. Lee, Toward high-accuracy and high-applicability of a practical model to predict effective thermal conductivity of particle-reinforced composites, International Journal of Heat and Mass Transfer, 131 (2019) 863-872.</w:t>
      </w:r>
      <w:bookmarkEnd w:id="137"/>
    </w:p>
    <w:p w14:paraId="11B9E844" w14:textId="77777777" w:rsidR="001C0E2D" w:rsidRPr="00F849A5" w:rsidRDefault="001C0E2D" w:rsidP="001C0E2D">
      <w:pPr>
        <w:pStyle w:val="EndNoteBibliography"/>
        <w:ind w:firstLine="0"/>
        <w:rPr>
          <w:noProof/>
        </w:rPr>
      </w:pPr>
      <w:bookmarkStart w:id="138" w:name="_ENREF_26"/>
      <w:r w:rsidRPr="00F849A5">
        <w:rPr>
          <w:noProof/>
        </w:rPr>
        <w:t>[26] A.M. Abyzov, A.V. Goryunov, F.M. Shakhov, Effective thermal conductivity of disperse materials. I. Compliance of common models with experimental data, International Journal of Heat and Mass Transfer, 67 (2013) 752-767.</w:t>
      </w:r>
      <w:bookmarkEnd w:id="138"/>
    </w:p>
    <w:p w14:paraId="445C742D" w14:textId="77777777" w:rsidR="001C0E2D" w:rsidRPr="00F849A5" w:rsidRDefault="001C0E2D" w:rsidP="001C0E2D">
      <w:pPr>
        <w:pStyle w:val="EndNoteBibliography"/>
        <w:ind w:firstLine="0"/>
        <w:rPr>
          <w:noProof/>
        </w:rPr>
      </w:pPr>
      <w:bookmarkStart w:id="139" w:name="_ENREF_27"/>
      <w:r w:rsidRPr="00F849A5">
        <w:rPr>
          <w:noProof/>
        </w:rPr>
        <w:t>[27] F. Liu, Y. Cai, L. Wang, J. Zhao, Effects of nanoparticle shapes on laminar forced convective heat transfer in curved ducts using two-phase model, International Journal of Heat and Mass Transfer, 116 (2018) 292-305.</w:t>
      </w:r>
      <w:bookmarkEnd w:id="139"/>
    </w:p>
    <w:p w14:paraId="147CAF74" w14:textId="77777777" w:rsidR="001C0E2D" w:rsidRPr="00F849A5" w:rsidRDefault="001C0E2D" w:rsidP="001C0E2D">
      <w:pPr>
        <w:pStyle w:val="EndNoteBibliography"/>
        <w:ind w:firstLine="0"/>
        <w:rPr>
          <w:noProof/>
        </w:rPr>
      </w:pPr>
      <w:bookmarkStart w:id="140" w:name="_ENREF_28"/>
      <w:r w:rsidRPr="00F849A5">
        <w:rPr>
          <w:noProof/>
        </w:rPr>
        <w:t>[28] W. Fei, G. Narsilio, M. Disfani, Impact of three-dimensional sphericity and roundness on heat transfer in granular materials  (Under review), Powder Technology,  (2019).</w:t>
      </w:r>
      <w:bookmarkEnd w:id="140"/>
    </w:p>
    <w:p w14:paraId="20C141A4" w14:textId="77777777" w:rsidR="001C0E2D" w:rsidRPr="00F849A5" w:rsidRDefault="001C0E2D" w:rsidP="001C0E2D">
      <w:pPr>
        <w:pStyle w:val="EndNoteBibliography"/>
        <w:ind w:firstLine="0"/>
        <w:rPr>
          <w:noProof/>
        </w:rPr>
      </w:pPr>
      <w:bookmarkStart w:id="141" w:name="_ENREF_29"/>
      <w:r w:rsidRPr="00F849A5">
        <w:rPr>
          <w:rFonts w:hint="eastAsia"/>
          <w:noProof/>
        </w:rPr>
        <w:t>[29] A. Abbas, M.E. Kutay, H. Azari, R. Rasmussen, Three</w:t>
      </w:r>
      <w:r w:rsidRPr="00F849A5">
        <w:rPr>
          <w:rFonts w:hint="eastAsia"/>
          <w:noProof/>
        </w:rPr>
        <w:t>‐</w:t>
      </w:r>
      <w:r w:rsidRPr="00F849A5">
        <w:rPr>
          <w:rFonts w:hint="eastAsia"/>
          <w:noProof/>
        </w:rPr>
        <w:t>dimensional surface texture characterization of Portland cement concrete pavements, Computer</w:t>
      </w:r>
      <w:r w:rsidRPr="00F849A5">
        <w:rPr>
          <w:rFonts w:hint="eastAsia"/>
          <w:noProof/>
        </w:rPr>
        <w:t>‐</w:t>
      </w:r>
      <w:r w:rsidRPr="00F849A5">
        <w:rPr>
          <w:rFonts w:hint="eastAsia"/>
          <w:noProof/>
        </w:rPr>
        <w:t>Aided Civil and Infrastructure Engineering, 22(3) (2007) 197-209.</w:t>
      </w:r>
      <w:bookmarkEnd w:id="141"/>
    </w:p>
    <w:p w14:paraId="41ABDF30" w14:textId="77777777" w:rsidR="001C0E2D" w:rsidRPr="00F849A5" w:rsidRDefault="001C0E2D" w:rsidP="001C0E2D">
      <w:pPr>
        <w:pStyle w:val="EndNoteBibliography"/>
        <w:ind w:firstLine="0"/>
        <w:rPr>
          <w:noProof/>
        </w:rPr>
      </w:pPr>
      <w:bookmarkStart w:id="142" w:name="_ENREF_30"/>
      <w:r w:rsidRPr="00F849A5">
        <w:rPr>
          <w:noProof/>
        </w:rPr>
        <w:t>[30] M.E. Kutay, A.H. Aydilek, Pore pr</w:t>
      </w:r>
      <w:r w:rsidRPr="00F849A5">
        <w:rPr>
          <w:rFonts w:hint="eastAsia"/>
          <w:noProof/>
        </w:rPr>
        <w:t>essure and viscous shear stress distribution due to water flow within asphalt pore structure, Computer</w:t>
      </w:r>
      <w:r w:rsidRPr="00F849A5">
        <w:rPr>
          <w:rFonts w:hint="eastAsia"/>
          <w:noProof/>
        </w:rPr>
        <w:t>‐</w:t>
      </w:r>
      <w:r w:rsidRPr="00F849A5">
        <w:rPr>
          <w:rFonts w:hint="eastAsia"/>
          <w:noProof/>
        </w:rPr>
        <w:t>Aided Civil and Infrastructure Engineering, 24(3) (2009) 212-224.</w:t>
      </w:r>
      <w:bookmarkEnd w:id="142"/>
    </w:p>
    <w:p w14:paraId="36B82337" w14:textId="77777777" w:rsidR="001C0E2D" w:rsidRPr="00F849A5" w:rsidRDefault="001C0E2D" w:rsidP="001C0E2D">
      <w:pPr>
        <w:pStyle w:val="EndNoteBibliography"/>
        <w:ind w:firstLine="0"/>
        <w:rPr>
          <w:noProof/>
        </w:rPr>
      </w:pPr>
      <w:bookmarkStart w:id="143" w:name="_ENREF_31"/>
      <w:r w:rsidRPr="00F849A5">
        <w:rPr>
          <w:noProof/>
        </w:rPr>
        <w:lastRenderedPageBreak/>
        <w:t>[31] M.R. Khelifa, S. Guessasma, New computational model based on finite element metho</w:t>
      </w:r>
      <w:r w:rsidRPr="00F849A5">
        <w:rPr>
          <w:rFonts w:hint="eastAsia"/>
          <w:noProof/>
        </w:rPr>
        <w:t>d to quantify damage evolution due to external sulfate attack on self</w:t>
      </w:r>
      <w:r w:rsidRPr="00F849A5">
        <w:rPr>
          <w:rFonts w:hint="eastAsia"/>
          <w:noProof/>
        </w:rPr>
        <w:t>‐</w:t>
      </w:r>
      <w:r w:rsidRPr="00F849A5">
        <w:rPr>
          <w:rFonts w:hint="eastAsia"/>
          <w:noProof/>
        </w:rPr>
        <w:t>compacting concretes, Computer</w:t>
      </w:r>
      <w:r w:rsidRPr="00F849A5">
        <w:rPr>
          <w:rFonts w:hint="eastAsia"/>
          <w:noProof/>
        </w:rPr>
        <w:t>‐</w:t>
      </w:r>
      <w:r w:rsidRPr="00F849A5">
        <w:rPr>
          <w:rFonts w:hint="eastAsia"/>
          <w:noProof/>
        </w:rPr>
        <w:t>Aided Civil and Infrastructure Engineering, 28(4) (2013) 260-272.</w:t>
      </w:r>
      <w:bookmarkEnd w:id="143"/>
    </w:p>
    <w:p w14:paraId="5E1A581A" w14:textId="77777777" w:rsidR="001C0E2D" w:rsidRPr="00F849A5" w:rsidRDefault="001C0E2D" w:rsidP="001C0E2D">
      <w:pPr>
        <w:pStyle w:val="EndNoteBibliography"/>
        <w:ind w:firstLine="0"/>
        <w:rPr>
          <w:noProof/>
        </w:rPr>
      </w:pPr>
      <w:bookmarkStart w:id="144" w:name="_ENREF_32"/>
      <w:r w:rsidRPr="00F849A5">
        <w:rPr>
          <w:noProof/>
        </w:rPr>
        <w:t>[32] G.A. Narsilio, J. Kress, T.S. Yun, Characterisation of conduction phenomena in soils at the particle-scale: Finite element analyses in conjunction with synthetic 3D imaging, Computers and Geotechnics, 37(7) (2010) 828-836.</w:t>
      </w:r>
      <w:bookmarkEnd w:id="144"/>
    </w:p>
    <w:p w14:paraId="382234F1" w14:textId="77777777" w:rsidR="001C0E2D" w:rsidRPr="00F849A5" w:rsidRDefault="001C0E2D" w:rsidP="001C0E2D">
      <w:pPr>
        <w:pStyle w:val="EndNoteBibliography"/>
        <w:ind w:firstLine="0"/>
        <w:rPr>
          <w:noProof/>
        </w:rPr>
      </w:pPr>
      <w:bookmarkStart w:id="145" w:name="_ENREF_33"/>
      <w:r w:rsidRPr="00F849A5">
        <w:rPr>
          <w:noProof/>
        </w:rPr>
        <w:t>[33] L. Miettinen, P. Kekäläinen, T. Turpeinen, J. Hyväluoma, J. Merikoski, J. Timonen, Dependence of thermal conductivity on structural parameters in porous samples, AIP Advances, 2(1) (2012) 012101.</w:t>
      </w:r>
      <w:bookmarkEnd w:id="145"/>
    </w:p>
    <w:p w14:paraId="60C2B201" w14:textId="77777777" w:rsidR="001C0E2D" w:rsidRPr="00F849A5" w:rsidRDefault="001C0E2D" w:rsidP="001C0E2D">
      <w:pPr>
        <w:pStyle w:val="EndNoteBibliography"/>
        <w:ind w:firstLine="0"/>
        <w:rPr>
          <w:noProof/>
        </w:rPr>
      </w:pPr>
      <w:bookmarkStart w:id="146" w:name="_ENREF_34"/>
      <w:r w:rsidRPr="00F849A5">
        <w:rPr>
          <w:noProof/>
        </w:rPr>
        <w:t>[34] T.S. Yun, T.M. Evans, Three-dimensional random network model for thermal conductivity in particulate materials, Computers and Geotechnics, 37(7) (2010) 991-998.</w:t>
      </w:r>
      <w:bookmarkEnd w:id="146"/>
    </w:p>
    <w:p w14:paraId="269929B4" w14:textId="77777777" w:rsidR="001C0E2D" w:rsidRPr="00F849A5" w:rsidRDefault="001C0E2D" w:rsidP="001C0E2D">
      <w:pPr>
        <w:pStyle w:val="EndNoteBibliography"/>
        <w:ind w:firstLine="0"/>
        <w:rPr>
          <w:noProof/>
        </w:rPr>
      </w:pPr>
      <w:bookmarkStart w:id="147" w:name="_ENREF_35"/>
      <w:r w:rsidRPr="00F849A5">
        <w:rPr>
          <w:noProof/>
        </w:rPr>
        <w:t>[35] R.K. Desu, A.R. Peeketi, R.K. Annabattula, Artificial neural network-based prediction of effective thermal conductivity of a granular bed in a gaseous environment, Computational Particle Mechanics, 6(3) (2019) 503-514.</w:t>
      </w:r>
      <w:bookmarkEnd w:id="147"/>
    </w:p>
    <w:p w14:paraId="10E37313" w14:textId="77777777" w:rsidR="001C0E2D" w:rsidRPr="00F849A5" w:rsidRDefault="001C0E2D" w:rsidP="001C0E2D">
      <w:pPr>
        <w:pStyle w:val="EndNoteBibliography"/>
        <w:ind w:firstLine="0"/>
        <w:rPr>
          <w:noProof/>
        </w:rPr>
      </w:pPr>
      <w:bookmarkStart w:id="148" w:name="_ENREF_36"/>
      <w:r w:rsidRPr="00F849A5">
        <w:rPr>
          <w:noProof/>
        </w:rPr>
        <w:t>[36] O. Birkholz, Y. Gan, M. Kamlah, Modeling the effective conductivity of the solid and the pore phase in granular materials using resistor networks, Powder Technology, 351 (2019) 54-65.</w:t>
      </w:r>
      <w:bookmarkEnd w:id="148"/>
    </w:p>
    <w:p w14:paraId="0D86C061" w14:textId="77777777" w:rsidR="001C0E2D" w:rsidRPr="00F849A5" w:rsidRDefault="001C0E2D" w:rsidP="001C0E2D">
      <w:pPr>
        <w:pStyle w:val="EndNoteBibliography"/>
        <w:ind w:firstLine="0"/>
        <w:rPr>
          <w:noProof/>
        </w:rPr>
      </w:pPr>
      <w:bookmarkStart w:id="149" w:name="_ENREF_37"/>
      <w:r w:rsidRPr="00F849A5">
        <w:rPr>
          <w:noProof/>
        </w:rPr>
        <w:t>[37] J.H. van der Linden, G. Narsilio, A. Tordesillas, Thermal conductance network model for computerised tomography images of real geomaterials (Under review), Computers and Geotechnics,  (2019).</w:t>
      </w:r>
      <w:bookmarkEnd w:id="149"/>
    </w:p>
    <w:p w14:paraId="5A08E413" w14:textId="77777777" w:rsidR="001C0E2D" w:rsidRPr="00F849A5" w:rsidRDefault="001C0E2D" w:rsidP="001C0E2D">
      <w:pPr>
        <w:pStyle w:val="EndNoteBibliography"/>
        <w:ind w:firstLine="0"/>
        <w:rPr>
          <w:noProof/>
        </w:rPr>
      </w:pPr>
      <w:bookmarkStart w:id="150" w:name="_ENREF_38"/>
      <w:r w:rsidRPr="00F849A5">
        <w:rPr>
          <w:noProof/>
        </w:rPr>
        <w:t>[38] ASTM, C778-17 standard specification for standard sand, ASTM International, West Conshohocken, PA,  (2017).</w:t>
      </w:r>
      <w:bookmarkEnd w:id="150"/>
    </w:p>
    <w:p w14:paraId="03A5CB72" w14:textId="77777777" w:rsidR="001C0E2D" w:rsidRPr="00F849A5" w:rsidRDefault="001C0E2D" w:rsidP="001C0E2D">
      <w:pPr>
        <w:pStyle w:val="EndNoteBibliography"/>
        <w:ind w:firstLine="0"/>
        <w:rPr>
          <w:noProof/>
        </w:rPr>
      </w:pPr>
      <w:bookmarkStart w:id="151" w:name="_ENREF_39"/>
      <w:r w:rsidRPr="00F849A5">
        <w:rPr>
          <w:noProof/>
        </w:rPr>
        <w:t>[39] A. VandenBerg, The Tasman Fold Belt system in Victoria: geology and mineralisation of Proterozoic to Carboniferous rocks, Geological Survey of Victoria, 2000.</w:t>
      </w:r>
      <w:bookmarkEnd w:id="151"/>
    </w:p>
    <w:p w14:paraId="610820CD" w14:textId="77777777" w:rsidR="001C0E2D" w:rsidRPr="00F849A5" w:rsidRDefault="001C0E2D" w:rsidP="001C0E2D">
      <w:pPr>
        <w:pStyle w:val="EndNoteBibliography"/>
        <w:ind w:firstLine="0"/>
        <w:rPr>
          <w:noProof/>
        </w:rPr>
      </w:pPr>
      <w:bookmarkStart w:id="152" w:name="_ENREF_40"/>
      <w:r w:rsidRPr="00F849A5">
        <w:rPr>
          <w:noProof/>
        </w:rPr>
        <w:t>[40] T. Afshar, M. Disfani, G. Narsilio, A. Arulrajah, Changes to Grain Properties due to Breakage in a Sand Assembly using Synchrotron Tomography, in:  EPJ Web of Conferences, EDP Sciences, 2017, pp. 07004.</w:t>
      </w:r>
      <w:bookmarkEnd w:id="152"/>
    </w:p>
    <w:p w14:paraId="6E3FFE2E" w14:textId="77777777" w:rsidR="001C0E2D" w:rsidRPr="00F849A5" w:rsidRDefault="001C0E2D" w:rsidP="001C0E2D">
      <w:pPr>
        <w:pStyle w:val="EndNoteBibliography"/>
        <w:ind w:firstLine="0"/>
        <w:rPr>
          <w:noProof/>
        </w:rPr>
      </w:pPr>
      <w:bookmarkStart w:id="153" w:name="_ENREF_41"/>
      <w:r w:rsidRPr="00F849A5">
        <w:rPr>
          <w:noProof/>
        </w:rPr>
        <w:t>[41] B. Persson, O. Albohr, U. Tartaglino, A. Volokitin, E. Tosatti, On the nature of surface roughness with application to contact mechanics, sealing, rubber friction and adhesion, Journal of physics: Condensed matter, 17(1) (2004) R1.</w:t>
      </w:r>
      <w:bookmarkEnd w:id="153"/>
    </w:p>
    <w:p w14:paraId="364B21A7" w14:textId="77777777" w:rsidR="001C0E2D" w:rsidRPr="00F849A5" w:rsidRDefault="001C0E2D" w:rsidP="001C0E2D">
      <w:pPr>
        <w:pStyle w:val="EndNoteBibliography"/>
        <w:ind w:firstLine="0"/>
        <w:rPr>
          <w:noProof/>
        </w:rPr>
      </w:pPr>
      <w:bookmarkStart w:id="154" w:name="_ENREF_42"/>
      <w:r w:rsidRPr="00F849A5">
        <w:rPr>
          <w:noProof/>
        </w:rPr>
        <w:t>[42] M. Wiebicke, E. Andò, I. Herle, G. Viggiani, On the metrology of interparticle contacts in sand from x-ray tomography images, Measurement Science and Technology, 28(12) (2017) 124007.</w:t>
      </w:r>
      <w:bookmarkEnd w:id="154"/>
    </w:p>
    <w:p w14:paraId="1512FEE0" w14:textId="77777777" w:rsidR="001C0E2D" w:rsidRPr="00F849A5" w:rsidRDefault="001C0E2D" w:rsidP="001C0E2D">
      <w:pPr>
        <w:pStyle w:val="EndNoteBibliography"/>
        <w:ind w:firstLine="0"/>
        <w:rPr>
          <w:noProof/>
        </w:rPr>
      </w:pPr>
      <w:bookmarkStart w:id="155" w:name="_ENREF_43"/>
      <w:r w:rsidRPr="00F849A5">
        <w:rPr>
          <w:noProof/>
        </w:rPr>
        <w:t>[43] N. Otsu, A threshold selection method from gray-level histograms, IEEE transactions on systems, man, and cybernetics, 9(1) (1979) 62-66.</w:t>
      </w:r>
      <w:bookmarkEnd w:id="155"/>
    </w:p>
    <w:p w14:paraId="4F9E2F1D" w14:textId="77777777" w:rsidR="001C0E2D" w:rsidRPr="00F849A5" w:rsidRDefault="001C0E2D" w:rsidP="001C0E2D">
      <w:pPr>
        <w:pStyle w:val="EndNoteBibliography"/>
        <w:ind w:firstLine="0"/>
        <w:rPr>
          <w:noProof/>
        </w:rPr>
      </w:pPr>
      <w:bookmarkStart w:id="156" w:name="_ENREF_44"/>
      <w:r w:rsidRPr="00F849A5">
        <w:rPr>
          <w:rFonts w:hint="eastAsia"/>
          <w:noProof/>
        </w:rPr>
        <w:t>[44] S. Schlüter, A. Sheppard, K. Brown, D. Wildenschild, Image processing of multiphase images obtained via X</w:t>
      </w:r>
      <w:r w:rsidRPr="00F849A5">
        <w:rPr>
          <w:rFonts w:hint="eastAsia"/>
          <w:noProof/>
        </w:rPr>
        <w:t>‐</w:t>
      </w:r>
      <w:r w:rsidRPr="00F849A5">
        <w:rPr>
          <w:rFonts w:hint="eastAsia"/>
          <w:noProof/>
        </w:rPr>
        <w:t>ray microtomog</w:t>
      </w:r>
      <w:r w:rsidRPr="00F849A5">
        <w:rPr>
          <w:noProof/>
        </w:rPr>
        <w:t>raphy: a review, Water Resources Research, 50(4) (2014) 3615-3639.</w:t>
      </w:r>
      <w:bookmarkEnd w:id="156"/>
    </w:p>
    <w:p w14:paraId="5A0B4CCA" w14:textId="77777777" w:rsidR="001C0E2D" w:rsidRPr="00F849A5" w:rsidRDefault="001C0E2D" w:rsidP="001C0E2D">
      <w:pPr>
        <w:pStyle w:val="EndNoteBibliography"/>
        <w:ind w:firstLine="0"/>
        <w:rPr>
          <w:noProof/>
        </w:rPr>
      </w:pPr>
      <w:bookmarkStart w:id="157" w:name="_ENREF_45"/>
      <w:r w:rsidRPr="00F849A5">
        <w:rPr>
          <w:noProof/>
        </w:rPr>
        <w:t>[45] Z. Karatza, E. Andò, S. Papanicolopulos, J. Ooi, G. Viggiani, Evolution of deformation and breakage in sand studied using X-ray tomography, Géotechnique, 1 (2018) 1-11.</w:t>
      </w:r>
      <w:bookmarkEnd w:id="157"/>
    </w:p>
    <w:p w14:paraId="02DBEDC9" w14:textId="77777777" w:rsidR="001C0E2D" w:rsidRPr="00F849A5" w:rsidRDefault="001C0E2D" w:rsidP="001C0E2D">
      <w:pPr>
        <w:pStyle w:val="EndNoteBibliography"/>
        <w:ind w:firstLine="0"/>
        <w:rPr>
          <w:noProof/>
        </w:rPr>
      </w:pPr>
      <w:bookmarkStart w:id="158" w:name="_ENREF_46"/>
      <w:r w:rsidRPr="00F849A5">
        <w:rPr>
          <w:noProof/>
        </w:rPr>
        <w:t>[46] J. Schindelin, I. Arganda-Carreras, E. Frise, V. Kaynig, M. Longair, T. Pietzsch, S. Preibisch, C. Rueden, S. Saalfeld, B. Schmid, Fiji: an open-source platform for biological-image analysis, Nature methods, 9(7) (2012) 676.</w:t>
      </w:r>
      <w:bookmarkEnd w:id="158"/>
    </w:p>
    <w:p w14:paraId="5CC95813" w14:textId="77777777" w:rsidR="001C0E2D" w:rsidRPr="00F849A5" w:rsidRDefault="001C0E2D" w:rsidP="001C0E2D">
      <w:pPr>
        <w:pStyle w:val="EndNoteBibliography"/>
        <w:ind w:firstLine="0"/>
        <w:rPr>
          <w:noProof/>
        </w:rPr>
      </w:pPr>
      <w:bookmarkStart w:id="159" w:name="_ENREF_47"/>
      <w:r w:rsidRPr="00F849A5">
        <w:rPr>
          <w:noProof/>
        </w:rPr>
        <w:t>[47] D. Legland, I. Arganda-Carreras, P. Andrey, MorphoLibJ: integrated library and plugins for mathematical morphology with ImageJ, Bioinformatics, 32(22) (2016) 3532-3534.</w:t>
      </w:r>
      <w:bookmarkEnd w:id="159"/>
    </w:p>
    <w:p w14:paraId="3D15B4AA" w14:textId="77777777" w:rsidR="001C0E2D" w:rsidRPr="00F849A5" w:rsidRDefault="001C0E2D" w:rsidP="001C0E2D">
      <w:pPr>
        <w:pStyle w:val="EndNoteBibliography"/>
        <w:ind w:firstLine="0"/>
        <w:rPr>
          <w:noProof/>
        </w:rPr>
      </w:pPr>
      <w:bookmarkStart w:id="160" w:name="_ENREF_48"/>
      <w:r w:rsidRPr="00F849A5">
        <w:rPr>
          <w:rFonts w:hint="eastAsia"/>
          <w:noProof/>
        </w:rPr>
        <w:t>[48] H. Kim, C.T. Haas, A.F. Rauch, C. Browne, 3D image segmentation of aggregates from laser profiling, Computer</w:t>
      </w:r>
      <w:r w:rsidRPr="00F849A5">
        <w:rPr>
          <w:rFonts w:hint="eastAsia"/>
          <w:noProof/>
        </w:rPr>
        <w:t>‐</w:t>
      </w:r>
      <w:r w:rsidRPr="00F849A5">
        <w:rPr>
          <w:rFonts w:hint="eastAsia"/>
          <w:noProof/>
        </w:rPr>
        <w:t xml:space="preserve">Aided </w:t>
      </w:r>
      <w:r w:rsidRPr="00F849A5">
        <w:rPr>
          <w:noProof/>
        </w:rPr>
        <w:t>Civil and Infrastructure Engineering, 18(4) (2003) 254-263.</w:t>
      </w:r>
      <w:bookmarkEnd w:id="160"/>
    </w:p>
    <w:p w14:paraId="70503A40" w14:textId="77777777" w:rsidR="001C0E2D" w:rsidRPr="00F849A5" w:rsidRDefault="001C0E2D" w:rsidP="001C0E2D">
      <w:pPr>
        <w:pStyle w:val="EndNoteBibliography"/>
        <w:ind w:firstLine="0"/>
        <w:rPr>
          <w:noProof/>
        </w:rPr>
      </w:pPr>
      <w:bookmarkStart w:id="161" w:name="_ENREF_49"/>
      <w:r w:rsidRPr="00F849A5">
        <w:rPr>
          <w:noProof/>
        </w:rPr>
        <w:t>[49] H. Taylor, C. O’Sullivan, W. Sim, A new method to identify void constrictions in micro-CT images of sand, Computers and Geotechnics, 69 (2015) 279-290.</w:t>
      </w:r>
      <w:bookmarkEnd w:id="161"/>
    </w:p>
    <w:p w14:paraId="232BA17B" w14:textId="77777777" w:rsidR="001C0E2D" w:rsidRPr="00F849A5" w:rsidRDefault="001C0E2D" w:rsidP="001C0E2D">
      <w:pPr>
        <w:pStyle w:val="EndNoteBibliography"/>
        <w:ind w:firstLine="0"/>
        <w:rPr>
          <w:noProof/>
        </w:rPr>
      </w:pPr>
      <w:bookmarkStart w:id="162" w:name="_ENREF_50"/>
      <w:r w:rsidRPr="00F849A5">
        <w:rPr>
          <w:noProof/>
        </w:rPr>
        <w:t>[50] J. Fonseca, C. O’Sullivan, M.R. Coop, P. Lee, Non-invasive characterization of particle morphology of natural sands, Soils and Foundations, 52(4) (2012) 712-722.</w:t>
      </w:r>
      <w:bookmarkEnd w:id="162"/>
    </w:p>
    <w:p w14:paraId="099A9665" w14:textId="77777777" w:rsidR="001C0E2D" w:rsidRPr="00F849A5" w:rsidRDefault="001C0E2D" w:rsidP="001C0E2D">
      <w:pPr>
        <w:pStyle w:val="EndNoteBibliography"/>
        <w:ind w:firstLine="0"/>
        <w:rPr>
          <w:noProof/>
        </w:rPr>
      </w:pPr>
      <w:bookmarkStart w:id="163" w:name="_ENREF_51"/>
      <w:r w:rsidRPr="00F849A5">
        <w:rPr>
          <w:noProof/>
        </w:rPr>
        <w:t>[51] D.J. Watts, S.H. Strogatz, Collective dynamics of ‘small-world’networks, nature, 393(6684) (1998) 440.</w:t>
      </w:r>
      <w:bookmarkEnd w:id="163"/>
    </w:p>
    <w:p w14:paraId="0FA2928A" w14:textId="77777777" w:rsidR="001C0E2D" w:rsidRPr="00F849A5" w:rsidRDefault="001C0E2D" w:rsidP="001C0E2D">
      <w:pPr>
        <w:pStyle w:val="EndNoteBibliography"/>
        <w:ind w:firstLine="0"/>
        <w:rPr>
          <w:noProof/>
        </w:rPr>
      </w:pPr>
      <w:bookmarkStart w:id="164" w:name="_ENREF_52"/>
      <w:r w:rsidRPr="00F849A5">
        <w:rPr>
          <w:noProof/>
        </w:rPr>
        <w:t>[52] G.K. Batchelor, R. O'brien, Thermal or electrical conduction through a granular material, Proc. R. Soc. Lond. A, 355(1682) (1977) 313-333.</w:t>
      </w:r>
      <w:bookmarkEnd w:id="164"/>
    </w:p>
    <w:p w14:paraId="7C789DED" w14:textId="77777777" w:rsidR="001C0E2D" w:rsidRPr="00F849A5" w:rsidRDefault="001C0E2D" w:rsidP="001C0E2D">
      <w:pPr>
        <w:pStyle w:val="EndNoteBibliography"/>
        <w:ind w:firstLine="0"/>
        <w:rPr>
          <w:noProof/>
        </w:rPr>
      </w:pPr>
      <w:bookmarkStart w:id="165" w:name="_ENREF_53"/>
      <w:r w:rsidRPr="00F849A5">
        <w:rPr>
          <w:noProof/>
        </w:rPr>
        <w:t xml:space="preserve">[53] M. Shapiro, V. Dudko, V. Royzen, Y. Krichevets, S. Lekhtmakher, V. Grozubinsky, M. Shapira, M. Brill, Characterization of Powder Beds by Thermal Conductivity: Effect of Gas Pressure on the </w:t>
      </w:r>
      <w:r w:rsidRPr="00F849A5">
        <w:rPr>
          <w:noProof/>
        </w:rPr>
        <w:lastRenderedPageBreak/>
        <w:t>Thermal Resistance of Particle Contact Points, Particle &amp; Particle Systems Characterization, 21(4) (2004) 268-275.</w:t>
      </w:r>
      <w:bookmarkEnd w:id="165"/>
    </w:p>
    <w:p w14:paraId="55395F86" w14:textId="77777777" w:rsidR="001C0E2D" w:rsidRPr="00F849A5" w:rsidRDefault="001C0E2D" w:rsidP="001C0E2D">
      <w:pPr>
        <w:pStyle w:val="EndNoteBibliography"/>
        <w:ind w:firstLine="0"/>
        <w:rPr>
          <w:noProof/>
        </w:rPr>
      </w:pPr>
      <w:bookmarkStart w:id="166" w:name="_ENREF_54"/>
      <w:r w:rsidRPr="00F849A5">
        <w:rPr>
          <w:noProof/>
        </w:rPr>
        <w:t>[54] R. Askari, S. Taheri, S.H. Hejazi, Thermal conductivity of granular porous media: A pore scale modeling approach, AIP Advances, 5(9) (2015).</w:t>
      </w:r>
      <w:bookmarkEnd w:id="166"/>
    </w:p>
    <w:p w14:paraId="73054348" w14:textId="77777777" w:rsidR="001C0E2D" w:rsidRPr="00F849A5" w:rsidRDefault="001C0E2D" w:rsidP="001C0E2D">
      <w:pPr>
        <w:pStyle w:val="EndNoteBibliography"/>
        <w:ind w:firstLine="0"/>
        <w:rPr>
          <w:noProof/>
        </w:rPr>
      </w:pPr>
      <w:bookmarkStart w:id="167" w:name="_ENREF_55"/>
      <w:r w:rsidRPr="00F849A5">
        <w:rPr>
          <w:noProof/>
        </w:rPr>
        <w:t>[55] R. Bauer, E. Schlunder, Effective radial thermal-conductivity of packings in gas flow, part -ii: Thermal conductivity of packing fraction without gas flow, International Chemical Engineering, 18(2) (1978) 189-204.</w:t>
      </w:r>
      <w:bookmarkEnd w:id="167"/>
    </w:p>
    <w:p w14:paraId="2523687C" w14:textId="77777777" w:rsidR="001C0E2D" w:rsidRPr="00F849A5" w:rsidRDefault="001C0E2D" w:rsidP="001C0E2D">
      <w:pPr>
        <w:pStyle w:val="EndNoteBibliography"/>
        <w:ind w:firstLine="0"/>
        <w:rPr>
          <w:noProof/>
        </w:rPr>
      </w:pPr>
      <w:bookmarkStart w:id="168" w:name="_ENREF_56"/>
      <w:r w:rsidRPr="00F849A5">
        <w:rPr>
          <w:noProof/>
        </w:rPr>
        <w:t>[56] J.T. Gostick, Versatile and efficient pore network extraction method using marker-based watershed segmentation, Physical Review E, 96(2) (2017) 023307.</w:t>
      </w:r>
      <w:bookmarkEnd w:id="168"/>
    </w:p>
    <w:p w14:paraId="2BFD6294" w14:textId="77777777" w:rsidR="001C0E2D" w:rsidRPr="00F849A5" w:rsidRDefault="001C0E2D" w:rsidP="001C0E2D">
      <w:pPr>
        <w:pStyle w:val="EndNoteBibliography"/>
        <w:ind w:firstLine="0"/>
        <w:rPr>
          <w:noProof/>
        </w:rPr>
      </w:pPr>
      <w:bookmarkStart w:id="169" w:name="_ENREF_57"/>
      <w:r w:rsidRPr="00F849A5">
        <w:rPr>
          <w:noProof/>
        </w:rPr>
        <w:t>[57] J. Sundberg, P.-E. Back, L.O. Ericsson, J. Wrafter, Estimation of thermal conductivity and its spatial variability in igneous rocks from in situ density logging, International Journal of Rock Mechanics and Mining Sciences, 46(6) (2009) 1023-1028.</w:t>
      </w:r>
      <w:bookmarkEnd w:id="169"/>
    </w:p>
    <w:p w14:paraId="00391619" w14:textId="77777777" w:rsidR="001C0E2D" w:rsidRPr="00F849A5" w:rsidRDefault="001C0E2D" w:rsidP="001C0E2D">
      <w:pPr>
        <w:pStyle w:val="EndNoteBibliography"/>
        <w:ind w:firstLine="0"/>
        <w:rPr>
          <w:noProof/>
        </w:rPr>
      </w:pPr>
      <w:bookmarkStart w:id="170" w:name="_ENREF_58"/>
      <w:r w:rsidRPr="00F849A5">
        <w:rPr>
          <w:noProof/>
        </w:rPr>
        <w:t>[58] G.A. Narsilio, O. Buzzi, S. Fityus, T.S. Yun, D.W. Smith, Upscaling of Navier–Stokes equations in porous media: Theoretical, numerical and experimental approach, Computers and Geotechnics, 36(7) (2009) 1200-1206.</w:t>
      </w:r>
      <w:bookmarkEnd w:id="170"/>
    </w:p>
    <w:p w14:paraId="19219DB5" w14:textId="77777777" w:rsidR="001C0E2D" w:rsidRPr="00F849A5" w:rsidRDefault="001C0E2D" w:rsidP="001C0E2D">
      <w:pPr>
        <w:pStyle w:val="EndNoteBibliography"/>
        <w:ind w:firstLine="0"/>
        <w:rPr>
          <w:noProof/>
        </w:rPr>
      </w:pPr>
      <w:bookmarkStart w:id="171" w:name="_ENREF_59"/>
      <w:r w:rsidRPr="00F849A5">
        <w:rPr>
          <w:noProof/>
        </w:rPr>
        <w:t>[59] G. Narsilio, T. Yun, J. Kress, T. Evans, Hydraulic and thermal conduction phenomena in soils at the particle-scale: Towards realistic FEM simulations, in:  IOP Conference Series: Materials Science and Engineering, IOP Publishing, 2010, pp. 012086.</w:t>
      </w:r>
      <w:bookmarkEnd w:id="171"/>
    </w:p>
    <w:p w14:paraId="13E14C04" w14:textId="414230D5" w:rsidR="001C0E2D" w:rsidRPr="00F849A5" w:rsidRDefault="001C0E2D" w:rsidP="001C0E2D">
      <w:pPr>
        <w:pStyle w:val="EndNoteBibliography"/>
        <w:ind w:firstLine="0"/>
        <w:rPr>
          <w:noProof/>
        </w:rPr>
      </w:pPr>
      <w:bookmarkStart w:id="172" w:name="_ENREF_60"/>
      <w:r w:rsidRPr="00F849A5">
        <w:rPr>
          <w:noProof/>
        </w:rPr>
        <w:t xml:space="preserve">[60] Simpleware Ltd., Simpleware ScanIP, </w:t>
      </w:r>
      <w:hyperlink r:id="rId25" w:history="1">
        <w:r w:rsidRPr="00F849A5">
          <w:rPr>
            <w:rStyle w:val="Hyperlink"/>
            <w:noProof/>
            <w:color w:val="auto"/>
          </w:rPr>
          <w:t>http://www.simpleware.com/software/scanip</w:t>
        </w:r>
      </w:hyperlink>
      <w:r w:rsidRPr="00F849A5">
        <w:rPr>
          <w:noProof/>
        </w:rPr>
        <w:t>, Date of access, 15 (2015) 12.</w:t>
      </w:r>
      <w:bookmarkEnd w:id="172"/>
    </w:p>
    <w:p w14:paraId="0CAFAB40" w14:textId="21090821" w:rsidR="001C0E2D" w:rsidRPr="00F849A5" w:rsidRDefault="001C0E2D" w:rsidP="001C0E2D">
      <w:pPr>
        <w:pStyle w:val="EndNoteBibliography"/>
        <w:ind w:firstLine="0"/>
        <w:rPr>
          <w:noProof/>
        </w:rPr>
      </w:pPr>
      <w:bookmarkStart w:id="173" w:name="_ENREF_61"/>
      <w:r w:rsidRPr="00F849A5">
        <w:rPr>
          <w:noProof/>
        </w:rPr>
        <w:t xml:space="preserve">[61] COMSOL AB, COMSOL multiphysics v5.0, </w:t>
      </w:r>
      <w:hyperlink r:id="rId26" w:history="1">
        <w:r w:rsidRPr="00F849A5">
          <w:rPr>
            <w:rStyle w:val="Hyperlink"/>
            <w:noProof/>
            <w:color w:val="auto"/>
          </w:rPr>
          <w:t>http://www.comsol.com</w:t>
        </w:r>
      </w:hyperlink>
      <w:r w:rsidRPr="00F849A5">
        <w:rPr>
          <w:noProof/>
        </w:rPr>
        <w:t>,  (2015).</w:t>
      </w:r>
      <w:bookmarkEnd w:id="173"/>
    </w:p>
    <w:p w14:paraId="0BB8F5B6" w14:textId="77777777" w:rsidR="001C0E2D" w:rsidRPr="00F849A5" w:rsidRDefault="001C0E2D" w:rsidP="001C0E2D">
      <w:pPr>
        <w:pStyle w:val="EndNoteBibliography"/>
        <w:ind w:firstLine="0"/>
        <w:rPr>
          <w:noProof/>
        </w:rPr>
      </w:pPr>
      <w:bookmarkStart w:id="174" w:name="_ENREF_62"/>
      <w:r w:rsidRPr="00F849A5">
        <w:rPr>
          <w:noProof/>
        </w:rPr>
        <w:t>[62] ASTM D5334-14, Standard Test Method for Determination of Thermal Conductivity of Soil and Soft Rock by Thermal Needle Probe Procedure, in, ASTM International, West Conshohocken, PA, 2014.</w:t>
      </w:r>
      <w:bookmarkEnd w:id="174"/>
    </w:p>
    <w:p w14:paraId="74C0DEFD" w14:textId="77777777" w:rsidR="001C0E2D" w:rsidRPr="00F849A5" w:rsidRDefault="001C0E2D" w:rsidP="001C0E2D">
      <w:pPr>
        <w:pStyle w:val="EndNoteBibliography"/>
        <w:ind w:firstLine="0"/>
        <w:rPr>
          <w:noProof/>
        </w:rPr>
      </w:pPr>
      <w:bookmarkStart w:id="175" w:name="_ENREF_63"/>
      <w:r w:rsidRPr="00F849A5">
        <w:rPr>
          <w:noProof/>
        </w:rPr>
        <w:t>[63] T. Brandon, J. Mitchell, Factors influencing thermal resistivity of sands, Journal of Geotechnical Engineering, 115(12) (1990) 1683-1698.</w:t>
      </w:r>
      <w:bookmarkEnd w:id="175"/>
    </w:p>
    <w:p w14:paraId="365A529C" w14:textId="77777777" w:rsidR="001C0E2D" w:rsidRPr="00F849A5" w:rsidRDefault="001C0E2D" w:rsidP="001C0E2D">
      <w:pPr>
        <w:pStyle w:val="EndNoteBibliography"/>
        <w:ind w:firstLine="0"/>
        <w:rPr>
          <w:noProof/>
        </w:rPr>
      </w:pPr>
      <w:bookmarkStart w:id="176" w:name="_ENREF_64"/>
      <w:r w:rsidRPr="00F849A5">
        <w:rPr>
          <w:noProof/>
        </w:rPr>
        <w:t>[64] H. Wadell, Volume, shape, and roundness of rock particles, The Journal of Geology, 40(5) (1932) 443-451.</w:t>
      </w:r>
      <w:bookmarkEnd w:id="176"/>
    </w:p>
    <w:p w14:paraId="62065F80" w14:textId="77777777" w:rsidR="001C0E2D" w:rsidRPr="00F849A5" w:rsidRDefault="001C0E2D" w:rsidP="001C0E2D">
      <w:pPr>
        <w:pStyle w:val="EndNoteBibliography"/>
        <w:ind w:firstLine="0"/>
        <w:rPr>
          <w:noProof/>
        </w:rPr>
      </w:pPr>
      <w:bookmarkStart w:id="177" w:name="_ENREF_65"/>
      <w:r w:rsidRPr="00F849A5">
        <w:rPr>
          <w:noProof/>
        </w:rPr>
        <w:t>[65] G. Taubin, Curve and surface smoothing without shrinkage, in:  Computer Vision, 1995. Proceedings., Fifth International Conference on, IEEE, 1995, pp. 852-857.</w:t>
      </w:r>
      <w:bookmarkEnd w:id="177"/>
    </w:p>
    <w:p w14:paraId="25DB2CCA" w14:textId="77777777" w:rsidR="001C0E2D" w:rsidRPr="00F849A5" w:rsidRDefault="001C0E2D" w:rsidP="001C0E2D">
      <w:pPr>
        <w:pStyle w:val="EndNoteBibliography"/>
        <w:ind w:firstLine="0"/>
        <w:rPr>
          <w:noProof/>
        </w:rPr>
      </w:pPr>
      <w:bookmarkStart w:id="178" w:name="_ENREF_66"/>
      <w:r w:rsidRPr="00F849A5">
        <w:rPr>
          <w:noProof/>
        </w:rPr>
        <w:t>[66] B. Zhou, J. Wang, H. Wang, Three-dimensional sphericity, roundness and fractal dimension of sand particles, Géotechnique, 68(1) (2017) 18-30.</w:t>
      </w:r>
      <w:bookmarkEnd w:id="178"/>
    </w:p>
    <w:p w14:paraId="3989F24F" w14:textId="77777777" w:rsidR="001C0E2D" w:rsidRPr="00F849A5" w:rsidRDefault="001C0E2D" w:rsidP="001C0E2D">
      <w:pPr>
        <w:pStyle w:val="EndNoteBibliography"/>
        <w:ind w:firstLine="0"/>
        <w:rPr>
          <w:noProof/>
        </w:rPr>
      </w:pPr>
      <w:bookmarkStart w:id="179" w:name="_ENREF_67"/>
      <w:r w:rsidRPr="00F849A5">
        <w:rPr>
          <w:noProof/>
        </w:rPr>
        <w:t>[67] W. Woodside, J. Messmer, Thermal conductivity of porous media. I. Unconsolidated sands, Journal of applied physics, 32(9) (1961) 1688-1699.</w:t>
      </w:r>
      <w:bookmarkEnd w:id="179"/>
    </w:p>
    <w:p w14:paraId="20D33D3E" w14:textId="77777777" w:rsidR="001C0E2D" w:rsidRPr="00F849A5" w:rsidRDefault="001C0E2D" w:rsidP="001C0E2D">
      <w:pPr>
        <w:pStyle w:val="EndNoteBibliography"/>
        <w:ind w:firstLine="0"/>
        <w:rPr>
          <w:noProof/>
        </w:rPr>
      </w:pPr>
      <w:bookmarkStart w:id="180" w:name="_ENREF_68"/>
      <w:r w:rsidRPr="00F849A5">
        <w:rPr>
          <w:noProof/>
        </w:rPr>
        <w:t>[68] G. Narsilio, T.S. Yun, J. Kress, T. Evans, Hydraulic and thermal conduction phenomena in soils at the particle-scale: Towards realistic FEM simulations, in:  IOP Conference Series: Materials Science and Engineering, IOP Publishing, 2010, pp. 012086.</w:t>
      </w:r>
      <w:bookmarkEnd w:id="180"/>
    </w:p>
    <w:p w14:paraId="6A70FE6E" w14:textId="77777777" w:rsidR="001C0E2D" w:rsidRPr="00F849A5" w:rsidRDefault="001C0E2D" w:rsidP="001C0E2D">
      <w:pPr>
        <w:pStyle w:val="EndNoteBibliography"/>
        <w:ind w:firstLine="0"/>
        <w:rPr>
          <w:noProof/>
        </w:rPr>
      </w:pPr>
      <w:bookmarkStart w:id="181" w:name="_ENREF_69"/>
      <w:r w:rsidRPr="00F849A5">
        <w:rPr>
          <w:noProof/>
        </w:rPr>
        <w:t>[69] M. Moscardini, Y. Gan, S. Pupeschi, M. Kamlah, Discrete element method for effective thermal conductivity of packed pebbles accounting for the Smoluchowski effect, Fusion Engineering and Design, 127 (2018) 192-201.</w:t>
      </w:r>
      <w:bookmarkEnd w:id="181"/>
    </w:p>
    <w:p w14:paraId="3EB4A986" w14:textId="77777777" w:rsidR="001C0E2D" w:rsidRPr="00F849A5" w:rsidRDefault="001C0E2D" w:rsidP="001C0E2D">
      <w:pPr>
        <w:pStyle w:val="EndNoteBibliography"/>
        <w:ind w:firstLine="0"/>
        <w:rPr>
          <w:noProof/>
        </w:rPr>
      </w:pPr>
      <w:bookmarkStart w:id="182" w:name="_ENREF_70"/>
      <w:r w:rsidRPr="00F849A5">
        <w:rPr>
          <w:noProof/>
        </w:rPr>
        <w:t>[70] W. Dai, S. Pupeschi, D. Hanaor, Y. Gan, Influence of gas pressure on the effective thermal conductivity of ceramic breeder pebble beds, Fusion Engineering and Design, 118 (2017) 45-51.</w:t>
      </w:r>
      <w:bookmarkEnd w:id="182"/>
    </w:p>
    <w:p w14:paraId="08A19AAF" w14:textId="77777777" w:rsidR="001C0E2D" w:rsidRPr="00F849A5" w:rsidRDefault="001C0E2D" w:rsidP="001C0E2D">
      <w:pPr>
        <w:pStyle w:val="EndNoteBibliography"/>
        <w:ind w:firstLine="0"/>
        <w:rPr>
          <w:noProof/>
        </w:rPr>
      </w:pPr>
      <w:bookmarkStart w:id="183" w:name="_ENREF_71"/>
      <w:r w:rsidRPr="00F849A5">
        <w:rPr>
          <w:noProof/>
        </w:rPr>
        <w:t>[71] J. Choo, Y.J. Kim, J.H. Lee, T.S. Yun, J. Lee, Y.S. Kim, Stress-induced evolution of anisotropic thermal conductivity of dry granular materials, Acta Geotechnica, 8(1) (2013) 91-106.</w:t>
      </w:r>
      <w:bookmarkEnd w:id="183"/>
    </w:p>
    <w:p w14:paraId="3A598E61" w14:textId="77777777" w:rsidR="001C0E2D" w:rsidRPr="00F849A5" w:rsidRDefault="001C0E2D" w:rsidP="001C0E2D">
      <w:pPr>
        <w:pStyle w:val="EndNoteBibliography"/>
        <w:ind w:firstLine="0"/>
        <w:rPr>
          <w:noProof/>
        </w:rPr>
      </w:pPr>
      <w:bookmarkStart w:id="184" w:name="_ENREF_72"/>
      <w:r w:rsidRPr="00F849A5">
        <w:rPr>
          <w:noProof/>
        </w:rPr>
        <w:t>[72] J.W. Anthony, R.A. Bideaux, K.W. Bladh, M.C. Nichols, Handbook of mineralogy, Mineral Data Publ. Tucson, 1990.</w:t>
      </w:r>
      <w:bookmarkEnd w:id="184"/>
    </w:p>
    <w:p w14:paraId="45623563" w14:textId="77777777" w:rsidR="001C0E2D" w:rsidRPr="00F849A5" w:rsidRDefault="001C0E2D" w:rsidP="001C0E2D">
      <w:pPr>
        <w:pStyle w:val="EndNoteBibliography"/>
        <w:ind w:firstLine="0"/>
        <w:rPr>
          <w:noProof/>
        </w:rPr>
      </w:pPr>
      <w:bookmarkStart w:id="185" w:name="_ENREF_73"/>
      <w:r w:rsidRPr="00F849A5">
        <w:rPr>
          <w:noProof/>
        </w:rPr>
        <w:t>[73] D. Wei, B. Zhao, D. Dias-da-Costa, Y. Gan, An FDEM study of particle breakage under rotational point loading, Engineering Fracture Mechanics,  (2019).</w:t>
      </w:r>
      <w:bookmarkEnd w:id="185"/>
    </w:p>
    <w:p w14:paraId="2F0C02A0" w14:textId="77777777" w:rsidR="001C0E2D" w:rsidRPr="00F849A5" w:rsidRDefault="001C0E2D" w:rsidP="001C0E2D">
      <w:pPr>
        <w:pStyle w:val="EndNoteBibliography"/>
        <w:ind w:firstLine="0"/>
        <w:rPr>
          <w:noProof/>
        </w:rPr>
      </w:pPr>
      <w:bookmarkStart w:id="186" w:name="_ENREF_74"/>
      <w:r w:rsidRPr="00F849A5">
        <w:rPr>
          <w:noProof/>
        </w:rPr>
        <w:t>[74] G.-C. Cho, J. Dodds, J.C. Santamarina, Particle shape effects on packing density, stiffness, and strength: natural and crushed sands, Journal of geotechnical and geoenvironmental engineering, 132(5) (2006) 591-602.</w:t>
      </w:r>
      <w:bookmarkEnd w:id="186"/>
    </w:p>
    <w:p w14:paraId="438234A0" w14:textId="1462D82D" w:rsidR="00654760" w:rsidRPr="00F849A5" w:rsidRDefault="00871EA6" w:rsidP="0057423C">
      <w:pPr>
        <w:ind w:left="284" w:hanging="284"/>
      </w:pPr>
      <w:r w:rsidRPr="00F849A5">
        <w:fldChar w:fldCharType="end"/>
      </w:r>
    </w:p>
    <w:p w14:paraId="6415B7DB" w14:textId="357C88B8" w:rsidR="000A4D43" w:rsidRPr="00F849A5" w:rsidRDefault="000A4D43" w:rsidP="0057423C">
      <w:pPr>
        <w:ind w:left="284" w:hanging="284"/>
      </w:pPr>
      <w:r w:rsidRPr="00F849A5">
        <w:br w:type="page"/>
      </w:r>
    </w:p>
    <w:p w14:paraId="17825BAB" w14:textId="77777777" w:rsidR="000A4D43" w:rsidRPr="00F849A5" w:rsidRDefault="000A4D43" w:rsidP="0057423C">
      <w:pPr>
        <w:pStyle w:val="EndNoteBibliography"/>
        <w:ind w:firstLine="0"/>
        <w:rPr>
          <w:b/>
        </w:rPr>
      </w:pPr>
      <w:r w:rsidRPr="00F849A5">
        <w:rPr>
          <w:b/>
        </w:rPr>
        <w:lastRenderedPageBreak/>
        <w:t>List of Tables</w:t>
      </w:r>
    </w:p>
    <w:p w14:paraId="75F74535" w14:textId="77777777" w:rsidR="001C0E2D" w:rsidRPr="00F849A5" w:rsidRDefault="000A4D43">
      <w:pPr>
        <w:pStyle w:val="TableofFigures"/>
        <w:tabs>
          <w:tab w:val="right" w:leader="dot" w:pos="9016"/>
        </w:tabs>
        <w:rPr>
          <w:rFonts w:asciiTheme="minorHAnsi" w:eastAsiaTheme="minorEastAsia" w:hAnsiTheme="minorHAnsi"/>
          <w:noProof/>
          <w:sz w:val="22"/>
          <w:lang w:eastAsia="zh-CN"/>
        </w:rPr>
      </w:pPr>
      <w:r w:rsidRPr="00F849A5">
        <w:fldChar w:fldCharType="begin"/>
      </w:r>
      <w:r w:rsidRPr="00F849A5">
        <w:instrText xml:space="preserve"> TOC \n \h \z \c "Table" </w:instrText>
      </w:r>
      <w:r w:rsidRPr="00F849A5">
        <w:fldChar w:fldCharType="separate"/>
      </w:r>
      <w:hyperlink w:anchor="_Toc43573783" w:history="1">
        <w:r w:rsidR="001C0E2D" w:rsidRPr="00F849A5">
          <w:rPr>
            <w:rStyle w:val="Hyperlink"/>
            <w:noProof/>
            <w:color w:val="auto"/>
          </w:rPr>
          <w:t>Table 1 Particle size characteristics of the selected granular materials</w:t>
        </w:r>
      </w:hyperlink>
    </w:p>
    <w:p w14:paraId="0595C45A" w14:textId="0B45205D" w:rsidR="000A4D43" w:rsidRPr="00F849A5" w:rsidRDefault="000A4D43" w:rsidP="0057423C">
      <w:pPr>
        <w:ind w:left="284" w:hanging="284"/>
      </w:pPr>
      <w:r w:rsidRPr="00F849A5">
        <w:fldChar w:fldCharType="end"/>
      </w:r>
      <w:r w:rsidRPr="00F849A5">
        <w:br w:type="page"/>
      </w:r>
    </w:p>
    <w:p w14:paraId="636DE163" w14:textId="6773F153" w:rsidR="000A4D43" w:rsidRPr="00F849A5" w:rsidRDefault="000A4D43" w:rsidP="0057423C">
      <w:pPr>
        <w:pStyle w:val="EndNoteBibliography"/>
        <w:ind w:firstLine="0"/>
        <w:rPr>
          <w:b/>
        </w:rPr>
      </w:pPr>
      <w:r w:rsidRPr="00F849A5">
        <w:rPr>
          <w:b/>
        </w:rPr>
        <w:lastRenderedPageBreak/>
        <w:t xml:space="preserve">List of </w:t>
      </w:r>
      <w:r w:rsidR="00D13C61" w:rsidRPr="00F849A5">
        <w:rPr>
          <w:b/>
        </w:rPr>
        <w:t>Figures</w:t>
      </w:r>
    </w:p>
    <w:p w14:paraId="1F46C9CF" w14:textId="77777777" w:rsidR="000A4D43" w:rsidRPr="00F849A5" w:rsidRDefault="000A4D43" w:rsidP="0057423C">
      <w:pPr>
        <w:pStyle w:val="TableofFigures"/>
        <w:tabs>
          <w:tab w:val="right" w:leader="dot" w:pos="9016"/>
        </w:tabs>
      </w:pPr>
    </w:p>
    <w:p w14:paraId="02641A0F" w14:textId="061A5C9E"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Fig. 1. In representing the structure of a granular material in the network, a triangular structure (a ‘3-cycle’ in complex network theory) is rigid whereas a quadrilateral structure is deformable.</w:t>
      </w:r>
    </w:p>
    <w:p w14:paraId="55485650" w14:textId="50B1A98C"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Fig. 2. Five natural sands with different particle shapes. The pictures in the first row were photographed and the images in the second row were scanned with computed tomography.</w:t>
      </w:r>
    </w:p>
    <w:p w14:paraId="532422FD" w14:textId="033AA679"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Fig. 3</w:t>
      </w:r>
      <w:r w:rsidRPr="00F849A5">
        <w:rPr>
          <w:rStyle w:val="Hyperlink"/>
          <w:noProof/>
          <w:color w:val="auto"/>
          <w:u w:val="none"/>
          <w:lang w:eastAsia="zh-CN"/>
        </w:rPr>
        <w:t xml:space="preserve">. </w:t>
      </w:r>
      <w:r w:rsidRPr="00F849A5">
        <w:rPr>
          <w:rStyle w:val="Hyperlink"/>
          <w:noProof/>
          <w:color w:val="auto"/>
          <w:u w:val="none"/>
        </w:rPr>
        <w:t>Procedures to construct a contact network and a thermal network. Contact edges are in red, near-contact edges are in blue</w:t>
      </w:r>
      <w:r w:rsidR="00A01F5B" w:rsidRPr="00F849A5">
        <w:rPr>
          <w:rStyle w:val="Hyperlink"/>
          <w:noProof/>
          <w:color w:val="auto"/>
          <w:u w:val="none"/>
        </w:rPr>
        <w:t>.</w:t>
      </w:r>
    </w:p>
    <w:p w14:paraId="2C5F3248" w14:textId="7E9A835F"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 xml:space="preserve">Fig. 4. Identification of near-contacts. </w:t>
      </w:r>
      <m:oMath>
        <m:r>
          <w:rPr>
            <w:rStyle w:val="Hyperlink"/>
            <w:rFonts w:ascii="Cambria Math" w:hAnsi="Cambria Math"/>
            <w:noProof/>
            <w:color w:val="auto"/>
            <w:u w:val="none"/>
          </w:rPr>
          <m:t>ϵ</m:t>
        </m:r>
      </m:oMath>
      <w:r w:rsidRPr="00F849A5">
        <w:rPr>
          <w:rStyle w:val="Hyperlink"/>
          <w:noProof/>
          <w:color w:val="auto"/>
          <w:u w:val="none"/>
        </w:rPr>
        <w:t xml:space="preserve"> is the threshold length (</w:t>
      </w:r>
      <m:oMath>
        <m:sSub>
          <m:sSubPr>
            <m:ctrlPr>
              <w:rPr>
                <w:rStyle w:val="Hyperlink"/>
                <w:rFonts w:ascii="Cambria Math" w:hAnsi="Cambria Math"/>
                <w:i/>
                <w:iCs/>
                <w:noProof/>
                <w:color w:val="auto"/>
                <w:u w:val="none"/>
              </w:rPr>
            </m:ctrlPr>
          </m:sSubPr>
          <m:e>
            <m:r>
              <w:rPr>
                <w:rStyle w:val="Hyperlink"/>
                <w:rFonts w:ascii="Cambria Math" w:hAnsi="Cambria Math"/>
                <w:noProof/>
                <w:color w:val="auto"/>
                <w:u w:val="none"/>
              </w:rPr>
              <m:t>D</m:t>
            </m:r>
          </m:e>
          <m:sub>
            <m:r>
              <m:rPr>
                <m:sty m:val="p"/>
              </m:rPr>
              <w:rPr>
                <w:rStyle w:val="Hyperlink"/>
                <w:rFonts w:ascii="Cambria Math" w:hAnsi="Cambria Math"/>
                <w:noProof/>
                <w:color w:val="auto"/>
                <w:u w:val="none"/>
              </w:rPr>
              <m:t>50</m:t>
            </m:r>
          </m:sub>
        </m:sSub>
        <m:r>
          <m:rPr>
            <m:sty m:val="p"/>
          </m:rPr>
          <w:rPr>
            <w:rStyle w:val="Hyperlink"/>
            <w:rFonts w:ascii="Cambria Math" w:hAnsi="Cambria Math"/>
            <w:noProof/>
            <w:color w:val="auto"/>
            <w:u w:val="none"/>
          </w:rPr>
          <m:t xml:space="preserve">/4 </m:t>
        </m:r>
      </m:oMath>
      <w:r w:rsidRPr="00F849A5">
        <w:rPr>
          <w:rStyle w:val="Hyperlink"/>
          <w:noProof/>
          <w:color w:val="auto"/>
          <w:u w:val="none"/>
        </w:rPr>
        <w:t xml:space="preserve"> in this case) for near-contacts.</w:t>
      </w:r>
    </w:p>
    <w:p w14:paraId="5B18BCFC" w14:textId="15CFEFFF"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Fig. 5. (a) A fractured network with a local clustering coefficient of 0.78 and global clustering coefficient of 0.5 (b) An integrated network with a local clustering coefficient of 0.47 and global clustering coefficient of 0.47.</w:t>
      </w:r>
    </w:p>
    <w:p w14:paraId="5F16FEAA" w14:textId="3BE81509"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Fig. 6. Computation of thermal conductance in the thermal conductance network (TCNM).</w:t>
      </w:r>
    </w:p>
    <w:p w14:paraId="1034A7E9" w14:textId="37B1FDDF"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Fig. 7. Over-smoothing of CT images after threshold segmentation: (a) Two discs with a 1-pixel gap; (b) a small gap in grayscale; (c) over-smoothing in the contact after threshold segmentation (after [42]).</w:t>
      </w:r>
    </w:p>
    <w:p w14:paraId="4F1A5B8D" w14:textId="6749F6CE" w:rsidR="004B46EA" w:rsidRPr="00F849A5" w:rsidRDefault="004B46EA">
      <w:pPr>
        <w:pStyle w:val="TableofFigures"/>
        <w:tabs>
          <w:tab w:val="right" w:leader="dot" w:pos="9016"/>
        </w:tabs>
        <w:rPr>
          <w:rFonts w:asciiTheme="minorHAnsi" w:eastAsiaTheme="minorEastAsia" w:hAnsiTheme="minorHAnsi"/>
          <w:noProof/>
          <w:sz w:val="22"/>
          <w:lang w:eastAsia="zh-CN"/>
        </w:rPr>
      </w:pPr>
      <w:bookmarkStart w:id="187" w:name="OLE_LINK34"/>
      <w:r w:rsidRPr="00F849A5">
        <w:rPr>
          <w:rStyle w:val="Hyperlink"/>
          <w:noProof/>
          <w:color w:val="auto"/>
          <w:u w:val="none"/>
        </w:rPr>
        <w:t>Fig. 8. TCNM simulation results showing the temperature of each node. From this network system, it is easy to see paths of heat transfer: interparticle contacts are shown in red and the near-contacts are blue.</w:t>
      </w:r>
    </w:p>
    <w:p w14:paraId="41371C1F" w14:textId="7799259B"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Fig. 9</w:t>
      </w:r>
      <w:r w:rsidRPr="00F849A5">
        <w:rPr>
          <w:rStyle w:val="Hyperlink"/>
          <w:noProof/>
          <w:color w:val="auto"/>
          <w:u w:val="none"/>
          <w:lang w:eastAsia="zh-CN"/>
        </w:rPr>
        <w:t>. The finite elements and boundary condition used for simulating the heat transfer in Ottawa sand without loading.</w:t>
      </w:r>
    </w:p>
    <w:bookmarkEnd w:id="187"/>
    <w:p w14:paraId="7A3E9A50" w14:textId="406E5334"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Fig. 10. The Taubin smoothing algorithm is used to transform the particles with a tooth-saw surface to a smooth surface.</w:t>
      </w:r>
    </w:p>
    <w:p w14:paraId="4EB2F316" w14:textId="4D36BAB7"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Fig. 11. The effective thermal conductivity calculated from TCNM compared with the finite element numerical and experimental results.</w:t>
      </w:r>
    </w:p>
    <w:p w14:paraId="18E6DF18" w14:textId="057F5ADF" w:rsidR="007A00F5" w:rsidRPr="00F849A5" w:rsidRDefault="004B46EA" w:rsidP="003F0EA9">
      <w:pPr>
        <w:rPr>
          <w:rStyle w:val="Hyperlink"/>
          <w:noProof/>
          <w:color w:val="auto"/>
          <w:u w:val="none"/>
        </w:rPr>
      </w:pPr>
      <w:r w:rsidRPr="00F849A5">
        <w:rPr>
          <w:rStyle w:val="Hyperlink"/>
          <w:noProof/>
          <w:color w:val="auto"/>
          <w:u w:val="none"/>
        </w:rPr>
        <w:t xml:space="preserve">Fig. 12. Contribution of the near-contact conductance to </w:t>
      </w:r>
      <m:oMath>
        <m:sSubSup>
          <m:sSubSupPr>
            <m:ctrlPr>
              <w:rPr>
                <w:rStyle w:val="Hyperlink"/>
                <w:rFonts w:ascii="Cambria Math" w:hAnsi="Cambria Math"/>
                <w:i/>
                <w:iCs/>
                <w:noProof/>
                <w:color w:val="auto"/>
                <w:u w:val="none"/>
              </w:rPr>
            </m:ctrlPr>
          </m:sSubSupPr>
          <m:e>
            <m:r>
              <w:rPr>
                <w:rStyle w:val="Hyperlink"/>
                <w:rFonts w:ascii="Cambria Math" w:hAnsi="Cambria Math"/>
                <w:noProof/>
                <w:color w:val="auto"/>
                <w:u w:val="none"/>
              </w:rPr>
              <m:t>λ</m:t>
            </m:r>
          </m:e>
          <m:sub>
            <m:r>
              <w:rPr>
                <w:rStyle w:val="Hyperlink"/>
                <w:rFonts w:ascii="Cambria Math" w:hAnsi="Cambria Math"/>
                <w:noProof/>
                <w:color w:val="auto"/>
                <w:u w:val="none"/>
              </w:rPr>
              <m:t>eff</m:t>
            </m:r>
          </m:sub>
          <m:sup>
            <m:r>
              <w:rPr>
                <w:rStyle w:val="Hyperlink"/>
                <w:rFonts w:ascii="Cambria Math" w:hAnsi="Cambria Math"/>
                <w:noProof/>
                <w:color w:val="auto"/>
                <w:u w:val="none"/>
              </w:rPr>
              <m:t>TCNM</m:t>
            </m:r>
          </m:sup>
        </m:sSubSup>
      </m:oMath>
      <w:r w:rsidRPr="00F849A5">
        <w:rPr>
          <w:rStyle w:val="Hyperlink"/>
          <w:noProof/>
          <w:color w:val="auto"/>
          <w:u w:val="none"/>
        </w:rPr>
        <w:t xml:space="preserve"> and microstructural analysis of the near-contact percentage, coordination number, contact area and particle volume. For the thermal conductivity, contribution of near-contact and near-contact percentage, the error bar shows the range of the average from four subsamples for each material. For others, the error bar shows the 95% confidence interval calculated on network nodes or edges of the combined set of the four subsamples.</w:t>
      </w:r>
    </w:p>
    <w:p w14:paraId="341A5032" w14:textId="14A78BFF" w:rsidR="007A00F5" w:rsidRPr="00F849A5" w:rsidRDefault="004B46EA" w:rsidP="007A00F5">
      <w:pPr>
        <w:rPr>
          <w:rStyle w:val="Hyperlink"/>
          <w:noProof/>
          <w:color w:val="auto"/>
          <w:u w:val="none"/>
        </w:rPr>
      </w:pPr>
      <w:r w:rsidRPr="00F849A5">
        <w:rPr>
          <w:rStyle w:val="Hyperlink"/>
          <w:noProof/>
          <w:color w:val="auto"/>
          <w:u w:val="none"/>
        </w:rPr>
        <w:t>Fig. 13. Particle breakage in crushed schist B under 6 MPa.</w:t>
      </w:r>
      <w:r w:rsidR="00E054E3" w:rsidRPr="00F849A5">
        <w:rPr>
          <w:rStyle w:val="Hyperlink"/>
          <w:noProof/>
          <w:color w:val="auto"/>
          <w:u w:val="none"/>
        </w:rPr>
        <w:t xml:space="preserve"> </w:t>
      </w:r>
    </w:p>
    <w:p w14:paraId="1465D60E" w14:textId="6A6EB4C8" w:rsidR="004B46EA" w:rsidRPr="00F849A5" w:rsidRDefault="00E054E3" w:rsidP="00E054E3">
      <w:pPr>
        <w:rPr>
          <w:rStyle w:val="Hyperlink"/>
          <w:color w:val="auto"/>
          <w:u w:val="none"/>
        </w:rPr>
      </w:pPr>
      <w:r w:rsidRPr="00F849A5">
        <w:t>Fig. 14. Variation of mesoscale structural features under pressure. For N_3-cycles and global clustering coefficient, the error bar shows the range of the average from four subsamples for each material. For local clustering coefficient, the error bar shows the 95% confidence interval calculated on network nodes or edges of the combined set of the four subsamples.</w:t>
      </w:r>
    </w:p>
    <w:p w14:paraId="21D18971" w14:textId="61CA07E2" w:rsidR="004B46EA" w:rsidRPr="00F849A5" w:rsidRDefault="004B46EA">
      <w:pPr>
        <w:pStyle w:val="TableofFigures"/>
        <w:tabs>
          <w:tab w:val="right" w:leader="dot" w:pos="9016"/>
        </w:tabs>
        <w:rPr>
          <w:rFonts w:asciiTheme="minorHAnsi" w:eastAsiaTheme="minorEastAsia" w:hAnsiTheme="minorHAnsi"/>
          <w:noProof/>
          <w:sz w:val="22"/>
          <w:lang w:eastAsia="zh-CN"/>
        </w:rPr>
      </w:pPr>
      <w:r w:rsidRPr="00F849A5">
        <w:rPr>
          <w:rStyle w:val="Hyperlink"/>
          <w:noProof/>
          <w:color w:val="auto"/>
          <w:u w:val="none"/>
        </w:rPr>
        <w:t xml:space="preserve">Fig. 15. The relationship between mesoscale local clustering coefficient, macroscale porosity and dimensionless </w:t>
      </w:r>
      <m:oMath>
        <m:sSubSup>
          <m:sSubSupPr>
            <m:ctrlPr>
              <w:rPr>
                <w:rStyle w:val="Hyperlink"/>
                <w:rFonts w:ascii="Cambria Math" w:hAnsi="Cambria Math"/>
                <w:i/>
                <w:iCs/>
                <w:noProof/>
                <w:color w:val="auto"/>
                <w:u w:val="none"/>
              </w:rPr>
            </m:ctrlPr>
          </m:sSubSupPr>
          <m:e>
            <m:r>
              <w:rPr>
                <w:rStyle w:val="Hyperlink"/>
                <w:rFonts w:ascii="Cambria Math" w:hAnsi="Cambria Math"/>
                <w:noProof/>
                <w:color w:val="auto"/>
                <w:u w:val="none"/>
              </w:rPr>
              <m:t>λ</m:t>
            </m:r>
          </m:e>
          <m:sub>
            <m:r>
              <w:rPr>
                <w:rStyle w:val="Hyperlink"/>
                <w:rFonts w:ascii="Cambria Math" w:hAnsi="Cambria Math"/>
                <w:noProof/>
                <w:color w:val="auto"/>
                <w:u w:val="none"/>
              </w:rPr>
              <m:t>eff</m:t>
            </m:r>
          </m:sub>
          <m:sup>
            <m:r>
              <w:rPr>
                <w:rStyle w:val="Hyperlink"/>
                <w:rFonts w:ascii="Cambria Math" w:hAnsi="Cambria Math"/>
                <w:noProof/>
                <w:color w:val="auto"/>
                <w:u w:val="none"/>
              </w:rPr>
              <m:t>TCNM</m:t>
            </m:r>
          </m:sup>
        </m:sSubSup>
      </m:oMath>
      <w:r w:rsidRPr="00F849A5">
        <w:rPr>
          <w:rStyle w:val="Hyperlink"/>
          <w:noProof/>
          <w:color w:val="auto"/>
          <w:u w:val="none"/>
        </w:rPr>
        <w:t xml:space="preserve"> calculated from TCNM. For thermal conductivity and porosity, the error bar shows the range of the average from four subsamples for each material. For local clustering coefficient, the error bar shows the 95% confidence interval calculated on network nodes or edges of the combined set of the four subsamples.</w:t>
      </w:r>
    </w:p>
    <w:p w14:paraId="2542DD2B" w14:textId="100760D4" w:rsidR="00E01B57" w:rsidRPr="00F849A5" w:rsidRDefault="004B46EA" w:rsidP="00E054E3">
      <w:pPr>
        <w:pStyle w:val="TableofFigures"/>
        <w:tabs>
          <w:tab w:val="right" w:leader="dot" w:pos="9016"/>
        </w:tabs>
      </w:pPr>
      <w:r w:rsidRPr="00F849A5">
        <w:rPr>
          <w:rStyle w:val="Hyperlink"/>
          <w:noProof/>
          <w:color w:val="auto"/>
          <w:u w:val="none"/>
        </w:rPr>
        <w:t xml:space="preserve">Fig. 16. The dimensionless </w:t>
      </w:r>
      <m:oMath>
        <m:sSubSup>
          <m:sSubSupPr>
            <m:ctrlPr>
              <w:rPr>
                <w:rStyle w:val="Hyperlink"/>
                <w:rFonts w:ascii="Cambria Math" w:hAnsi="Cambria Math"/>
                <w:i/>
                <w:iCs/>
                <w:noProof/>
                <w:color w:val="auto"/>
                <w:u w:val="none"/>
              </w:rPr>
            </m:ctrlPr>
          </m:sSubSupPr>
          <m:e>
            <m:r>
              <w:rPr>
                <w:rStyle w:val="Hyperlink"/>
                <w:rFonts w:ascii="Cambria Math" w:hAnsi="Cambria Math"/>
                <w:noProof/>
                <w:color w:val="auto"/>
                <w:u w:val="none"/>
              </w:rPr>
              <m:t>λ</m:t>
            </m:r>
          </m:e>
          <m:sub>
            <m:r>
              <w:rPr>
                <w:rStyle w:val="Hyperlink"/>
                <w:rFonts w:ascii="Cambria Math" w:hAnsi="Cambria Math"/>
                <w:noProof/>
                <w:color w:val="auto"/>
                <w:u w:val="none"/>
              </w:rPr>
              <m:t>eff</m:t>
            </m:r>
          </m:sub>
          <m:sup>
            <m:r>
              <w:rPr>
                <w:rStyle w:val="Hyperlink"/>
                <w:rFonts w:ascii="Cambria Math" w:hAnsi="Cambria Math"/>
                <w:noProof/>
                <w:color w:val="auto"/>
                <w:u w:val="none"/>
              </w:rPr>
              <m:t>TCNM</m:t>
            </m:r>
          </m:sup>
        </m:sSubSup>
      </m:oMath>
      <w:r w:rsidRPr="00F849A5">
        <w:rPr>
          <w:rStyle w:val="Hyperlink"/>
          <w:noProof/>
          <w:color w:val="auto"/>
          <w:u w:val="none"/>
        </w:rPr>
        <w:t xml:space="preserve"> shows a better relationship with particle shape and local clustering coefficient than with particle shape and porosity. (Click here to access the interactive graphs).</w:t>
      </w:r>
    </w:p>
    <w:sectPr w:rsidR="00E01B57" w:rsidRPr="00F849A5" w:rsidSect="00C10347">
      <w:footerReference w:type="default" r:id="rId2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59A99" w14:textId="77777777" w:rsidR="00383029" w:rsidRDefault="00383029" w:rsidP="003E45BB">
      <w:r>
        <w:separator/>
      </w:r>
    </w:p>
  </w:endnote>
  <w:endnote w:type="continuationSeparator" w:id="0">
    <w:p w14:paraId="3C735203" w14:textId="77777777" w:rsidR="00383029" w:rsidRDefault="00383029" w:rsidP="003E45BB">
      <w:r>
        <w:continuationSeparator/>
      </w:r>
    </w:p>
  </w:endnote>
  <w:endnote w:type="continuationNotice" w:id="1">
    <w:p w14:paraId="2E09B52A" w14:textId="77777777" w:rsidR="00383029" w:rsidRDefault="0038302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Sylfaen"/>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0910213"/>
      <w:docPartObj>
        <w:docPartGallery w:val="Page Numbers (Bottom of Page)"/>
        <w:docPartUnique/>
      </w:docPartObj>
    </w:sdtPr>
    <w:sdtEndPr>
      <w:rPr>
        <w:noProof/>
      </w:rPr>
    </w:sdtEndPr>
    <w:sdtContent>
      <w:p w14:paraId="12C1F42B" w14:textId="1E78F9E6" w:rsidR="00895536" w:rsidRDefault="00895536" w:rsidP="003E45BB">
        <w:r>
          <w:fldChar w:fldCharType="begin"/>
        </w:r>
        <w:r>
          <w:instrText xml:space="preserve"> PAGE   \* MERGEFORMAT </w:instrText>
        </w:r>
        <w:r>
          <w:fldChar w:fldCharType="separate"/>
        </w:r>
        <w:r>
          <w:rPr>
            <w:noProof/>
          </w:rPr>
          <w:t>18</w:t>
        </w:r>
        <w:r>
          <w:rPr>
            <w:noProof/>
          </w:rPr>
          <w:fldChar w:fldCharType="end"/>
        </w:r>
      </w:p>
    </w:sdtContent>
  </w:sdt>
  <w:p w14:paraId="35C0DA55" w14:textId="77777777" w:rsidR="00895536" w:rsidRDefault="00895536" w:rsidP="003E45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25B391" w14:textId="77777777" w:rsidR="00383029" w:rsidRDefault="00383029" w:rsidP="003E45BB">
      <w:r>
        <w:separator/>
      </w:r>
    </w:p>
  </w:footnote>
  <w:footnote w:type="continuationSeparator" w:id="0">
    <w:p w14:paraId="335CE69D" w14:textId="77777777" w:rsidR="00383029" w:rsidRDefault="00383029" w:rsidP="003E45BB">
      <w:r>
        <w:continuationSeparator/>
      </w:r>
    </w:p>
  </w:footnote>
  <w:footnote w:type="continuationNotice" w:id="1">
    <w:p w14:paraId="5FDFCA81" w14:textId="77777777" w:rsidR="00383029" w:rsidRDefault="00383029">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327DC9"/>
    <w:multiLevelType w:val="hybridMultilevel"/>
    <w:tmpl w:val="B5EA42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D62171D"/>
    <w:multiLevelType w:val="multilevel"/>
    <w:tmpl w:val="8AC64D06"/>
    <w:lvl w:ilvl="0">
      <w:start w:val="1"/>
      <w:numFmt w:val="decimal"/>
      <w:pStyle w:val="Heading1"/>
      <w:lvlText w:val="%1"/>
      <w:lvlJc w:val="left"/>
      <w:pPr>
        <w:ind w:left="432" w:hanging="432"/>
      </w:pPr>
    </w:lvl>
    <w:lvl w:ilvl="1">
      <w:start w:val="1"/>
      <w:numFmt w:val="decimal"/>
      <w:pStyle w:val="Heading2"/>
      <w:lvlText w:val="%1.%2"/>
      <w:lvlJc w:val="left"/>
      <w:pPr>
        <w:ind w:left="539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3NDI3MDIyNjI2NrJU0lEKTi0uzszPAykwN64FAC4iIlEtAAAA"/>
    <w:docVar w:name="EN.InstantFormat" w:val="&lt;ENInstantFormat&gt;&lt;Enabled&gt;0&lt;/Enabled&gt;&lt;ScanUnformatted&gt;1&lt;/ScanUnformatted&gt;&lt;ScanChanges&gt;1&lt;/ScanChanges&gt;&lt;Suspended&gt;0&lt;/Suspended&gt;&lt;/ENInstantFormat&gt;"/>
    <w:docVar w:name="EN.Layout" w:val="&lt;ENLayout&gt;&lt;Style&gt;Intl J Heat Mass Transfer - WF&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vwr2vxxd9szv3efd5t5f9db0pfrrr0pfz90&quot;&gt;After_confirmation&lt;record-ids&gt;&lt;item&gt;4&lt;/item&gt;&lt;item&gt;5&lt;/item&gt;&lt;item&gt;41&lt;/item&gt;&lt;item&gt;47&lt;/item&gt;&lt;item&gt;52&lt;/item&gt;&lt;item&gt;57&lt;/item&gt;&lt;item&gt;63&lt;/item&gt;&lt;item&gt;64&lt;/item&gt;&lt;item&gt;85&lt;/item&gt;&lt;item&gt;86&lt;/item&gt;&lt;item&gt;87&lt;/item&gt;&lt;item&gt;92&lt;/item&gt;&lt;item&gt;94&lt;/item&gt;&lt;item&gt;95&lt;/item&gt;&lt;item&gt;96&lt;/item&gt;&lt;item&gt;97&lt;/item&gt;&lt;item&gt;98&lt;/item&gt;&lt;item&gt;99&lt;/item&gt;&lt;item&gt;112&lt;/item&gt;&lt;item&gt;113&lt;/item&gt;&lt;item&gt;130&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7&lt;/item&gt;&lt;item&gt;168&lt;/item&gt;&lt;item&gt;169&lt;/item&gt;&lt;item&gt;170&lt;/item&gt;&lt;item&gt;173&lt;/item&gt;&lt;item&gt;174&lt;/item&gt;&lt;item&gt;193&lt;/item&gt;&lt;item&gt;194&lt;/item&gt;&lt;item&gt;195&lt;/item&gt;&lt;item&gt;197&lt;/item&gt;&lt;item&gt;198&lt;/item&gt;&lt;item&gt;199&lt;/item&gt;&lt;item&gt;200&lt;/item&gt;&lt;item&gt;201&lt;/item&gt;&lt;item&gt;202&lt;/item&gt;&lt;/record-ids&gt;&lt;/item&gt;&lt;/Libraries&gt;"/>
    <w:docVar w:name="MachineID" w:val="204|207|197|205|203|197|204|205|197|205|205|197|198|198|197|187|190|"/>
    <w:docVar w:name="Username" w:val="Quality Control Editor"/>
  </w:docVars>
  <w:rsids>
    <w:rsidRoot w:val="00243E6B"/>
    <w:rsid w:val="0000049E"/>
    <w:rsid w:val="000008B3"/>
    <w:rsid w:val="000010DA"/>
    <w:rsid w:val="000011F4"/>
    <w:rsid w:val="0000175C"/>
    <w:rsid w:val="00001D8F"/>
    <w:rsid w:val="00002983"/>
    <w:rsid w:val="00002ABB"/>
    <w:rsid w:val="00002AC7"/>
    <w:rsid w:val="00003054"/>
    <w:rsid w:val="00003D45"/>
    <w:rsid w:val="000049C8"/>
    <w:rsid w:val="00004F3A"/>
    <w:rsid w:val="00005071"/>
    <w:rsid w:val="000051ED"/>
    <w:rsid w:val="000056EE"/>
    <w:rsid w:val="000061BC"/>
    <w:rsid w:val="00006294"/>
    <w:rsid w:val="0000737F"/>
    <w:rsid w:val="000077E4"/>
    <w:rsid w:val="00007A68"/>
    <w:rsid w:val="0001091A"/>
    <w:rsid w:val="00010E66"/>
    <w:rsid w:val="00013310"/>
    <w:rsid w:val="000133EB"/>
    <w:rsid w:val="0001371C"/>
    <w:rsid w:val="000137BC"/>
    <w:rsid w:val="00013E61"/>
    <w:rsid w:val="00014631"/>
    <w:rsid w:val="000152FA"/>
    <w:rsid w:val="00017304"/>
    <w:rsid w:val="0001735D"/>
    <w:rsid w:val="0001764F"/>
    <w:rsid w:val="00021F77"/>
    <w:rsid w:val="0002212C"/>
    <w:rsid w:val="00023ACA"/>
    <w:rsid w:val="000245CD"/>
    <w:rsid w:val="00024B6F"/>
    <w:rsid w:val="00025C89"/>
    <w:rsid w:val="00025F76"/>
    <w:rsid w:val="00026836"/>
    <w:rsid w:val="00026D38"/>
    <w:rsid w:val="0002718B"/>
    <w:rsid w:val="00027AB3"/>
    <w:rsid w:val="00027FAE"/>
    <w:rsid w:val="000302C7"/>
    <w:rsid w:val="000303EB"/>
    <w:rsid w:val="00030BFD"/>
    <w:rsid w:val="00030DA2"/>
    <w:rsid w:val="0003170F"/>
    <w:rsid w:val="00032726"/>
    <w:rsid w:val="00033237"/>
    <w:rsid w:val="0003353A"/>
    <w:rsid w:val="00033666"/>
    <w:rsid w:val="00033CF5"/>
    <w:rsid w:val="00033FF6"/>
    <w:rsid w:val="0003452D"/>
    <w:rsid w:val="00035468"/>
    <w:rsid w:val="00035A2A"/>
    <w:rsid w:val="00035A2B"/>
    <w:rsid w:val="00035F98"/>
    <w:rsid w:val="00036063"/>
    <w:rsid w:val="000360D8"/>
    <w:rsid w:val="00036ED1"/>
    <w:rsid w:val="00040BE1"/>
    <w:rsid w:val="0004264D"/>
    <w:rsid w:val="00042FFE"/>
    <w:rsid w:val="000430C0"/>
    <w:rsid w:val="00043316"/>
    <w:rsid w:val="00043D3B"/>
    <w:rsid w:val="00043EAC"/>
    <w:rsid w:val="0004437F"/>
    <w:rsid w:val="00045080"/>
    <w:rsid w:val="00045321"/>
    <w:rsid w:val="00045E46"/>
    <w:rsid w:val="000460A5"/>
    <w:rsid w:val="000463EC"/>
    <w:rsid w:val="00046686"/>
    <w:rsid w:val="00046F7B"/>
    <w:rsid w:val="0005052D"/>
    <w:rsid w:val="00050D3B"/>
    <w:rsid w:val="000510DE"/>
    <w:rsid w:val="000514D9"/>
    <w:rsid w:val="00051854"/>
    <w:rsid w:val="000536C4"/>
    <w:rsid w:val="00053E74"/>
    <w:rsid w:val="00054659"/>
    <w:rsid w:val="00054E73"/>
    <w:rsid w:val="000550F8"/>
    <w:rsid w:val="00055442"/>
    <w:rsid w:val="000579EB"/>
    <w:rsid w:val="0006007F"/>
    <w:rsid w:val="0006012C"/>
    <w:rsid w:val="00060710"/>
    <w:rsid w:val="00060F40"/>
    <w:rsid w:val="00061092"/>
    <w:rsid w:val="000628D4"/>
    <w:rsid w:val="00063547"/>
    <w:rsid w:val="00063B3D"/>
    <w:rsid w:val="00064A2C"/>
    <w:rsid w:val="00065032"/>
    <w:rsid w:val="000653D3"/>
    <w:rsid w:val="000654EB"/>
    <w:rsid w:val="00065859"/>
    <w:rsid w:val="0006615F"/>
    <w:rsid w:val="000666A5"/>
    <w:rsid w:val="00066837"/>
    <w:rsid w:val="00066BA2"/>
    <w:rsid w:val="0006757F"/>
    <w:rsid w:val="000702FB"/>
    <w:rsid w:val="0007031C"/>
    <w:rsid w:val="00070932"/>
    <w:rsid w:val="0007114A"/>
    <w:rsid w:val="00071FB6"/>
    <w:rsid w:val="00071FCB"/>
    <w:rsid w:val="00072CD9"/>
    <w:rsid w:val="0007317D"/>
    <w:rsid w:val="0007324E"/>
    <w:rsid w:val="00073563"/>
    <w:rsid w:val="0007440B"/>
    <w:rsid w:val="0007501E"/>
    <w:rsid w:val="00075442"/>
    <w:rsid w:val="000759C3"/>
    <w:rsid w:val="00076908"/>
    <w:rsid w:val="00076BE0"/>
    <w:rsid w:val="000777B4"/>
    <w:rsid w:val="000800FD"/>
    <w:rsid w:val="00080717"/>
    <w:rsid w:val="00080F80"/>
    <w:rsid w:val="000810ED"/>
    <w:rsid w:val="00081EA7"/>
    <w:rsid w:val="000832DF"/>
    <w:rsid w:val="00083351"/>
    <w:rsid w:val="00084096"/>
    <w:rsid w:val="00084630"/>
    <w:rsid w:val="00085802"/>
    <w:rsid w:val="00085861"/>
    <w:rsid w:val="00085A67"/>
    <w:rsid w:val="000865CE"/>
    <w:rsid w:val="0008737C"/>
    <w:rsid w:val="000874CB"/>
    <w:rsid w:val="00087F73"/>
    <w:rsid w:val="0009028C"/>
    <w:rsid w:val="00091D32"/>
    <w:rsid w:val="00092356"/>
    <w:rsid w:val="00094937"/>
    <w:rsid w:val="00094B10"/>
    <w:rsid w:val="000960FF"/>
    <w:rsid w:val="000964FC"/>
    <w:rsid w:val="0009686D"/>
    <w:rsid w:val="00096F1D"/>
    <w:rsid w:val="0009790C"/>
    <w:rsid w:val="000A117E"/>
    <w:rsid w:val="000A1A04"/>
    <w:rsid w:val="000A20A6"/>
    <w:rsid w:val="000A20B0"/>
    <w:rsid w:val="000A21B3"/>
    <w:rsid w:val="000A238C"/>
    <w:rsid w:val="000A24F1"/>
    <w:rsid w:val="000A273C"/>
    <w:rsid w:val="000A2D19"/>
    <w:rsid w:val="000A2D4B"/>
    <w:rsid w:val="000A37CC"/>
    <w:rsid w:val="000A3EA1"/>
    <w:rsid w:val="000A43C2"/>
    <w:rsid w:val="000A4D43"/>
    <w:rsid w:val="000A504C"/>
    <w:rsid w:val="000A5CEE"/>
    <w:rsid w:val="000A6606"/>
    <w:rsid w:val="000A7268"/>
    <w:rsid w:val="000B0F81"/>
    <w:rsid w:val="000B1021"/>
    <w:rsid w:val="000B1CDF"/>
    <w:rsid w:val="000B1E1A"/>
    <w:rsid w:val="000B20A1"/>
    <w:rsid w:val="000B3C22"/>
    <w:rsid w:val="000B42F8"/>
    <w:rsid w:val="000B43B1"/>
    <w:rsid w:val="000B4DF9"/>
    <w:rsid w:val="000B6838"/>
    <w:rsid w:val="000B6D7A"/>
    <w:rsid w:val="000B6F73"/>
    <w:rsid w:val="000C0734"/>
    <w:rsid w:val="000C1521"/>
    <w:rsid w:val="000C2C31"/>
    <w:rsid w:val="000C2FE3"/>
    <w:rsid w:val="000C33EE"/>
    <w:rsid w:val="000C34E6"/>
    <w:rsid w:val="000C3B5B"/>
    <w:rsid w:val="000C3B84"/>
    <w:rsid w:val="000C3C55"/>
    <w:rsid w:val="000C3EF6"/>
    <w:rsid w:val="000C4105"/>
    <w:rsid w:val="000C5265"/>
    <w:rsid w:val="000C553F"/>
    <w:rsid w:val="000C5B25"/>
    <w:rsid w:val="000C5BA5"/>
    <w:rsid w:val="000C5CF0"/>
    <w:rsid w:val="000C7097"/>
    <w:rsid w:val="000C7CDF"/>
    <w:rsid w:val="000D0D64"/>
    <w:rsid w:val="000D14F4"/>
    <w:rsid w:val="000D320C"/>
    <w:rsid w:val="000D3CC3"/>
    <w:rsid w:val="000D4230"/>
    <w:rsid w:val="000D47EE"/>
    <w:rsid w:val="000D4829"/>
    <w:rsid w:val="000D4F41"/>
    <w:rsid w:val="000D666F"/>
    <w:rsid w:val="000D6FCD"/>
    <w:rsid w:val="000D7CA9"/>
    <w:rsid w:val="000D7DF2"/>
    <w:rsid w:val="000E0A18"/>
    <w:rsid w:val="000E17DB"/>
    <w:rsid w:val="000E1A40"/>
    <w:rsid w:val="000E2B1E"/>
    <w:rsid w:val="000E2C5E"/>
    <w:rsid w:val="000E2F60"/>
    <w:rsid w:val="000E30D4"/>
    <w:rsid w:val="000E3302"/>
    <w:rsid w:val="000E3A4E"/>
    <w:rsid w:val="000E517E"/>
    <w:rsid w:val="000E5807"/>
    <w:rsid w:val="000E5E36"/>
    <w:rsid w:val="000E6809"/>
    <w:rsid w:val="000E6ECF"/>
    <w:rsid w:val="000E7387"/>
    <w:rsid w:val="000E79D4"/>
    <w:rsid w:val="000E7BA0"/>
    <w:rsid w:val="000E7DBD"/>
    <w:rsid w:val="000F04CD"/>
    <w:rsid w:val="000F07BD"/>
    <w:rsid w:val="000F0E90"/>
    <w:rsid w:val="000F0FEF"/>
    <w:rsid w:val="000F2D21"/>
    <w:rsid w:val="000F30DF"/>
    <w:rsid w:val="000F31F9"/>
    <w:rsid w:val="000F3367"/>
    <w:rsid w:val="000F4CBF"/>
    <w:rsid w:val="000F5DE4"/>
    <w:rsid w:val="000F63E9"/>
    <w:rsid w:val="000F64C5"/>
    <w:rsid w:val="000F69B1"/>
    <w:rsid w:val="000F7000"/>
    <w:rsid w:val="000F77EB"/>
    <w:rsid w:val="000F7D09"/>
    <w:rsid w:val="00100AEF"/>
    <w:rsid w:val="00100BCF"/>
    <w:rsid w:val="00101CED"/>
    <w:rsid w:val="00103B43"/>
    <w:rsid w:val="001043C6"/>
    <w:rsid w:val="001049A3"/>
    <w:rsid w:val="00105AE2"/>
    <w:rsid w:val="00105EEF"/>
    <w:rsid w:val="00107083"/>
    <w:rsid w:val="00107540"/>
    <w:rsid w:val="00107817"/>
    <w:rsid w:val="00107A34"/>
    <w:rsid w:val="001102CD"/>
    <w:rsid w:val="001123AA"/>
    <w:rsid w:val="00113272"/>
    <w:rsid w:val="00114099"/>
    <w:rsid w:val="00114A7B"/>
    <w:rsid w:val="00114C66"/>
    <w:rsid w:val="00114F12"/>
    <w:rsid w:val="001165E3"/>
    <w:rsid w:val="001168A3"/>
    <w:rsid w:val="00116C89"/>
    <w:rsid w:val="00116E3E"/>
    <w:rsid w:val="00120AAF"/>
    <w:rsid w:val="00120DDD"/>
    <w:rsid w:val="001210F9"/>
    <w:rsid w:val="001211C4"/>
    <w:rsid w:val="00121B30"/>
    <w:rsid w:val="00121E0B"/>
    <w:rsid w:val="00122D56"/>
    <w:rsid w:val="0012372D"/>
    <w:rsid w:val="00125EE2"/>
    <w:rsid w:val="001273F3"/>
    <w:rsid w:val="00130B30"/>
    <w:rsid w:val="001324CD"/>
    <w:rsid w:val="0013295B"/>
    <w:rsid w:val="00133109"/>
    <w:rsid w:val="00133D1F"/>
    <w:rsid w:val="00134DC0"/>
    <w:rsid w:val="0013529B"/>
    <w:rsid w:val="001356D2"/>
    <w:rsid w:val="00135955"/>
    <w:rsid w:val="00135CA3"/>
    <w:rsid w:val="00135D38"/>
    <w:rsid w:val="001379E4"/>
    <w:rsid w:val="00137C2E"/>
    <w:rsid w:val="00137CDF"/>
    <w:rsid w:val="00140693"/>
    <w:rsid w:val="00140DFF"/>
    <w:rsid w:val="00140FA9"/>
    <w:rsid w:val="001413B4"/>
    <w:rsid w:val="00141A59"/>
    <w:rsid w:val="001427CB"/>
    <w:rsid w:val="00142E1E"/>
    <w:rsid w:val="00142FD5"/>
    <w:rsid w:val="00144018"/>
    <w:rsid w:val="0014420C"/>
    <w:rsid w:val="00144262"/>
    <w:rsid w:val="0014473B"/>
    <w:rsid w:val="00144A92"/>
    <w:rsid w:val="0014519F"/>
    <w:rsid w:val="00146B15"/>
    <w:rsid w:val="00147ABF"/>
    <w:rsid w:val="00147D43"/>
    <w:rsid w:val="00150767"/>
    <w:rsid w:val="00150C62"/>
    <w:rsid w:val="00150F20"/>
    <w:rsid w:val="0015154D"/>
    <w:rsid w:val="001520BA"/>
    <w:rsid w:val="00152C3A"/>
    <w:rsid w:val="00152F9A"/>
    <w:rsid w:val="00153122"/>
    <w:rsid w:val="001537CF"/>
    <w:rsid w:val="001549CA"/>
    <w:rsid w:val="00154AF9"/>
    <w:rsid w:val="00154DB3"/>
    <w:rsid w:val="001558D9"/>
    <w:rsid w:val="001569E9"/>
    <w:rsid w:val="00156C9A"/>
    <w:rsid w:val="00157593"/>
    <w:rsid w:val="0016144D"/>
    <w:rsid w:val="00161BD1"/>
    <w:rsid w:val="00162BCA"/>
    <w:rsid w:val="0016497B"/>
    <w:rsid w:val="00166811"/>
    <w:rsid w:val="001668FC"/>
    <w:rsid w:val="0016693A"/>
    <w:rsid w:val="00167594"/>
    <w:rsid w:val="00167A04"/>
    <w:rsid w:val="00167CA5"/>
    <w:rsid w:val="001700B1"/>
    <w:rsid w:val="00170FA9"/>
    <w:rsid w:val="00170FF8"/>
    <w:rsid w:val="00171E47"/>
    <w:rsid w:val="00171FE9"/>
    <w:rsid w:val="0017230B"/>
    <w:rsid w:val="00173570"/>
    <w:rsid w:val="001738AC"/>
    <w:rsid w:val="00173E6C"/>
    <w:rsid w:val="00174289"/>
    <w:rsid w:val="001747BF"/>
    <w:rsid w:val="00174CC5"/>
    <w:rsid w:val="00174E96"/>
    <w:rsid w:val="001750D5"/>
    <w:rsid w:val="00175499"/>
    <w:rsid w:val="001755C3"/>
    <w:rsid w:val="001769F2"/>
    <w:rsid w:val="00177813"/>
    <w:rsid w:val="00177942"/>
    <w:rsid w:val="0018052C"/>
    <w:rsid w:val="00180D39"/>
    <w:rsid w:val="00181281"/>
    <w:rsid w:val="00181871"/>
    <w:rsid w:val="00181A9E"/>
    <w:rsid w:val="00181C1B"/>
    <w:rsid w:val="0018245E"/>
    <w:rsid w:val="001830B7"/>
    <w:rsid w:val="001835FA"/>
    <w:rsid w:val="00184A3D"/>
    <w:rsid w:val="001851E8"/>
    <w:rsid w:val="00185BE8"/>
    <w:rsid w:val="0018631F"/>
    <w:rsid w:val="0018671F"/>
    <w:rsid w:val="001867DE"/>
    <w:rsid w:val="00187A18"/>
    <w:rsid w:val="001909BA"/>
    <w:rsid w:val="00190DFF"/>
    <w:rsid w:val="001912A2"/>
    <w:rsid w:val="00191991"/>
    <w:rsid w:val="00191DE9"/>
    <w:rsid w:val="001923DF"/>
    <w:rsid w:val="0019287A"/>
    <w:rsid w:val="001928C7"/>
    <w:rsid w:val="001930D5"/>
    <w:rsid w:val="001930DE"/>
    <w:rsid w:val="00193CCD"/>
    <w:rsid w:val="001942FC"/>
    <w:rsid w:val="0019435B"/>
    <w:rsid w:val="00194FD2"/>
    <w:rsid w:val="001956BD"/>
    <w:rsid w:val="00195A56"/>
    <w:rsid w:val="001971BD"/>
    <w:rsid w:val="00197FCD"/>
    <w:rsid w:val="001A1E59"/>
    <w:rsid w:val="001A4775"/>
    <w:rsid w:val="001A4805"/>
    <w:rsid w:val="001A523B"/>
    <w:rsid w:val="001A5BD9"/>
    <w:rsid w:val="001A5D26"/>
    <w:rsid w:val="001A65BF"/>
    <w:rsid w:val="001A6AB1"/>
    <w:rsid w:val="001A6C8A"/>
    <w:rsid w:val="001A6F06"/>
    <w:rsid w:val="001A70C6"/>
    <w:rsid w:val="001A7229"/>
    <w:rsid w:val="001A7BB1"/>
    <w:rsid w:val="001A7F1C"/>
    <w:rsid w:val="001B002C"/>
    <w:rsid w:val="001B0E1E"/>
    <w:rsid w:val="001B1505"/>
    <w:rsid w:val="001B194C"/>
    <w:rsid w:val="001B1C03"/>
    <w:rsid w:val="001B4129"/>
    <w:rsid w:val="001B45C8"/>
    <w:rsid w:val="001B4B19"/>
    <w:rsid w:val="001B572C"/>
    <w:rsid w:val="001B7881"/>
    <w:rsid w:val="001B7FEB"/>
    <w:rsid w:val="001C062B"/>
    <w:rsid w:val="001C0C3F"/>
    <w:rsid w:val="001C0CDE"/>
    <w:rsid w:val="001C0D6A"/>
    <w:rsid w:val="001C0DEA"/>
    <w:rsid w:val="001C0E2D"/>
    <w:rsid w:val="001C10E0"/>
    <w:rsid w:val="001C1DC3"/>
    <w:rsid w:val="001C263D"/>
    <w:rsid w:val="001C2955"/>
    <w:rsid w:val="001C2CA2"/>
    <w:rsid w:val="001C2DC3"/>
    <w:rsid w:val="001C2E30"/>
    <w:rsid w:val="001C47C7"/>
    <w:rsid w:val="001C50B5"/>
    <w:rsid w:val="001C56E8"/>
    <w:rsid w:val="001C5B31"/>
    <w:rsid w:val="001C77EE"/>
    <w:rsid w:val="001C7832"/>
    <w:rsid w:val="001D0219"/>
    <w:rsid w:val="001D078A"/>
    <w:rsid w:val="001D1A41"/>
    <w:rsid w:val="001D3D73"/>
    <w:rsid w:val="001D3E10"/>
    <w:rsid w:val="001D4BB2"/>
    <w:rsid w:val="001D53EC"/>
    <w:rsid w:val="001D6A11"/>
    <w:rsid w:val="001D73A4"/>
    <w:rsid w:val="001D79F5"/>
    <w:rsid w:val="001D7FF4"/>
    <w:rsid w:val="001E0628"/>
    <w:rsid w:val="001E0B26"/>
    <w:rsid w:val="001E1218"/>
    <w:rsid w:val="001E1D2D"/>
    <w:rsid w:val="001E1DB6"/>
    <w:rsid w:val="001E215D"/>
    <w:rsid w:val="001E23BC"/>
    <w:rsid w:val="001E27A1"/>
    <w:rsid w:val="001E425E"/>
    <w:rsid w:val="001E4281"/>
    <w:rsid w:val="001E45A7"/>
    <w:rsid w:val="001E460A"/>
    <w:rsid w:val="001E4C08"/>
    <w:rsid w:val="001E4C11"/>
    <w:rsid w:val="001E580E"/>
    <w:rsid w:val="001E6117"/>
    <w:rsid w:val="001F05FF"/>
    <w:rsid w:val="001F1289"/>
    <w:rsid w:val="001F1A84"/>
    <w:rsid w:val="001F1B4A"/>
    <w:rsid w:val="001F2D53"/>
    <w:rsid w:val="001F3084"/>
    <w:rsid w:val="001F388D"/>
    <w:rsid w:val="001F3B07"/>
    <w:rsid w:val="001F437F"/>
    <w:rsid w:val="001F4B26"/>
    <w:rsid w:val="001F55CF"/>
    <w:rsid w:val="001F5ABC"/>
    <w:rsid w:val="001F5CB7"/>
    <w:rsid w:val="001F60E3"/>
    <w:rsid w:val="001F65EB"/>
    <w:rsid w:val="001F6BD7"/>
    <w:rsid w:val="001F7A11"/>
    <w:rsid w:val="002001B3"/>
    <w:rsid w:val="0020086C"/>
    <w:rsid w:val="00200F0D"/>
    <w:rsid w:val="0020180D"/>
    <w:rsid w:val="002018C0"/>
    <w:rsid w:val="00201D5C"/>
    <w:rsid w:val="002024F6"/>
    <w:rsid w:val="00202521"/>
    <w:rsid w:val="002029A6"/>
    <w:rsid w:val="00203C78"/>
    <w:rsid w:val="00204298"/>
    <w:rsid w:val="002043C1"/>
    <w:rsid w:val="00205065"/>
    <w:rsid w:val="00205415"/>
    <w:rsid w:val="0020571A"/>
    <w:rsid w:val="00205E87"/>
    <w:rsid w:val="002065CB"/>
    <w:rsid w:val="00206BC4"/>
    <w:rsid w:val="0020703A"/>
    <w:rsid w:val="002075E8"/>
    <w:rsid w:val="00207DAA"/>
    <w:rsid w:val="0021021D"/>
    <w:rsid w:val="00210C28"/>
    <w:rsid w:val="0021110E"/>
    <w:rsid w:val="002114E1"/>
    <w:rsid w:val="0021364F"/>
    <w:rsid w:val="002153F2"/>
    <w:rsid w:val="002154B5"/>
    <w:rsid w:val="00215AAF"/>
    <w:rsid w:val="00216082"/>
    <w:rsid w:val="002161DB"/>
    <w:rsid w:val="0021631F"/>
    <w:rsid w:val="00216872"/>
    <w:rsid w:val="00216B0D"/>
    <w:rsid w:val="00216B3C"/>
    <w:rsid w:val="00216FA4"/>
    <w:rsid w:val="002179BA"/>
    <w:rsid w:val="002201BB"/>
    <w:rsid w:val="00220432"/>
    <w:rsid w:val="00220BF8"/>
    <w:rsid w:val="00220C85"/>
    <w:rsid w:val="00221EBB"/>
    <w:rsid w:val="00221F99"/>
    <w:rsid w:val="00222345"/>
    <w:rsid w:val="0022374C"/>
    <w:rsid w:val="002238B9"/>
    <w:rsid w:val="002240F1"/>
    <w:rsid w:val="0022548D"/>
    <w:rsid w:val="00225559"/>
    <w:rsid w:val="002261F4"/>
    <w:rsid w:val="0022623E"/>
    <w:rsid w:val="0022690F"/>
    <w:rsid w:val="00226AC5"/>
    <w:rsid w:val="00226C2C"/>
    <w:rsid w:val="0022781B"/>
    <w:rsid w:val="0022793B"/>
    <w:rsid w:val="0022794B"/>
    <w:rsid w:val="00227952"/>
    <w:rsid w:val="00227B84"/>
    <w:rsid w:val="0023132F"/>
    <w:rsid w:val="00231626"/>
    <w:rsid w:val="00232201"/>
    <w:rsid w:val="00232F24"/>
    <w:rsid w:val="00233252"/>
    <w:rsid w:val="00233974"/>
    <w:rsid w:val="00235BF9"/>
    <w:rsid w:val="002366C9"/>
    <w:rsid w:val="00236AFA"/>
    <w:rsid w:val="00237C67"/>
    <w:rsid w:val="0024119B"/>
    <w:rsid w:val="002411F1"/>
    <w:rsid w:val="00242085"/>
    <w:rsid w:val="002432C6"/>
    <w:rsid w:val="00243C12"/>
    <w:rsid w:val="00243E6B"/>
    <w:rsid w:val="0024445D"/>
    <w:rsid w:val="00244DB1"/>
    <w:rsid w:val="00244DCD"/>
    <w:rsid w:val="0024501D"/>
    <w:rsid w:val="00246725"/>
    <w:rsid w:val="00246B36"/>
    <w:rsid w:val="00247932"/>
    <w:rsid w:val="00247E40"/>
    <w:rsid w:val="0025216C"/>
    <w:rsid w:val="00252435"/>
    <w:rsid w:val="00252551"/>
    <w:rsid w:val="00253311"/>
    <w:rsid w:val="00253D10"/>
    <w:rsid w:val="00254217"/>
    <w:rsid w:val="00254A3A"/>
    <w:rsid w:val="00254D52"/>
    <w:rsid w:val="00255C24"/>
    <w:rsid w:val="00255F89"/>
    <w:rsid w:val="00256065"/>
    <w:rsid w:val="00256F91"/>
    <w:rsid w:val="002578AF"/>
    <w:rsid w:val="00257B5E"/>
    <w:rsid w:val="002607BC"/>
    <w:rsid w:val="00260997"/>
    <w:rsid w:val="00260C52"/>
    <w:rsid w:val="00261948"/>
    <w:rsid w:val="00261969"/>
    <w:rsid w:val="002619AD"/>
    <w:rsid w:val="00261C41"/>
    <w:rsid w:val="00262026"/>
    <w:rsid w:val="00262056"/>
    <w:rsid w:val="00262380"/>
    <w:rsid w:val="00262BAA"/>
    <w:rsid w:val="00262F7B"/>
    <w:rsid w:val="0026354E"/>
    <w:rsid w:val="00263F45"/>
    <w:rsid w:val="002641F0"/>
    <w:rsid w:val="00264DF2"/>
    <w:rsid w:val="00265393"/>
    <w:rsid w:val="00265A4E"/>
    <w:rsid w:val="00266517"/>
    <w:rsid w:val="0026652D"/>
    <w:rsid w:val="0026654D"/>
    <w:rsid w:val="00266A78"/>
    <w:rsid w:val="00266A8C"/>
    <w:rsid w:val="002676C7"/>
    <w:rsid w:val="00267D18"/>
    <w:rsid w:val="00270575"/>
    <w:rsid w:val="002709F4"/>
    <w:rsid w:val="00271708"/>
    <w:rsid w:val="0027170B"/>
    <w:rsid w:val="00271711"/>
    <w:rsid w:val="00272CE8"/>
    <w:rsid w:val="00272F2A"/>
    <w:rsid w:val="00273F9D"/>
    <w:rsid w:val="002741F9"/>
    <w:rsid w:val="0027466B"/>
    <w:rsid w:val="00274D26"/>
    <w:rsid w:val="00274DF4"/>
    <w:rsid w:val="002753F4"/>
    <w:rsid w:val="00275682"/>
    <w:rsid w:val="00275774"/>
    <w:rsid w:val="0027584D"/>
    <w:rsid w:val="00275FA7"/>
    <w:rsid w:val="00277659"/>
    <w:rsid w:val="00277DA1"/>
    <w:rsid w:val="002803C8"/>
    <w:rsid w:val="00280E39"/>
    <w:rsid w:val="0028144D"/>
    <w:rsid w:val="002824F0"/>
    <w:rsid w:val="002825F3"/>
    <w:rsid w:val="00282A8F"/>
    <w:rsid w:val="00283166"/>
    <w:rsid w:val="002834A3"/>
    <w:rsid w:val="00283C26"/>
    <w:rsid w:val="0028445A"/>
    <w:rsid w:val="0028470D"/>
    <w:rsid w:val="00284C38"/>
    <w:rsid w:val="002850DE"/>
    <w:rsid w:val="002851D2"/>
    <w:rsid w:val="002855EB"/>
    <w:rsid w:val="00285A39"/>
    <w:rsid w:val="002865E2"/>
    <w:rsid w:val="002867CB"/>
    <w:rsid w:val="00286F52"/>
    <w:rsid w:val="002871FE"/>
    <w:rsid w:val="00287951"/>
    <w:rsid w:val="002908E1"/>
    <w:rsid w:val="0029270D"/>
    <w:rsid w:val="002928D0"/>
    <w:rsid w:val="00292978"/>
    <w:rsid w:val="00293838"/>
    <w:rsid w:val="00293E1F"/>
    <w:rsid w:val="002949FF"/>
    <w:rsid w:val="00294B55"/>
    <w:rsid w:val="0029591A"/>
    <w:rsid w:val="00295D4F"/>
    <w:rsid w:val="00295EEA"/>
    <w:rsid w:val="00297799"/>
    <w:rsid w:val="002A0186"/>
    <w:rsid w:val="002A033A"/>
    <w:rsid w:val="002A0BE7"/>
    <w:rsid w:val="002A208C"/>
    <w:rsid w:val="002A2773"/>
    <w:rsid w:val="002A29DC"/>
    <w:rsid w:val="002A2D7E"/>
    <w:rsid w:val="002A33A6"/>
    <w:rsid w:val="002A4115"/>
    <w:rsid w:val="002A50A0"/>
    <w:rsid w:val="002A50D7"/>
    <w:rsid w:val="002A5C25"/>
    <w:rsid w:val="002A5DEF"/>
    <w:rsid w:val="002A6358"/>
    <w:rsid w:val="002A67B8"/>
    <w:rsid w:val="002A6C93"/>
    <w:rsid w:val="002A776A"/>
    <w:rsid w:val="002B09EF"/>
    <w:rsid w:val="002B0DB1"/>
    <w:rsid w:val="002B14D0"/>
    <w:rsid w:val="002B185D"/>
    <w:rsid w:val="002B285A"/>
    <w:rsid w:val="002B419B"/>
    <w:rsid w:val="002B4CAC"/>
    <w:rsid w:val="002B4DF4"/>
    <w:rsid w:val="002B4F08"/>
    <w:rsid w:val="002B5781"/>
    <w:rsid w:val="002B5A74"/>
    <w:rsid w:val="002B6333"/>
    <w:rsid w:val="002B6BDD"/>
    <w:rsid w:val="002B6DC4"/>
    <w:rsid w:val="002B74A3"/>
    <w:rsid w:val="002B7CB7"/>
    <w:rsid w:val="002C0624"/>
    <w:rsid w:val="002C083F"/>
    <w:rsid w:val="002C0D24"/>
    <w:rsid w:val="002C0E85"/>
    <w:rsid w:val="002C127F"/>
    <w:rsid w:val="002C264C"/>
    <w:rsid w:val="002C2B3E"/>
    <w:rsid w:val="002C3F9E"/>
    <w:rsid w:val="002C42D8"/>
    <w:rsid w:val="002C4764"/>
    <w:rsid w:val="002C50ED"/>
    <w:rsid w:val="002C5482"/>
    <w:rsid w:val="002C5642"/>
    <w:rsid w:val="002C5A53"/>
    <w:rsid w:val="002C703A"/>
    <w:rsid w:val="002C7EC6"/>
    <w:rsid w:val="002D0CFC"/>
    <w:rsid w:val="002D100B"/>
    <w:rsid w:val="002D1677"/>
    <w:rsid w:val="002D43F3"/>
    <w:rsid w:val="002D4DFA"/>
    <w:rsid w:val="002D4F9E"/>
    <w:rsid w:val="002D4FB8"/>
    <w:rsid w:val="002D5A9D"/>
    <w:rsid w:val="002D6892"/>
    <w:rsid w:val="002D7552"/>
    <w:rsid w:val="002D7885"/>
    <w:rsid w:val="002D7E86"/>
    <w:rsid w:val="002D7F46"/>
    <w:rsid w:val="002E0709"/>
    <w:rsid w:val="002E0C70"/>
    <w:rsid w:val="002E0EB9"/>
    <w:rsid w:val="002E15D3"/>
    <w:rsid w:val="002E1BAA"/>
    <w:rsid w:val="002E24EA"/>
    <w:rsid w:val="002E2ADB"/>
    <w:rsid w:val="002E2F2D"/>
    <w:rsid w:val="002E3238"/>
    <w:rsid w:val="002E348C"/>
    <w:rsid w:val="002E3C81"/>
    <w:rsid w:val="002E3CC7"/>
    <w:rsid w:val="002E3E9E"/>
    <w:rsid w:val="002E4CCF"/>
    <w:rsid w:val="002E5593"/>
    <w:rsid w:val="002E59AA"/>
    <w:rsid w:val="002E601D"/>
    <w:rsid w:val="002E6AF2"/>
    <w:rsid w:val="002E6DB6"/>
    <w:rsid w:val="002E6F30"/>
    <w:rsid w:val="002E7B88"/>
    <w:rsid w:val="002F0038"/>
    <w:rsid w:val="002F009B"/>
    <w:rsid w:val="002F0164"/>
    <w:rsid w:val="002F13B5"/>
    <w:rsid w:val="002F16E9"/>
    <w:rsid w:val="002F1858"/>
    <w:rsid w:val="002F21C7"/>
    <w:rsid w:val="002F26B7"/>
    <w:rsid w:val="002F28C3"/>
    <w:rsid w:val="002F341B"/>
    <w:rsid w:val="002F3465"/>
    <w:rsid w:val="002F3BDF"/>
    <w:rsid w:val="002F3E31"/>
    <w:rsid w:val="002F496C"/>
    <w:rsid w:val="002F5126"/>
    <w:rsid w:val="002F569D"/>
    <w:rsid w:val="002F6C1D"/>
    <w:rsid w:val="002F7F58"/>
    <w:rsid w:val="00300286"/>
    <w:rsid w:val="0030040A"/>
    <w:rsid w:val="00300C6C"/>
    <w:rsid w:val="00300FF0"/>
    <w:rsid w:val="00301A7F"/>
    <w:rsid w:val="00301D48"/>
    <w:rsid w:val="00302DAF"/>
    <w:rsid w:val="0030321A"/>
    <w:rsid w:val="00303E97"/>
    <w:rsid w:val="00304099"/>
    <w:rsid w:val="00304D3F"/>
    <w:rsid w:val="00305680"/>
    <w:rsid w:val="0030764F"/>
    <w:rsid w:val="00307AA7"/>
    <w:rsid w:val="00307F10"/>
    <w:rsid w:val="00310309"/>
    <w:rsid w:val="0031068F"/>
    <w:rsid w:val="00310A18"/>
    <w:rsid w:val="00311166"/>
    <w:rsid w:val="00311603"/>
    <w:rsid w:val="00311978"/>
    <w:rsid w:val="00311D8B"/>
    <w:rsid w:val="0031201A"/>
    <w:rsid w:val="00312C27"/>
    <w:rsid w:val="003137CA"/>
    <w:rsid w:val="00313AC4"/>
    <w:rsid w:val="003143FD"/>
    <w:rsid w:val="00314893"/>
    <w:rsid w:val="00314BE1"/>
    <w:rsid w:val="00314D0A"/>
    <w:rsid w:val="00315905"/>
    <w:rsid w:val="00315BF0"/>
    <w:rsid w:val="00316B4F"/>
    <w:rsid w:val="00316C24"/>
    <w:rsid w:val="00316D90"/>
    <w:rsid w:val="0031754F"/>
    <w:rsid w:val="003177F3"/>
    <w:rsid w:val="00320BCD"/>
    <w:rsid w:val="00321CEA"/>
    <w:rsid w:val="0032212E"/>
    <w:rsid w:val="003225FF"/>
    <w:rsid w:val="00322973"/>
    <w:rsid w:val="00323108"/>
    <w:rsid w:val="003232CB"/>
    <w:rsid w:val="00323AE5"/>
    <w:rsid w:val="00324283"/>
    <w:rsid w:val="003253B0"/>
    <w:rsid w:val="003259B5"/>
    <w:rsid w:val="00326242"/>
    <w:rsid w:val="00326AA2"/>
    <w:rsid w:val="00326F13"/>
    <w:rsid w:val="00327046"/>
    <w:rsid w:val="00327D22"/>
    <w:rsid w:val="00327E02"/>
    <w:rsid w:val="00327FE8"/>
    <w:rsid w:val="003304B7"/>
    <w:rsid w:val="0033082C"/>
    <w:rsid w:val="00330CB2"/>
    <w:rsid w:val="00331041"/>
    <w:rsid w:val="00332A76"/>
    <w:rsid w:val="00332CDB"/>
    <w:rsid w:val="00333994"/>
    <w:rsid w:val="003346B3"/>
    <w:rsid w:val="00334F92"/>
    <w:rsid w:val="0033581E"/>
    <w:rsid w:val="0033663D"/>
    <w:rsid w:val="00336D0A"/>
    <w:rsid w:val="003378BB"/>
    <w:rsid w:val="00337A55"/>
    <w:rsid w:val="00337C6E"/>
    <w:rsid w:val="003400CD"/>
    <w:rsid w:val="00340E0E"/>
    <w:rsid w:val="003414E6"/>
    <w:rsid w:val="00342410"/>
    <w:rsid w:val="00342BDF"/>
    <w:rsid w:val="003437DF"/>
    <w:rsid w:val="00343871"/>
    <w:rsid w:val="00343E68"/>
    <w:rsid w:val="00344695"/>
    <w:rsid w:val="0034479B"/>
    <w:rsid w:val="0034528F"/>
    <w:rsid w:val="00345E9F"/>
    <w:rsid w:val="00346F9B"/>
    <w:rsid w:val="003471C1"/>
    <w:rsid w:val="0035100D"/>
    <w:rsid w:val="00351DE2"/>
    <w:rsid w:val="00351EC9"/>
    <w:rsid w:val="003528DC"/>
    <w:rsid w:val="00353781"/>
    <w:rsid w:val="00354FE5"/>
    <w:rsid w:val="00355370"/>
    <w:rsid w:val="00355373"/>
    <w:rsid w:val="00355866"/>
    <w:rsid w:val="003560D8"/>
    <w:rsid w:val="00356872"/>
    <w:rsid w:val="00356EB9"/>
    <w:rsid w:val="003571AF"/>
    <w:rsid w:val="003572E6"/>
    <w:rsid w:val="0036000F"/>
    <w:rsid w:val="00360D3B"/>
    <w:rsid w:val="00360E11"/>
    <w:rsid w:val="003614C5"/>
    <w:rsid w:val="00361C43"/>
    <w:rsid w:val="003622FB"/>
    <w:rsid w:val="003624F3"/>
    <w:rsid w:val="0036366F"/>
    <w:rsid w:val="00365222"/>
    <w:rsid w:val="003656BF"/>
    <w:rsid w:val="00366946"/>
    <w:rsid w:val="00367B4F"/>
    <w:rsid w:val="00367E26"/>
    <w:rsid w:val="003702BA"/>
    <w:rsid w:val="003706D4"/>
    <w:rsid w:val="0037093B"/>
    <w:rsid w:val="00370949"/>
    <w:rsid w:val="00371B7E"/>
    <w:rsid w:val="00371D7C"/>
    <w:rsid w:val="00371D7F"/>
    <w:rsid w:val="0037321E"/>
    <w:rsid w:val="00374018"/>
    <w:rsid w:val="003745BA"/>
    <w:rsid w:val="00374611"/>
    <w:rsid w:val="003750B5"/>
    <w:rsid w:val="00375415"/>
    <w:rsid w:val="00376415"/>
    <w:rsid w:val="003767EE"/>
    <w:rsid w:val="0037689D"/>
    <w:rsid w:val="00376EF3"/>
    <w:rsid w:val="00377626"/>
    <w:rsid w:val="003802FB"/>
    <w:rsid w:val="003803F2"/>
    <w:rsid w:val="0038059A"/>
    <w:rsid w:val="00380F1E"/>
    <w:rsid w:val="00381666"/>
    <w:rsid w:val="0038191F"/>
    <w:rsid w:val="003819EE"/>
    <w:rsid w:val="003824F0"/>
    <w:rsid w:val="0038256D"/>
    <w:rsid w:val="00382945"/>
    <w:rsid w:val="00382ABD"/>
    <w:rsid w:val="00382C58"/>
    <w:rsid w:val="00383029"/>
    <w:rsid w:val="003830A1"/>
    <w:rsid w:val="00383112"/>
    <w:rsid w:val="00383150"/>
    <w:rsid w:val="003831AE"/>
    <w:rsid w:val="003833B1"/>
    <w:rsid w:val="00384702"/>
    <w:rsid w:val="003848DF"/>
    <w:rsid w:val="00384D34"/>
    <w:rsid w:val="0038547A"/>
    <w:rsid w:val="003859F7"/>
    <w:rsid w:val="00385D89"/>
    <w:rsid w:val="003861B9"/>
    <w:rsid w:val="00386AE6"/>
    <w:rsid w:val="00386BDF"/>
    <w:rsid w:val="003870DE"/>
    <w:rsid w:val="00387AD3"/>
    <w:rsid w:val="003901C8"/>
    <w:rsid w:val="00390902"/>
    <w:rsid w:val="00392304"/>
    <w:rsid w:val="00392365"/>
    <w:rsid w:val="003949B7"/>
    <w:rsid w:val="00395197"/>
    <w:rsid w:val="003A0D50"/>
    <w:rsid w:val="003A14E7"/>
    <w:rsid w:val="003A2B68"/>
    <w:rsid w:val="003A3645"/>
    <w:rsid w:val="003A4201"/>
    <w:rsid w:val="003A4903"/>
    <w:rsid w:val="003A4BAA"/>
    <w:rsid w:val="003A71CB"/>
    <w:rsid w:val="003A7DE1"/>
    <w:rsid w:val="003B0327"/>
    <w:rsid w:val="003B1F48"/>
    <w:rsid w:val="003B224D"/>
    <w:rsid w:val="003B26B5"/>
    <w:rsid w:val="003B2EC9"/>
    <w:rsid w:val="003B358B"/>
    <w:rsid w:val="003B37D4"/>
    <w:rsid w:val="003B5C99"/>
    <w:rsid w:val="003B5DF1"/>
    <w:rsid w:val="003B5E57"/>
    <w:rsid w:val="003B66BC"/>
    <w:rsid w:val="003B6863"/>
    <w:rsid w:val="003B6B67"/>
    <w:rsid w:val="003B74AC"/>
    <w:rsid w:val="003B7554"/>
    <w:rsid w:val="003C0148"/>
    <w:rsid w:val="003C04A5"/>
    <w:rsid w:val="003C06AE"/>
    <w:rsid w:val="003C26E9"/>
    <w:rsid w:val="003C2B27"/>
    <w:rsid w:val="003C2B6C"/>
    <w:rsid w:val="003C3E96"/>
    <w:rsid w:val="003C50AB"/>
    <w:rsid w:val="003C626B"/>
    <w:rsid w:val="003C6393"/>
    <w:rsid w:val="003C68E7"/>
    <w:rsid w:val="003C7308"/>
    <w:rsid w:val="003C75DE"/>
    <w:rsid w:val="003C7650"/>
    <w:rsid w:val="003D10D2"/>
    <w:rsid w:val="003D1D01"/>
    <w:rsid w:val="003D2993"/>
    <w:rsid w:val="003D2F31"/>
    <w:rsid w:val="003D356B"/>
    <w:rsid w:val="003D4BE7"/>
    <w:rsid w:val="003D4E9F"/>
    <w:rsid w:val="003D5435"/>
    <w:rsid w:val="003D607A"/>
    <w:rsid w:val="003D6BA2"/>
    <w:rsid w:val="003D6C18"/>
    <w:rsid w:val="003D71B5"/>
    <w:rsid w:val="003E0471"/>
    <w:rsid w:val="003E071C"/>
    <w:rsid w:val="003E0A51"/>
    <w:rsid w:val="003E2741"/>
    <w:rsid w:val="003E2742"/>
    <w:rsid w:val="003E3277"/>
    <w:rsid w:val="003E3627"/>
    <w:rsid w:val="003E4041"/>
    <w:rsid w:val="003E45BB"/>
    <w:rsid w:val="003E4686"/>
    <w:rsid w:val="003E46E4"/>
    <w:rsid w:val="003E49C5"/>
    <w:rsid w:val="003E620B"/>
    <w:rsid w:val="003E63EA"/>
    <w:rsid w:val="003E6FAB"/>
    <w:rsid w:val="003E7947"/>
    <w:rsid w:val="003F0151"/>
    <w:rsid w:val="003F0DDA"/>
    <w:rsid w:val="003F0EA9"/>
    <w:rsid w:val="003F10A2"/>
    <w:rsid w:val="003F1C2F"/>
    <w:rsid w:val="003F30A4"/>
    <w:rsid w:val="003F34A9"/>
    <w:rsid w:val="003F3BAD"/>
    <w:rsid w:val="003F3BD1"/>
    <w:rsid w:val="003F3D42"/>
    <w:rsid w:val="003F3F33"/>
    <w:rsid w:val="003F4B21"/>
    <w:rsid w:val="003F60AE"/>
    <w:rsid w:val="003F7037"/>
    <w:rsid w:val="003F7A63"/>
    <w:rsid w:val="003F7DC8"/>
    <w:rsid w:val="003F7E94"/>
    <w:rsid w:val="00400879"/>
    <w:rsid w:val="0040102D"/>
    <w:rsid w:val="0040342A"/>
    <w:rsid w:val="004046FE"/>
    <w:rsid w:val="00406D5A"/>
    <w:rsid w:val="00407254"/>
    <w:rsid w:val="0040797B"/>
    <w:rsid w:val="004079FE"/>
    <w:rsid w:val="00410C3B"/>
    <w:rsid w:val="00410ED3"/>
    <w:rsid w:val="0041101E"/>
    <w:rsid w:val="00411160"/>
    <w:rsid w:val="00412009"/>
    <w:rsid w:val="00412F8B"/>
    <w:rsid w:val="00413656"/>
    <w:rsid w:val="0041507E"/>
    <w:rsid w:val="004157C7"/>
    <w:rsid w:val="00416510"/>
    <w:rsid w:val="004173F9"/>
    <w:rsid w:val="00417E51"/>
    <w:rsid w:val="0042023F"/>
    <w:rsid w:val="00420483"/>
    <w:rsid w:val="00420906"/>
    <w:rsid w:val="00421133"/>
    <w:rsid w:val="00421816"/>
    <w:rsid w:val="00421939"/>
    <w:rsid w:val="00422057"/>
    <w:rsid w:val="00422AAB"/>
    <w:rsid w:val="004239C8"/>
    <w:rsid w:val="00423E11"/>
    <w:rsid w:val="00423EBC"/>
    <w:rsid w:val="004245CE"/>
    <w:rsid w:val="0042472A"/>
    <w:rsid w:val="0042506D"/>
    <w:rsid w:val="00425A34"/>
    <w:rsid w:val="004260F5"/>
    <w:rsid w:val="00426AED"/>
    <w:rsid w:val="0042722A"/>
    <w:rsid w:val="00427D4B"/>
    <w:rsid w:val="00430393"/>
    <w:rsid w:val="004309A1"/>
    <w:rsid w:val="00431120"/>
    <w:rsid w:val="00432990"/>
    <w:rsid w:val="00432AED"/>
    <w:rsid w:val="00432ED7"/>
    <w:rsid w:val="0043391F"/>
    <w:rsid w:val="00434F5F"/>
    <w:rsid w:val="00435CA3"/>
    <w:rsid w:val="00435E0E"/>
    <w:rsid w:val="00436119"/>
    <w:rsid w:val="00436721"/>
    <w:rsid w:val="004368C6"/>
    <w:rsid w:val="00437F8C"/>
    <w:rsid w:val="004402C5"/>
    <w:rsid w:val="004403FC"/>
    <w:rsid w:val="00440D6E"/>
    <w:rsid w:val="00441405"/>
    <w:rsid w:val="00442B9D"/>
    <w:rsid w:val="00443035"/>
    <w:rsid w:val="0044370D"/>
    <w:rsid w:val="004440B9"/>
    <w:rsid w:val="0044482B"/>
    <w:rsid w:val="00445630"/>
    <w:rsid w:val="00446429"/>
    <w:rsid w:val="00446F13"/>
    <w:rsid w:val="00446F48"/>
    <w:rsid w:val="00447256"/>
    <w:rsid w:val="004472D5"/>
    <w:rsid w:val="00450247"/>
    <w:rsid w:val="004508CC"/>
    <w:rsid w:val="00450D0C"/>
    <w:rsid w:val="004520E6"/>
    <w:rsid w:val="004523D3"/>
    <w:rsid w:val="00452EEB"/>
    <w:rsid w:val="00453754"/>
    <w:rsid w:val="00454270"/>
    <w:rsid w:val="00454680"/>
    <w:rsid w:val="0045471B"/>
    <w:rsid w:val="00455297"/>
    <w:rsid w:val="00455C78"/>
    <w:rsid w:val="00455EEB"/>
    <w:rsid w:val="0045608C"/>
    <w:rsid w:val="00456144"/>
    <w:rsid w:val="00456294"/>
    <w:rsid w:val="004578E2"/>
    <w:rsid w:val="00460236"/>
    <w:rsid w:val="0046042D"/>
    <w:rsid w:val="004608B6"/>
    <w:rsid w:val="00461436"/>
    <w:rsid w:val="004632EE"/>
    <w:rsid w:val="00463739"/>
    <w:rsid w:val="00463798"/>
    <w:rsid w:val="00463935"/>
    <w:rsid w:val="004644F8"/>
    <w:rsid w:val="004658F4"/>
    <w:rsid w:val="00465C1A"/>
    <w:rsid w:val="00466487"/>
    <w:rsid w:val="00466844"/>
    <w:rsid w:val="00467062"/>
    <w:rsid w:val="00470CC5"/>
    <w:rsid w:val="004715DF"/>
    <w:rsid w:val="00471731"/>
    <w:rsid w:val="00472C9B"/>
    <w:rsid w:val="00473786"/>
    <w:rsid w:val="0047396A"/>
    <w:rsid w:val="00473CFF"/>
    <w:rsid w:val="00474477"/>
    <w:rsid w:val="00474992"/>
    <w:rsid w:val="004750AA"/>
    <w:rsid w:val="00475120"/>
    <w:rsid w:val="00475316"/>
    <w:rsid w:val="004757BF"/>
    <w:rsid w:val="00475A53"/>
    <w:rsid w:val="004764EA"/>
    <w:rsid w:val="004765C6"/>
    <w:rsid w:val="00476BD9"/>
    <w:rsid w:val="00476E58"/>
    <w:rsid w:val="00477721"/>
    <w:rsid w:val="00477B3E"/>
    <w:rsid w:val="0048005A"/>
    <w:rsid w:val="00480813"/>
    <w:rsid w:val="00480CEF"/>
    <w:rsid w:val="0048141F"/>
    <w:rsid w:val="004814D1"/>
    <w:rsid w:val="004827BD"/>
    <w:rsid w:val="004839DC"/>
    <w:rsid w:val="00483AC7"/>
    <w:rsid w:val="00483D77"/>
    <w:rsid w:val="004844C1"/>
    <w:rsid w:val="004846EF"/>
    <w:rsid w:val="004857FD"/>
    <w:rsid w:val="00486133"/>
    <w:rsid w:val="00486507"/>
    <w:rsid w:val="004868FE"/>
    <w:rsid w:val="0048776F"/>
    <w:rsid w:val="0049009C"/>
    <w:rsid w:val="00490152"/>
    <w:rsid w:val="00490AEA"/>
    <w:rsid w:val="004912D9"/>
    <w:rsid w:val="004917E5"/>
    <w:rsid w:val="00492134"/>
    <w:rsid w:val="004924F8"/>
    <w:rsid w:val="00494060"/>
    <w:rsid w:val="00495249"/>
    <w:rsid w:val="00495B7D"/>
    <w:rsid w:val="00496492"/>
    <w:rsid w:val="00496957"/>
    <w:rsid w:val="00496D6B"/>
    <w:rsid w:val="00496D78"/>
    <w:rsid w:val="004975FC"/>
    <w:rsid w:val="0049772F"/>
    <w:rsid w:val="004A0285"/>
    <w:rsid w:val="004A123C"/>
    <w:rsid w:val="004A1438"/>
    <w:rsid w:val="004A27A4"/>
    <w:rsid w:val="004A2B3D"/>
    <w:rsid w:val="004A2C40"/>
    <w:rsid w:val="004A3B03"/>
    <w:rsid w:val="004A41BD"/>
    <w:rsid w:val="004A4233"/>
    <w:rsid w:val="004A4B21"/>
    <w:rsid w:val="004A500B"/>
    <w:rsid w:val="004A52F0"/>
    <w:rsid w:val="004A557F"/>
    <w:rsid w:val="004A5592"/>
    <w:rsid w:val="004A58F4"/>
    <w:rsid w:val="004A5C02"/>
    <w:rsid w:val="004A6FC3"/>
    <w:rsid w:val="004A7174"/>
    <w:rsid w:val="004A762B"/>
    <w:rsid w:val="004A78E7"/>
    <w:rsid w:val="004B0C6B"/>
    <w:rsid w:val="004B1223"/>
    <w:rsid w:val="004B1239"/>
    <w:rsid w:val="004B198A"/>
    <w:rsid w:val="004B1F65"/>
    <w:rsid w:val="004B3004"/>
    <w:rsid w:val="004B46EA"/>
    <w:rsid w:val="004B54B2"/>
    <w:rsid w:val="004B5893"/>
    <w:rsid w:val="004B5F3F"/>
    <w:rsid w:val="004B60A2"/>
    <w:rsid w:val="004B6709"/>
    <w:rsid w:val="004B6D3A"/>
    <w:rsid w:val="004B7923"/>
    <w:rsid w:val="004C1580"/>
    <w:rsid w:val="004C1622"/>
    <w:rsid w:val="004C2B75"/>
    <w:rsid w:val="004C51A7"/>
    <w:rsid w:val="004C7333"/>
    <w:rsid w:val="004D1C36"/>
    <w:rsid w:val="004D1F63"/>
    <w:rsid w:val="004D2476"/>
    <w:rsid w:val="004D264C"/>
    <w:rsid w:val="004D2DA9"/>
    <w:rsid w:val="004D36C7"/>
    <w:rsid w:val="004D4050"/>
    <w:rsid w:val="004D4426"/>
    <w:rsid w:val="004D4791"/>
    <w:rsid w:val="004D50D6"/>
    <w:rsid w:val="004D5869"/>
    <w:rsid w:val="004D5BE5"/>
    <w:rsid w:val="004D61CF"/>
    <w:rsid w:val="004D62BD"/>
    <w:rsid w:val="004D6E5C"/>
    <w:rsid w:val="004D6EA3"/>
    <w:rsid w:val="004D6FB7"/>
    <w:rsid w:val="004D7A0F"/>
    <w:rsid w:val="004D7CBD"/>
    <w:rsid w:val="004E14CB"/>
    <w:rsid w:val="004E14EA"/>
    <w:rsid w:val="004E1AFE"/>
    <w:rsid w:val="004E1DBD"/>
    <w:rsid w:val="004E23C6"/>
    <w:rsid w:val="004E2A8D"/>
    <w:rsid w:val="004E2B55"/>
    <w:rsid w:val="004E2C93"/>
    <w:rsid w:val="004E375C"/>
    <w:rsid w:val="004E37DD"/>
    <w:rsid w:val="004E393A"/>
    <w:rsid w:val="004E3E6E"/>
    <w:rsid w:val="004E44AC"/>
    <w:rsid w:val="004E4872"/>
    <w:rsid w:val="004E5C92"/>
    <w:rsid w:val="004E65B5"/>
    <w:rsid w:val="004E66CF"/>
    <w:rsid w:val="004E6D14"/>
    <w:rsid w:val="004E7D60"/>
    <w:rsid w:val="004F0632"/>
    <w:rsid w:val="004F2264"/>
    <w:rsid w:val="004F2293"/>
    <w:rsid w:val="004F24B6"/>
    <w:rsid w:val="004F3189"/>
    <w:rsid w:val="004F3295"/>
    <w:rsid w:val="004F3A28"/>
    <w:rsid w:val="004F3F02"/>
    <w:rsid w:val="004F4643"/>
    <w:rsid w:val="004F49BD"/>
    <w:rsid w:val="004F4E34"/>
    <w:rsid w:val="004F57BF"/>
    <w:rsid w:val="004F69DE"/>
    <w:rsid w:val="004F6DB2"/>
    <w:rsid w:val="00501A7B"/>
    <w:rsid w:val="00501C85"/>
    <w:rsid w:val="00502184"/>
    <w:rsid w:val="00503053"/>
    <w:rsid w:val="005038F9"/>
    <w:rsid w:val="00504640"/>
    <w:rsid w:val="005046C8"/>
    <w:rsid w:val="0050490D"/>
    <w:rsid w:val="00504AE7"/>
    <w:rsid w:val="00504E03"/>
    <w:rsid w:val="00505DAC"/>
    <w:rsid w:val="0050734D"/>
    <w:rsid w:val="00507714"/>
    <w:rsid w:val="005100F1"/>
    <w:rsid w:val="00514695"/>
    <w:rsid w:val="0051538B"/>
    <w:rsid w:val="00515FA9"/>
    <w:rsid w:val="00516842"/>
    <w:rsid w:val="00517055"/>
    <w:rsid w:val="00517866"/>
    <w:rsid w:val="00520A4C"/>
    <w:rsid w:val="00520C6D"/>
    <w:rsid w:val="0052241B"/>
    <w:rsid w:val="00523923"/>
    <w:rsid w:val="0052408C"/>
    <w:rsid w:val="0052467F"/>
    <w:rsid w:val="00524D82"/>
    <w:rsid w:val="005254DA"/>
    <w:rsid w:val="00525B5E"/>
    <w:rsid w:val="005260CF"/>
    <w:rsid w:val="00526723"/>
    <w:rsid w:val="0052696D"/>
    <w:rsid w:val="00530053"/>
    <w:rsid w:val="0053069F"/>
    <w:rsid w:val="00530842"/>
    <w:rsid w:val="005311ED"/>
    <w:rsid w:val="00531992"/>
    <w:rsid w:val="005323E8"/>
    <w:rsid w:val="00533C83"/>
    <w:rsid w:val="005342EF"/>
    <w:rsid w:val="00534E90"/>
    <w:rsid w:val="00535ECF"/>
    <w:rsid w:val="00535F5A"/>
    <w:rsid w:val="00535F7B"/>
    <w:rsid w:val="005370ED"/>
    <w:rsid w:val="005375E9"/>
    <w:rsid w:val="00537EF5"/>
    <w:rsid w:val="00541511"/>
    <w:rsid w:val="005417A2"/>
    <w:rsid w:val="005426C4"/>
    <w:rsid w:val="00543643"/>
    <w:rsid w:val="00543CC3"/>
    <w:rsid w:val="0054410D"/>
    <w:rsid w:val="005444F7"/>
    <w:rsid w:val="00544988"/>
    <w:rsid w:val="00545991"/>
    <w:rsid w:val="00545A67"/>
    <w:rsid w:val="00545ED8"/>
    <w:rsid w:val="0054608E"/>
    <w:rsid w:val="005461C7"/>
    <w:rsid w:val="0054687B"/>
    <w:rsid w:val="005469D6"/>
    <w:rsid w:val="005473C7"/>
    <w:rsid w:val="00547458"/>
    <w:rsid w:val="005479D0"/>
    <w:rsid w:val="00547C1C"/>
    <w:rsid w:val="00547F44"/>
    <w:rsid w:val="00547FCC"/>
    <w:rsid w:val="005524F4"/>
    <w:rsid w:val="00552C0A"/>
    <w:rsid w:val="00553003"/>
    <w:rsid w:val="00553B0C"/>
    <w:rsid w:val="00554D67"/>
    <w:rsid w:val="00554FF3"/>
    <w:rsid w:val="00555C6A"/>
    <w:rsid w:val="00555E51"/>
    <w:rsid w:val="0055655D"/>
    <w:rsid w:val="0055676F"/>
    <w:rsid w:val="005568E5"/>
    <w:rsid w:val="00560B1C"/>
    <w:rsid w:val="005616D2"/>
    <w:rsid w:val="00561848"/>
    <w:rsid w:val="00562E54"/>
    <w:rsid w:val="0056338E"/>
    <w:rsid w:val="00564973"/>
    <w:rsid w:val="00564B14"/>
    <w:rsid w:val="00565BEB"/>
    <w:rsid w:val="00566492"/>
    <w:rsid w:val="00566C45"/>
    <w:rsid w:val="005672BD"/>
    <w:rsid w:val="00567539"/>
    <w:rsid w:val="00567589"/>
    <w:rsid w:val="005709E7"/>
    <w:rsid w:val="00570FAA"/>
    <w:rsid w:val="00571A1C"/>
    <w:rsid w:val="00571A50"/>
    <w:rsid w:val="00572241"/>
    <w:rsid w:val="00572FFF"/>
    <w:rsid w:val="00573298"/>
    <w:rsid w:val="0057361F"/>
    <w:rsid w:val="005739A9"/>
    <w:rsid w:val="0057423C"/>
    <w:rsid w:val="005757CB"/>
    <w:rsid w:val="00575F18"/>
    <w:rsid w:val="005765B6"/>
    <w:rsid w:val="00576E6C"/>
    <w:rsid w:val="00577794"/>
    <w:rsid w:val="00577CA7"/>
    <w:rsid w:val="0058071A"/>
    <w:rsid w:val="0058163E"/>
    <w:rsid w:val="00581718"/>
    <w:rsid w:val="00582177"/>
    <w:rsid w:val="005836C2"/>
    <w:rsid w:val="00583D2E"/>
    <w:rsid w:val="00583F6B"/>
    <w:rsid w:val="005845D5"/>
    <w:rsid w:val="00584897"/>
    <w:rsid w:val="005848A2"/>
    <w:rsid w:val="005865AA"/>
    <w:rsid w:val="00587B5B"/>
    <w:rsid w:val="005903DA"/>
    <w:rsid w:val="005926EC"/>
    <w:rsid w:val="005929BD"/>
    <w:rsid w:val="00592B5F"/>
    <w:rsid w:val="00593607"/>
    <w:rsid w:val="0059517B"/>
    <w:rsid w:val="005954C3"/>
    <w:rsid w:val="0059587A"/>
    <w:rsid w:val="00595F73"/>
    <w:rsid w:val="00596F37"/>
    <w:rsid w:val="00597705"/>
    <w:rsid w:val="00597EC4"/>
    <w:rsid w:val="005A07F0"/>
    <w:rsid w:val="005A083D"/>
    <w:rsid w:val="005A0FE8"/>
    <w:rsid w:val="005A1143"/>
    <w:rsid w:val="005A14F2"/>
    <w:rsid w:val="005A169A"/>
    <w:rsid w:val="005A1E64"/>
    <w:rsid w:val="005A2E56"/>
    <w:rsid w:val="005A39C2"/>
    <w:rsid w:val="005A5069"/>
    <w:rsid w:val="005A6427"/>
    <w:rsid w:val="005A6BFE"/>
    <w:rsid w:val="005A70B4"/>
    <w:rsid w:val="005B0A1C"/>
    <w:rsid w:val="005B29E8"/>
    <w:rsid w:val="005B319C"/>
    <w:rsid w:val="005B4315"/>
    <w:rsid w:val="005B4817"/>
    <w:rsid w:val="005B4C66"/>
    <w:rsid w:val="005B53F4"/>
    <w:rsid w:val="005B5F3B"/>
    <w:rsid w:val="005B77A2"/>
    <w:rsid w:val="005B7BEE"/>
    <w:rsid w:val="005B7E01"/>
    <w:rsid w:val="005C0D8E"/>
    <w:rsid w:val="005C1699"/>
    <w:rsid w:val="005C17E3"/>
    <w:rsid w:val="005C1D69"/>
    <w:rsid w:val="005C3E80"/>
    <w:rsid w:val="005C4000"/>
    <w:rsid w:val="005C4BD1"/>
    <w:rsid w:val="005C52AB"/>
    <w:rsid w:val="005C6E32"/>
    <w:rsid w:val="005D070A"/>
    <w:rsid w:val="005D1289"/>
    <w:rsid w:val="005D183E"/>
    <w:rsid w:val="005D1BA3"/>
    <w:rsid w:val="005D22AA"/>
    <w:rsid w:val="005D2A87"/>
    <w:rsid w:val="005D2D9F"/>
    <w:rsid w:val="005D2F74"/>
    <w:rsid w:val="005D3061"/>
    <w:rsid w:val="005D4001"/>
    <w:rsid w:val="005D46D2"/>
    <w:rsid w:val="005D501B"/>
    <w:rsid w:val="005D6312"/>
    <w:rsid w:val="005D6A42"/>
    <w:rsid w:val="005D6AFD"/>
    <w:rsid w:val="005D6FBB"/>
    <w:rsid w:val="005D79A0"/>
    <w:rsid w:val="005D7D08"/>
    <w:rsid w:val="005D7F18"/>
    <w:rsid w:val="005E0011"/>
    <w:rsid w:val="005E0405"/>
    <w:rsid w:val="005E071F"/>
    <w:rsid w:val="005E1445"/>
    <w:rsid w:val="005E2C41"/>
    <w:rsid w:val="005E3DD0"/>
    <w:rsid w:val="005E3F06"/>
    <w:rsid w:val="005E414E"/>
    <w:rsid w:val="005E44C2"/>
    <w:rsid w:val="005E453F"/>
    <w:rsid w:val="005E47C0"/>
    <w:rsid w:val="005E4F86"/>
    <w:rsid w:val="005E540A"/>
    <w:rsid w:val="005E5786"/>
    <w:rsid w:val="005E61E8"/>
    <w:rsid w:val="005E6AA5"/>
    <w:rsid w:val="005E6C5B"/>
    <w:rsid w:val="005E72AD"/>
    <w:rsid w:val="005E7BA1"/>
    <w:rsid w:val="005F12C6"/>
    <w:rsid w:val="005F171D"/>
    <w:rsid w:val="005F2E37"/>
    <w:rsid w:val="005F3C99"/>
    <w:rsid w:val="005F3E1E"/>
    <w:rsid w:val="005F4FE3"/>
    <w:rsid w:val="005F5C0E"/>
    <w:rsid w:val="005F78FE"/>
    <w:rsid w:val="00600B35"/>
    <w:rsid w:val="00600FD2"/>
    <w:rsid w:val="00601883"/>
    <w:rsid w:val="00601959"/>
    <w:rsid w:val="00602507"/>
    <w:rsid w:val="00603CC9"/>
    <w:rsid w:val="00604105"/>
    <w:rsid w:val="00604618"/>
    <w:rsid w:val="00605731"/>
    <w:rsid w:val="00605868"/>
    <w:rsid w:val="00606BCE"/>
    <w:rsid w:val="00606D60"/>
    <w:rsid w:val="00606F5E"/>
    <w:rsid w:val="00607C99"/>
    <w:rsid w:val="00610D51"/>
    <w:rsid w:val="00611FEC"/>
    <w:rsid w:val="0061297A"/>
    <w:rsid w:val="00613BF8"/>
    <w:rsid w:val="0061420A"/>
    <w:rsid w:val="00614C08"/>
    <w:rsid w:val="00616CD2"/>
    <w:rsid w:val="0061711B"/>
    <w:rsid w:val="0061753C"/>
    <w:rsid w:val="0062045C"/>
    <w:rsid w:val="00620996"/>
    <w:rsid w:val="00620AE0"/>
    <w:rsid w:val="0062124A"/>
    <w:rsid w:val="006215E8"/>
    <w:rsid w:val="00621917"/>
    <w:rsid w:val="00622FEC"/>
    <w:rsid w:val="00623253"/>
    <w:rsid w:val="0062358A"/>
    <w:rsid w:val="00623C7A"/>
    <w:rsid w:val="00623F88"/>
    <w:rsid w:val="006244FE"/>
    <w:rsid w:val="00625516"/>
    <w:rsid w:val="006265D9"/>
    <w:rsid w:val="00626C05"/>
    <w:rsid w:val="00626E48"/>
    <w:rsid w:val="0062733A"/>
    <w:rsid w:val="00627671"/>
    <w:rsid w:val="00627BFE"/>
    <w:rsid w:val="006300AB"/>
    <w:rsid w:val="00630402"/>
    <w:rsid w:val="0063249A"/>
    <w:rsid w:val="0063256B"/>
    <w:rsid w:val="006330B5"/>
    <w:rsid w:val="00633D16"/>
    <w:rsid w:val="006349C8"/>
    <w:rsid w:val="0063728F"/>
    <w:rsid w:val="00640498"/>
    <w:rsid w:val="0064058F"/>
    <w:rsid w:val="00640C3A"/>
    <w:rsid w:val="00641D90"/>
    <w:rsid w:val="006430C6"/>
    <w:rsid w:val="006432C0"/>
    <w:rsid w:val="00643BA8"/>
    <w:rsid w:val="00643CCF"/>
    <w:rsid w:val="00646BFC"/>
    <w:rsid w:val="00646D4A"/>
    <w:rsid w:val="00647E36"/>
    <w:rsid w:val="00647F03"/>
    <w:rsid w:val="006500FD"/>
    <w:rsid w:val="0065061C"/>
    <w:rsid w:val="00651C93"/>
    <w:rsid w:val="006520A5"/>
    <w:rsid w:val="00652286"/>
    <w:rsid w:val="006541FE"/>
    <w:rsid w:val="00654760"/>
    <w:rsid w:val="0065511D"/>
    <w:rsid w:val="006555DD"/>
    <w:rsid w:val="00656BA7"/>
    <w:rsid w:val="006573EE"/>
    <w:rsid w:val="00657778"/>
    <w:rsid w:val="00660401"/>
    <w:rsid w:val="00660E77"/>
    <w:rsid w:val="006621CD"/>
    <w:rsid w:val="006626F4"/>
    <w:rsid w:val="006634D5"/>
    <w:rsid w:val="00663600"/>
    <w:rsid w:val="00664871"/>
    <w:rsid w:val="00664A0F"/>
    <w:rsid w:val="00664B33"/>
    <w:rsid w:val="00664D0F"/>
    <w:rsid w:val="00665097"/>
    <w:rsid w:val="00665389"/>
    <w:rsid w:val="00665626"/>
    <w:rsid w:val="0066650C"/>
    <w:rsid w:val="00666BC0"/>
    <w:rsid w:val="00666BE6"/>
    <w:rsid w:val="00667C64"/>
    <w:rsid w:val="006703CE"/>
    <w:rsid w:val="006716B4"/>
    <w:rsid w:val="00671F1F"/>
    <w:rsid w:val="0067288D"/>
    <w:rsid w:val="00673936"/>
    <w:rsid w:val="00673B6B"/>
    <w:rsid w:val="00673D1A"/>
    <w:rsid w:val="006747AB"/>
    <w:rsid w:val="00674C26"/>
    <w:rsid w:val="0067501F"/>
    <w:rsid w:val="00675A40"/>
    <w:rsid w:val="0067664F"/>
    <w:rsid w:val="00676952"/>
    <w:rsid w:val="00676A35"/>
    <w:rsid w:val="00676C1F"/>
    <w:rsid w:val="00677323"/>
    <w:rsid w:val="006776E1"/>
    <w:rsid w:val="0067796A"/>
    <w:rsid w:val="00677E54"/>
    <w:rsid w:val="00680748"/>
    <w:rsid w:val="00680E03"/>
    <w:rsid w:val="0068109F"/>
    <w:rsid w:val="0068140D"/>
    <w:rsid w:val="00682626"/>
    <w:rsid w:val="006827C5"/>
    <w:rsid w:val="00682B06"/>
    <w:rsid w:val="00683D78"/>
    <w:rsid w:val="00683DD5"/>
    <w:rsid w:val="006857CC"/>
    <w:rsid w:val="00687CF5"/>
    <w:rsid w:val="00687D0C"/>
    <w:rsid w:val="00687F25"/>
    <w:rsid w:val="00691678"/>
    <w:rsid w:val="0069172F"/>
    <w:rsid w:val="00692673"/>
    <w:rsid w:val="006927EF"/>
    <w:rsid w:val="006937D1"/>
    <w:rsid w:val="006952EC"/>
    <w:rsid w:val="00695383"/>
    <w:rsid w:val="0069578A"/>
    <w:rsid w:val="00695817"/>
    <w:rsid w:val="006958AE"/>
    <w:rsid w:val="00695EC8"/>
    <w:rsid w:val="006960A7"/>
    <w:rsid w:val="006960C8"/>
    <w:rsid w:val="006A018D"/>
    <w:rsid w:val="006A0298"/>
    <w:rsid w:val="006A12C8"/>
    <w:rsid w:val="006A130A"/>
    <w:rsid w:val="006A1D06"/>
    <w:rsid w:val="006A2BDD"/>
    <w:rsid w:val="006A3FEC"/>
    <w:rsid w:val="006A4801"/>
    <w:rsid w:val="006A489F"/>
    <w:rsid w:val="006A499E"/>
    <w:rsid w:val="006A5867"/>
    <w:rsid w:val="006A635F"/>
    <w:rsid w:val="006A784A"/>
    <w:rsid w:val="006A7871"/>
    <w:rsid w:val="006A79D2"/>
    <w:rsid w:val="006B009A"/>
    <w:rsid w:val="006B0606"/>
    <w:rsid w:val="006B1100"/>
    <w:rsid w:val="006B1A43"/>
    <w:rsid w:val="006B1F0F"/>
    <w:rsid w:val="006B2228"/>
    <w:rsid w:val="006B2293"/>
    <w:rsid w:val="006B41A7"/>
    <w:rsid w:val="006B44C2"/>
    <w:rsid w:val="006B492E"/>
    <w:rsid w:val="006B67C4"/>
    <w:rsid w:val="006B7175"/>
    <w:rsid w:val="006B72B6"/>
    <w:rsid w:val="006B74EF"/>
    <w:rsid w:val="006C0294"/>
    <w:rsid w:val="006C12A8"/>
    <w:rsid w:val="006C158D"/>
    <w:rsid w:val="006C1E29"/>
    <w:rsid w:val="006C28EC"/>
    <w:rsid w:val="006C28F5"/>
    <w:rsid w:val="006C2F71"/>
    <w:rsid w:val="006C301D"/>
    <w:rsid w:val="006C4266"/>
    <w:rsid w:val="006C49C5"/>
    <w:rsid w:val="006C4D1E"/>
    <w:rsid w:val="006C4D35"/>
    <w:rsid w:val="006C54CD"/>
    <w:rsid w:val="006C5777"/>
    <w:rsid w:val="006C5D19"/>
    <w:rsid w:val="006C6005"/>
    <w:rsid w:val="006C6804"/>
    <w:rsid w:val="006C7B4C"/>
    <w:rsid w:val="006D0C0B"/>
    <w:rsid w:val="006D2779"/>
    <w:rsid w:val="006D288E"/>
    <w:rsid w:val="006D2F33"/>
    <w:rsid w:val="006D40E7"/>
    <w:rsid w:val="006D413E"/>
    <w:rsid w:val="006D46F0"/>
    <w:rsid w:val="006D4913"/>
    <w:rsid w:val="006D4B57"/>
    <w:rsid w:val="006D528F"/>
    <w:rsid w:val="006D5290"/>
    <w:rsid w:val="006D54B1"/>
    <w:rsid w:val="006D557A"/>
    <w:rsid w:val="006D5CCA"/>
    <w:rsid w:val="006D5D0C"/>
    <w:rsid w:val="006D62A9"/>
    <w:rsid w:val="006D6D5B"/>
    <w:rsid w:val="006E07A6"/>
    <w:rsid w:val="006E1771"/>
    <w:rsid w:val="006E1A24"/>
    <w:rsid w:val="006E236E"/>
    <w:rsid w:val="006E2889"/>
    <w:rsid w:val="006E339A"/>
    <w:rsid w:val="006E3435"/>
    <w:rsid w:val="006E367B"/>
    <w:rsid w:val="006E5051"/>
    <w:rsid w:val="006E672D"/>
    <w:rsid w:val="006E6999"/>
    <w:rsid w:val="006E6EB2"/>
    <w:rsid w:val="006F03A7"/>
    <w:rsid w:val="006F049D"/>
    <w:rsid w:val="006F0667"/>
    <w:rsid w:val="006F069A"/>
    <w:rsid w:val="006F0763"/>
    <w:rsid w:val="006F1000"/>
    <w:rsid w:val="006F11B3"/>
    <w:rsid w:val="006F11C5"/>
    <w:rsid w:val="006F16D2"/>
    <w:rsid w:val="006F187C"/>
    <w:rsid w:val="006F3EF0"/>
    <w:rsid w:val="006F5C68"/>
    <w:rsid w:val="006F5CED"/>
    <w:rsid w:val="006F641C"/>
    <w:rsid w:val="006F67AF"/>
    <w:rsid w:val="006F785A"/>
    <w:rsid w:val="006F7AF4"/>
    <w:rsid w:val="006F7F9F"/>
    <w:rsid w:val="00700B76"/>
    <w:rsid w:val="00701F43"/>
    <w:rsid w:val="00702788"/>
    <w:rsid w:val="007031D5"/>
    <w:rsid w:val="00703E65"/>
    <w:rsid w:val="007043B1"/>
    <w:rsid w:val="0070698D"/>
    <w:rsid w:val="00706B97"/>
    <w:rsid w:val="00706CFA"/>
    <w:rsid w:val="00707C46"/>
    <w:rsid w:val="00707E63"/>
    <w:rsid w:val="007104AA"/>
    <w:rsid w:val="00710B97"/>
    <w:rsid w:val="00710F42"/>
    <w:rsid w:val="007114BB"/>
    <w:rsid w:val="00711C62"/>
    <w:rsid w:val="007126A1"/>
    <w:rsid w:val="00712883"/>
    <w:rsid w:val="00712ECF"/>
    <w:rsid w:val="00712F6A"/>
    <w:rsid w:val="00714505"/>
    <w:rsid w:val="00714667"/>
    <w:rsid w:val="00714A92"/>
    <w:rsid w:val="007152BE"/>
    <w:rsid w:val="00720DC3"/>
    <w:rsid w:val="00721BF1"/>
    <w:rsid w:val="00721C14"/>
    <w:rsid w:val="00723ABA"/>
    <w:rsid w:val="00723F34"/>
    <w:rsid w:val="00724A42"/>
    <w:rsid w:val="00724FA0"/>
    <w:rsid w:val="00726068"/>
    <w:rsid w:val="007269CA"/>
    <w:rsid w:val="00726E49"/>
    <w:rsid w:val="007270CB"/>
    <w:rsid w:val="007308A2"/>
    <w:rsid w:val="00731100"/>
    <w:rsid w:val="00731357"/>
    <w:rsid w:val="0073173A"/>
    <w:rsid w:val="00731D03"/>
    <w:rsid w:val="00732E22"/>
    <w:rsid w:val="00733A9F"/>
    <w:rsid w:val="00733FDE"/>
    <w:rsid w:val="007340B3"/>
    <w:rsid w:val="00736151"/>
    <w:rsid w:val="0073638D"/>
    <w:rsid w:val="007365D8"/>
    <w:rsid w:val="00736950"/>
    <w:rsid w:val="00737BFB"/>
    <w:rsid w:val="00737E1C"/>
    <w:rsid w:val="0074065C"/>
    <w:rsid w:val="007409C7"/>
    <w:rsid w:val="007417B9"/>
    <w:rsid w:val="007428E4"/>
    <w:rsid w:val="00744E7C"/>
    <w:rsid w:val="007450E7"/>
    <w:rsid w:val="007460C0"/>
    <w:rsid w:val="00746280"/>
    <w:rsid w:val="00746533"/>
    <w:rsid w:val="007469D5"/>
    <w:rsid w:val="00747060"/>
    <w:rsid w:val="007477B0"/>
    <w:rsid w:val="00747B86"/>
    <w:rsid w:val="00747C1C"/>
    <w:rsid w:val="00750F26"/>
    <w:rsid w:val="007512A9"/>
    <w:rsid w:val="00751CD6"/>
    <w:rsid w:val="007541B3"/>
    <w:rsid w:val="00755058"/>
    <w:rsid w:val="00755163"/>
    <w:rsid w:val="0075527A"/>
    <w:rsid w:val="0075565B"/>
    <w:rsid w:val="0075683D"/>
    <w:rsid w:val="0075695F"/>
    <w:rsid w:val="007569E4"/>
    <w:rsid w:val="00756D20"/>
    <w:rsid w:val="007574C0"/>
    <w:rsid w:val="00760068"/>
    <w:rsid w:val="00760683"/>
    <w:rsid w:val="00760982"/>
    <w:rsid w:val="00761C7A"/>
    <w:rsid w:val="007622E6"/>
    <w:rsid w:val="00762818"/>
    <w:rsid w:val="007632CA"/>
    <w:rsid w:val="007634A7"/>
    <w:rsid w:val="00763ADC"/>
    <w:rsid w:val="00763DE8"/>
    <w:rsid w:val="0076402E"/>
    <w:rsid w:val="007643B1"/>
    <w:rsid w:val="00764DB1"/>
    <w:rsid w:val="0076517E"/>
    <w:rsid w:val="00765528"/>
    <w:rsid w:val="007667C2"/>
    <w:rsid w:val="00766A40"/>
    <w:rsid w:val="00766F85"/>
    <w:rsid w:val="007671DA"/>
    <w:rsid w:val="007673FF"/>
    <w:rsid w:val="007726F5"/>
    <w:rsid w:val="0077389C"/>
    <w:rsid w:val="00774157"/>
    <w:rsid w:val="00774401"/>
    <w:rsid w:val="00774715"/>
    <w:rsid w:val="00774C09"/>
    <w:rsid w:val="00774FA7"/>
    <w:rsid w:val="00775157"/>
    <w:rsid w:val="00775EFB"/>
    <w:rsid w:val="00776333"/>
    <w:rsid w:val="00776398"/>
    <w:rsid w:val="00776B53"/>
    <w:rsid w:val="00777771"/>
    <w:rsid w:val="00777D84"/>
    <w:rsid w:val="007804FF"/>
    <w:rsid w:val="0078165F"/>
    <w:rsid w:val="00781BBE"/>
    <w:rsid w:val="00782BB8"/>
    <w:rsid w:val="007839D6"/>
    <w:rsid w:val="00783C01"/>
    <w:rsid w:val="007846F9"/>
    <w:rsid w:val="0078472A"/>
    <w:rsid w:val="00784D72"/>
    <w:rsid w:val="00786233"/>
    <w:rsid w:val="0078731F"/>
    <w:rsid w:val="00787AE8"/>
    <w:rsid w:val="0079097B"/>
    <w:rsid w:val="007912A1"/>
    <w:rsid w:val="00793426"/>
    <w:rsid w:val="00794522"/>
    <w:rsid w:val="00794ADF"/>
    <w:rsid w:val="00795559"/>
    <w:rsid w:val="0079730C"/>
    <w:rsid w:val="007A00F5"/>
    <w:rsid w:val="007A0A4F"/>
    <w:rsid w:val="007A1179"/>
    <w:rsid w:val="007A207F"/>
    <w:rsid w:val="007A2E43"/>
    <w:rsid w:val="007A7159"/>
    <w:rsid w:val="007A79FE"/>
    <w:rsid w:val="007A7BCD"/>
    <w:rsid w:val="007B00B1"/>
    <w:rsid w:val="007B03FD"/>
    <w:rsid w:val="007B0E92"/>
    <w:rsid w:val="007B1375"/>
    <w:rsid w:val="007B193E"/>
    <w:rsid w:val="007B2D29"/>
    <w:rsid w:val="007B30EC"/>
    <w:rsid w:val="007B392B"/>
    <w:rsid w:val="007B4298"/>
    <w:rsid w:val="007B4733"/>
    <w:rsid w:val="007B5BF4"/>
    <w:rsid w:val="007B71D3"/>
    <w:rsid w:val="007B7D7E"/>
    <w:rsid w:val="007C0B5D"/>
    <w:rsid w:val="007C0D5C"/>
    <w:rsid w:val="007C1CD8"/>
    <w:rsid w:val="007C2177"/>
    <w:rsid w:val="007C36A1"/>
    <w:rsid w:val="007C36EB"/>
    <w:rsid w:val="007C3A66"/>
    <w:rsid w:val="007C44AF"/>
    <w:rsid w:val="007C4A7B"/>
    <w:rsid w:val="007C52F3"/>
    <w:rsid w:val="007C56CF"/>
    <w:rsid w:val="007C5930"/>
    <w:rsid w:val="007C5E8F"/>
    <w:rsid w:val="007C5F46"/>
    <w:rsid w:val="007C64DE"/>
    <w:rsid w:val="007C671F"/>
    <w:rsid w:val="007C690B"/>
    <w:rsid w:val="007C6C4C"/>
    <w:rsid w:val="007C6CD1"/>
    <w:rsid w:val="007C6DF9"/>
    <w:rsid w:val="007C792E"/>
    <w:rsid w:val="007D222F"/>
    <w:rsid w:val="007D297C"/>
    <w:rsid w:val="007D34F7"/>
    <w:rsid w:val="007D3FEE"/>
    <w:rsid w:val="007D400B"/>
    <w:rsid w:val="007D4A56"/>
    <w:rsid w:val="007D545A"/>
    <w:rsid w:val="007D571F"/>
    <w:rsid w:val="007D5BEA"/>
    <w:rsid w:val="007D5DA4"/>
    <w:rsid w:val="007D60B9"/>
    <w:rsid w:val="007D7254"/>
    <w:rsid w:val="007D75FF"/>
    <w:rsid w:val="007D7B9C"/>
    <w:rsid w:val="007D7FD9"/>
    <w:rsid w:val="007E0279"/>
    <w:rsid w:val="007E048B"/>
    <w:rsid w:val="007E069B"/>
    <w:rsid w:val="007E0A28"/>
    <w:rsid w:val="007E0A34"/>
    <w:rsid w:val="007E0C01"/>
    <w:rsid w:val="007E0D4B"/>
    <w:rsid w:val="007E12DD"/>
    <w:rsid w:val="007E32AA"/>
    <w:rsid w:val="007E47E0"/>
    <w:rsid w:val="007E4AEE"/>
    <w:rsid w:val="007E50E8"/>
    <w:rsid w:val="007E5495"/>
    <w:rsid w:val="007E5751"/>
    <w:rsid w:val="007E5DA1"/>
    <w:rsid w:val="007E65FA"/>
    <w:rsid w:val="007F068E"/>
    <w:rsid w:val="007F06CC"/>
    <w:rsid w:val="007F0BB1"/>
    <w:rsid w:val="007F1207"/>
    <w:rsid w:val="007F14F0"/>
    <w:rsid w:val="007F1991"/>
    <w:rsid w:val="007F1997"/>
    <w:rsid w:val="007F1D84"/>
    <w:rsid w:val="007F32C5"/>
    <w:rsid w:val="007F33F7"/>
    <w:rsid w:val="007F34CD"/>
    <w:rsid w:val="007F3D58"/>
    <w:rsid w:val="007F3D94"/>
    <w:rsid w:val="007F4525"/>
    <w:rsid w:val="007F4C12"/>
    <w:rsid w:val="007F56BE"/>
    <w:rsid w:val="007F6D7B"/>
    <w:rsid w:val="008007BB"/>
    <w:rsid w:val="00801FA0"/>
    <w:rsid w:val="00802978"/>
    <w:rsid w:val="008034CF"/>
    <w:rsid w:val="00803587"/>
    <w:rsid w:val="00803F7C"/>
    <w:rsid w:val="0080492F"/>
    <w:rsid w:val="008058E5"/>
    <w:rsid w:val="00805FFA"/>
    <w:rsid w:val="0080634C"/>
    <w:rsid w:val="00806C9A"/>
    <w:rsid w:val="00806FDB"/>
    <w:rsid w:val="00807611"/>
    <w:rsid w:val="00807992"/>
    <w:rsid w:val="00810DEE"/>
    <w:rsid w:val="00812159"/>
    <w:rsid w:val="008124D5"/>
    <w:rsid w:val="00813B38"/>
    <w:rsid w:val="00813C3A"/>
    <w:rsid w:val="00815E9C"/>
    <w:rsid w:val="00816950"/>
    <w:rsid w:val="008175A3"/>
    <w:rsid w:val="0082040C"/>
    <w:rsid w:val="00822FB9"/>
    <w:rsid w:val="00823A3C"/>
    <w:rsid w:val="00824142"/>
    <w:rsid w:val="008246A2"/>
    <w:rsid w:val="00825BB1"/>
    <w:rsid w:val="008261F3"/>
    <w:rsid w:val="0082662D"/>
    <w:rsid w:val="00826DF6"/>
    <w:rsid w:val="008276B4"/>
    <w:rsid w:val="008300E3"/>
    <w:rsid w:val="00830953"/>
    <w:rsid w:val="0083173D"/>
    <w:rsid w:val="00831B28"/>
    <w:rsid w:val="0083244A"/>
    <w:rsid w:val="00832873"/>
    <w:rsid w:val="00832963"/>
    <w:rsid w:val="00832D97"/>
    <w:rsid w:val="0083495A"/>
    <w:rsid w:val="00834C42"/>
    <w:rsid w:val="00835955"/>
    <w:rsid w:val="008359CB"/>
    <w:rsid w:val="008366B0"/>
    <w:rsid w:val="00836BD7"/>
    <w:rsid w:val="00840B8A"/>
    <w:rsid w:val="008410F6"/>
    <w:rsid w:val="0084177F"/>
    <w:rsid w:val="0084194B"/>
    <w:rsid w:val="00842175"/>
    <w:rsid w:val="00842CAC"/>
    <w:rsid w:val="00842CAE"/>
    <w:rsid w:val="008433C8"/>
    <w:rsid w:val="008435F2"/>
    <w:rsid w:val="0084397D"/>
    <w:rsid w:val="00843EDF"/>
    <w:rsid w:val="0084484D"/>
    <w:rsid w:val="008454AB"/>
    <w:rsid w:val="00845B5D"/>
    <w:rsid w:val="00846274"/>
    <w:rsid w:val="00846572"/>
    <w:rsid w:val="0084663E"/>
    <w:rsid w:val="00846EF4"/>
    <w:rsid w:val="008512B3"/>
    <w:rsid w:val="008526D4"/>
    <w:rsid w:val="00852754"/>
    <w:rsid w:val="0085277E"/>
    <w:rsid w:val="00853826"/>
    <w:rsid w:val="0085449B"/>
    <w:rsid w:val="00854971"/>
    <w:rsid w:val="008549D0"/>
    <w:rsid w:val="00855BEB"/>
    <w:rsid w:val="00855C0E"/>
    <w:rsid w:val="00856633"/>
    <w:rsid w:val="00856A96"/>
    <w:rsid w:val="00856D82"/>
    <w:rsid w:val="008574E6"/>
    <w:rsid w:val="00857A82"/>
    <w:rsid w:val="00860338"/>
    <w:rsid w:val="00860CFF"/>
    <w:rsid w:val="00861009"/>
    <w:rsid w:val="0086102F"/>
    <w:rsid w:val="0086130F"/>
    <w:rsid w:val="0086168A"/>
    <w:rsid w:val="00861E4C"/>
    <w:rsid w:val="008622B5"/>
    <w:rsid w:val="00862886"/>
    <w:rsid w:val="008641B0"/>
    <w:rsid w:val="008649AC"/>
    <w:rsid w:val="00865E9B"/>
    <w:rsid w:val="00866085"/>
    <w:rsid w:val="00866B0E"/>
    <w:rsid w:val="0086705B"/>
    <w:rsid w:val="00867CAD"/>
    <w:rsid w:val="008704E8"/>
    <w:rsid w:val="008707E2"/>
    <w:rsid w:val="00870ED5"/>
    <w:rsid w:val="00870F86"/>
    <w:rsid w:val="0087135C"/>
    <w:rsid w:val="00871722"/>
    <w:rsid w:val="00871A5B"/>
    <w:rsid w:val="00871EA6"/>
    <w:rsid w:val="00871F26"/>
    <w:rsid w:val="00872493"/>
    <w:rsid w:val="00873248"/>
    <w:rsid w:val="00873684"/>
    <w:rsid w:val="008736B0"/>
    <w:rsid w:val="0087456C"/>
    <w:rsid w:val="008745BE"/>
    <w:rsid w:val="00875CB7"/>
    <w:rsid w:val="00876FFF"/>
    <w:rsid w:val="0087747B"/>
    <w:rsid w:val="008809A1"/>
    <w:rsid w:val="008825FE"/>
    <w:rsid w:val="00882D27"/>
    <w:rsid w:val="00883D5B"/>
    <w:rsid w:val="00885A67"/>
    <w:rsid w:val="00886272"/>
    <w:rsid w:val="008863B1"/>
    <w:rsid w:val="008864B0"/>
    <w:rsid w:val="00886A8C"/>
    <w:rsid w:val="00886CFC"/>
    <w:rsid w:val="00886D10"/>
    <w:rsid w:val="008870DC"/>
    <w:rsid w:val="00887835"/>
    <w:rsid w:val="00887A35"/>
    <w:rsid w:val="00887F2E"/>
    <w:rsid w:val="0089047C"/>
    <w:rsid w:val="008904EF"/>
    <w:rsid w:val="00890FEC"/>
    <w:rsid w:val="00892E83"/>
    <w:rsid w:val="00892FA5"/>
    <w:rsid w:val="0089372C"/>
    <w:rsid w:val="00893E8D"/>
    <w:rsid w:val="008941C1"/>
    <w:rsid w:val="00894E7B"/>
    <w:rsid w:val="008953DB"/>
    <w:rsid w:val="00895536"/>
    <w:rsid w:val="00896FE9"/>
    <w:rsid w:val="0089753C"/>
    <w:rsid w:val="008978EF"/>
    <w:rsid w:val="00897F6A"/>
    <w:rsid w:val="00897FBD"/>
    <w:rsid w:val="008A0C7E"/>
    <w:rsid w:val="008A1CAD"/>
    <w:rsid w:val="008A1FBC"/>
    <w:rsid w:val="008A2092"/>
    <w:rsid w:val="008A20C7"/>
    <w:rsid w:val="008A2A8E"/>
    <w:rsid w:val="008A3451"/>
    <w:rsid w:val="008A3A1D"/>
    <w:rsid w:val="008A5522"/>
    <w:rsid w:val="008A58B9"/>
    <w:rsid w:val="008A5B6D"/>
    <w:rsid w:val="008A68B5"/>
    <w:rsid w:val="008A7826"/>
    <w:rsid w:val="008A7B7A"/>
    <w:rsid w:val="008A7F1C"/>
    <w:rsid w:val="008B0323"/>
    <w:rsid w:val="008B058A"/>
    <w:rsid w:val="008B08F4"/>
    <w:rsid w:val="008B122C"/>
    <w:rsid w:val="008B22C4"/>
    <w:rsid w:val="008B294F"/>
    <w:rsid w:val="008B2A58"/>
    <w:rsid w:val="008B2D57"/>
    <w:rsid w:val="008B3F47"/>
    <w:rsid w:val="008B4C00"/>
    <w:rsid w:val="008B535B"/>
    <w:rsid w:val="008B5C2F"/>
    <w:rsid w:val="008B5EF1"/>
    <w:rsid w:val="008B6128"/>
    <w:rsid w:val="008B6854"/>
    <w:rsid w:val="008B71BF"/>
    <w:rsid w:val="008C05C9"/>
    <w:rsid w:val="008C1195"/>
    <w:rsid w:val="008C1868"/>
    <w:rsid w:val="008C24E3"/>
    <w:rsid w:val="008C2C44"/>
    <w:rsid w:val="008C32CA"/>
    <w:rsid w:val="008C3C41"/>
    <w:rsid w:val="008C49F5"/>
    <w:rsid w:val="008C6CAD"/>
    <w:rsid w:val="008C7436"/>
    <w:rsid w:val="008C7BBD"/>
    <w:rsid w:val="008C7FA2"/>
    <w:rsid w:val="008D0BD7"/>
    <w:rsid w:val="008D11FF"/>
    <w:rsid w:val="008D1389"/>
    <w:rsid w:val="008D13DA"/>
    <w:rsid w:val="008D1C5A"/>
    <w:rsid w:val="008D1F93"/>
    <w:rsid w:val="008D1FE4"/>
    <w:rsid w:val="008D253C"/>
    <w:rsid w:val="008D2930"/>
    <w:rsid w:val="008D3241"/>
    <w:rsid w:val="008D385F"/>
    <w:rsid w:val="008D3BBE"/>
    <w:rsid w:val="008D3D0B"/>
    <w:rsid w:val="008D4A4A"/>
    <w:rsid w:val="008D4A88"/>
    <w:rsid w:val="008D5695"/>
    <w:rsid w:val="008D620F"/>
    <w:rsid w:val="008D623A"/>
    <w:rsid w:val="008D78FF"/>
    <w:rsid w:val="008E0A8B"/>
    <w:rsid w:val="008E1390"/>
    <w:rsid w:val="008E1460"/>
    <w:rsid w:val="008E163E"/>
    <w:rsid w:val="008E224F"/>
    <w:rsid w:val="008E3250"/>
    <w:rsid w:val="008E3505"/>
    <w:rsid w:val="008E3824"/>
    <w:rsid w:val="008E405D"/>
    <w:rsid w:val="008E5272"/>
    <w:rsid w:val="008E5C01"/>
    <w:rsid w:val="008E68E9"/>
    <w:rsid w:val="008E716E"/>
    <w:rsid w:val="008E745E"/>
    <w:rsid w:val="008E7DE0"/>
    <w:rsid w:val="008F085F"/>
    <w:rsid w:val="008F1A7E"/>
    <w:rsid w:val="008F2128"/>
    <w:rsid w:val="008F353D"/>
    <w:rsid w:val="008F3A31"/>
    <w:rsid w:val="008F4401"/>
    <w:rsid w:val="008F55F3"/>
    <w:rsid w:val="008F5DBB"/>
    <w:rsid w:val="008F5F81"/>
    <w:rsid w:val="008F654C"/>
    <w:rsid w:val="008F6CA1"/>
    <w:rsid w:val="008F71D2"/>
    <w:rsid w:val="008F7276"/>
    <w:rsid w:val="008F7319"/>
    <w:rsid w:val="008F7D5F"/>
    <w:rsid w:val="00900D1A"/>
    <w:rsid w:val="00901323"/>
    <w:rsid w:val="009021B6"/>
    <w:rsid w:val="009023A6"/>
    <w:rsid w:val="0090240F"/>
    <w:rsid w:val="0090263F"/>
    <w:rsid w:val="00903C50"/>
    <w:rsid w:val="00904DD9"/>
    <w:rsid w:val="00905A1A"/>
    <w:rsid w:val="00905DFA"/>
    <w:rsid w:val="00905EA7"/>
    <w:rsid w:val="009074BE"/>
    <w:rsid w:val="00907C87"/>
    <w:rsid w:val="00907E69"/>
    <w:rsid w:val="0091238B"/>
    <w:rsid w:val="00912BF0"/>
    <w:rsid w:val="0091310D"/>
    <w:rsid w:val="00913CA2"/>
    <w:rsid w:val="00913E2C"/>
    <w:rsid w:val="00914030"/>
    <w:rsid w:val="00914680"/>
    <w:rsid w:val="009147C7"/>
    <w:rsid w:val="00914D25"/>
    <w:rsid w:val="00915964"/>
    <w:rsid w:val="00915C26"/>
    <w:rsid w:val="00916115"/>
    <w:rsid w:val="009171C7"/>
    <w:rsid w:val="009174BA"/>
    <w:rsid w:val="00917B0D"/>
    <w:rsid w:val="00917BD7"/>
    <w:rsid w:val="00921314"/>
    <w:rsid w:val="00923989"/>
    <w:rsid w:val="00924AE4"/>
    <w:rsid w:val="00924F28"/>
    <w:rsid w:val="009251A1"/>
    <w:rsid w:val="00926C36"/>
    <w:rsid w:val="00926D87"/>
    <w:rsid w:val="00927ACA"/>
    <w:rsid w:val="00927E7C"/>
    <w:rsid w:val="00930DA2"/>
    <w:rsid w:val="009323B1"/>
    <w:rsid w:val="00932584"/>
    <w:rsid w:val="0093278E"/>
    <w:rsid w:val="00932B2C"/>
    <w:rsid w:val="009331A0"/>
    <w:rsid w:val="0093366B"/>
    <w:rsid w:val="00933A36"/>
    <w:rsid w:val="00933E59"/>
    <w:rsid w:val="009349EA"/>
    <w:rsid w:val="00934AC8"/>
    <w:rsid w:val="00934E17"/>
    <w:rsid w:val="00934E6B"/>
    <w:rsid w:val="00935957"/>
    <w:rsid w:val="00935C2A"/>
    <w:rsid w:val="0093660D"/>
    <w:rsid w:val="009375ED"/>
    <w:rsid w:val="00937972"/>
    <w:rsid w:val="00937BBA"/>
    <w:rsid w:val="00940CC8"/>
    <w:rsid w:val="00941378"/>
    <w:rsid w:val="009414DA"/>
    <w:rsid w:val="00941B6B"/>
    <w:rsid w:val="00941BAE"/>
    <w:rsid w:val="0094212B"/>
    <w:rsid w:val="00942AB4"/>
    <w:rsid w:val="00942F9F"/>
    <w:rsid w:val="0094346B"/>
    <w:rsid w:val="0094350D"/>
    <w:rsid w:val="00943B02"/>
    <w:rsid w:val="00943ED2"/>
    <w:rsid w:val="009440BB"/>
    <w:rsid w:val="00944C6A"/>
    <w:rsid w:val="00944F33"/>
    <w:rsid w:val="009461A9"/>
    <w:rsid w:val="00950521"/>
    <w:rsid w:val="00950575"/>
    <w:rsid w:val="00950F05"/>
    <w:rsid w:val="00951C7F"/>
    <w:rsid w:val="009524F2"/>
    <w:rsid w:val="00952A2F"/>
    <w:rsid w:val="00952C4A"/>
    <w:rsid w:val="00953C97"/>
    <w:rsid w:val="00955239"/>
    <w:rsid w:val="009561F9"/>
    <w:rsid w:val="00956442"/>
    <w:rsid w:val="00956475"/>
    <w:rsid w:val="0095740B"/>
    <w:rsid w:val="00957790"/>
    <w:rsid w:val="0096147F"/>
    <w:rsid w:val="009614CE"/>
    <w:rsid w:val="00961592"/>
    <w:rsid w:val="00961885"/>
    <w:rsid w:val="00961D46"/>
    <w:rsid w:val="00962588"/>
    <w:rsid w:val="00962CD9"/>
    <w:rsid w:val="00964392"/>
    <w:rsid w:val="00965B9C"/>
    <w:rsid w:val="00965FD8"/>
    <w:rsid w:val="009668F2"/>
    <w:rsid w:val="0096698D"/>
    <w:rsid w:val="009672CF"/>
    <w:rsid w:val="00967580"/>
    <w:rsid w:val="009677E3"/>
    <w:rsid w:val="00970372"/>
    <w:rsid w:val="0097158B"/>
    <w:rsid w:val="00971834"/>
    <w:rsid w:val="00972986"/>
    <w:rsid w:val="0097298E"/>
    <w:rsid w:val="00972C7F"/>
    <w:rsid w:val="00973570"/>
    <w:rsid w:val="00973A97"/>
    <w:rsid w:val="009743A8"/>
    <w:rsid w:val="00974CB1"/>
    <w:rsid w:val="00974F79"/>
    <w:rsid w:val="0097516F"/>
    <w:rsid w:val="0097569F"/>
    <w:rsid w:val="009768C0"/>
    <w:rsid w:val="009776BD"/>
    <w:rsid w:val="00977701"/>
    <w:rsid w:val="00977BA5"/>
    <w:rsid w:val="00980426"/>
    <w:rsid w:val="00980858"/>
    <w:rsid w:val="00980B9B"/>
    <w:rsid w:val="0098190F"/>
    <w:rsid w:val="0098261C"/>
    <w:rsid w:val="0098270F"/>
    <w:rsid w:val="00982833"/>
    <w:rsid w:val="0098323D"/>
    <w:rsid w:val="00983443"/>
    <w:rsid w:val="00983B88"/>
    <w:rsid w:val="00984BAA"/>
    <w:rsid w:val="009856E5"/>
    <w:rsid w:val="00985BFB"/>
    <w:rsid w:val="00985D1F"/>
    <w:rsid w:val="0098667E"/>
    <w:rsid w:val="0098687D"/>
    <w:rsid w:val="00986DA5"/>
    <w:rsid w:val="009871F9"/>
    <w:rsid w:val="009872DC"/>
    <w:rsid w:val="00987956"/>
    <w:rsid w:val="00990B6E"/>
    <w:rsid w:val="0099148B"/>
    <w:rsid w:val="009915F9"/>
    <w:rsid w:val="00992625"/>
    <w:rsid w:val="009926D1"/>
    <w:rsid w:val="00992DED"/>
    <w:rsid w:val="00993086"/>
    <w:rsid w:val="0099338A"/>
    <w:rsid w:val="0099340F"/>
    <w:rsid w:val="00994401"/>
    <w:rsid w:val="00994A9F"/>
    <w:rsid w:val="00994CE7"/>
    <w:rsid w:val="00994DB1"/>
    <w:rsid w:val="00994E1A"/>
    <w:rsid w:val="00995DAD"/>
    <w:rsid w:val="00995EEC"/>
    <w:rsid w:val="00996DD1"/>
    <w:rsid w:val="00997084"/>
    <w:rsid w:val="009A008F"/>
    <w:rsid w:val="009A03E1"/>
    <w:rsid w:val="009A0498"/>
    <w:rsid w:val="009A0BDF"/>
    <w:rsid w:val="009A16DA"/>
    <w:rsid w:val="009A1AAA"/>
    <w:rsid w:val="009A1C3B"/>
    <w:rsid w:val="009A3F89"/>
    <w:rsid w:val="009A4AF1"/>
    <w:rsid w:val="009A4C67"/>
    <w:rsid w:val="009A7422"/>
    <w:rsid w:val="009B0A79"/>
    <w:rsid w:val="009B0D92"/>
    <w:rsid w:val="009B0E66"/>
    <w:rsid w:val="009B1C6C"/>
    <w:rsid w:val="009B34DB"/>
    <w:rsid w:val="009B3F89"/>
    <w:rsid w:val="009B467C"/>
    <w:rsid w:val="009B591B"/>
    <w:rsid w:val="009B68E6"/>
    <w:rsid w:val="009B6F73"/>
    <w:rsid w:val="009B7DAE"/>
    <w:rsid w:val="009B7FE1"/>
    <w:rsid w:val="009C053D"/>
    <w:rsid w:val="009C0571"/>
    <w:rsid w:val="009C06E8"/>
    <w:rsid w:val="009C10BC"/>
    <w:rsid w:val="009C27B5"/>
    <w:rsid w:val="009C2F42"/>
    <w:rsid w:val="009C317E"/>
    <w:rsid w:val="009C37E0"/>
    <w:rsid w:val="009C4126"/>
    <w:rsid w:val="009C4230"/>
    <w:rsid w:val="009C55FC"/>
    <w:rsid w:val="009C58A8"/>
    <w:rsid w:val="009C5A58"/>
    <w:rsid w:val="009C5BA9"/>
    <w:rsid w:val="009C5CF9"/>
    <w:rsid w:val="009C62D6"/>
    <w:rsid w:val="009C73FB"/>
    <w:rsid w:val="009D0893"/>
    <w:rsid w:val="009D0C81"/>
    <w:rsid w:val="009D0CD9"/>
    <w:rsid w:val="009D1372"/>
    <w:rsid w:val="009D1D0D"/>
    <w:rsid w:val="009D2C6D"/>
    <w:rsid w:val="009D2DC6"/>
    <w:rsid w:val="009D2E87"/>
    <w:rsid w:val="009D32C1"/>
    <w:rsid w:val="009D3BB0"/>
    <w:rsid w:val="009D3BE0"/>
    <w:rsid w:val="009D3EC3"/>
    <w:rsid w:val="009D4B19"/>
    <w:rsid w:val="009D577A"/>
    <w:rsid w:val="009D5D01"/>
    <w:rsid w:val="009D60EF"/>
    <w:rsid w:val="009D6392"/>
    <w:rsid w:val="009D6529"/>
    <w:rsid w:val="009D796E"/>
    <w:rsid w:val="009E15C4"/>
    <w:rsid w:val="009E2155"/>
    <w:rsid w:val="009E2783"/>
    <w:rsid w:val="009E3B52"/>
    <w:rsid w:val="009E6A8F"/>
    <w:rsid w:val="009F06F7"/>
    <w:rsid w:val="009F0976"/>
    <w:rsid w:val="009F0D39"/>
    <w:rsid w:val="009F106A"/>
    <w:rsid w:val="009F1D43"/>
    <w:rsid w:val="009F3137"/>
    <w:rsid w:val="009F3469"/>
    <w:rsid w:val="009F3961"/>
    <w:rsid w:val="009F44D1"/>
    <w:rsid w:val="009F4D41"/>
    <w:rsid w:val="009F5CF9"/>
    <w:rsid w:val="009F5EC6"/>
    <w:rsid w:val="009F7554"/>
    <w:rsid w:val="009F7861"/>
    <w:rsid w:val="00A01591"/>
    <w:rsid w:val="00A01F5B"/>
    <w:rsid w:val="00A02C5B"/>
    <w:rsid w:val="00A02C8E"/>
    <w:rsid w:val="00A03F78"/>
    <w:rsid w:val="00A051AB"/>
    <w:rsid w:val="00A0583D"/>
    <w:rsid w:val="00A065B2"/>
    <w:rsid w:val="00A07F4B"/>
    <w:rsid w:val="00A1019D"/>
    <w:rsid w:val="00A103CB"/>
    <w:rsid w:val="00A1194B"/>
    <w:rsid w:val="00A12247"/>
    <w:rsid w:val="00A1269E"/>
    <w:rsid w:val="00A13518"/>
    <w:rsid w:val="00A13616"/>
    <w:rsid w:val="00A13D23"/>
    <w:rsid w:val="00A144FA"/>
    <w:rsid w:val="00A14929"/>
    <w:rsid w:val="00A15266"/>
    <w:rsid w:val="00A15E06"/>
    <w:rsid w:val="00A169A4"/>
    <w:rsid w:val="00A16ADD"/>
    <w:rsid w:val="00A16F19"/>
    <w:rsid w:val="00A17A0D"/>
    <w:rsid w:val="00A20705"/>
    <w:rsid w:val="00A21074"/>
    <w:rsid w:val="00A21981"/>
    <w:rsid w:val="00A243B6"/>
    <w:rsid w:val="00A2501E"/>
    <w:rsid w:val="00A25BDC"/>
    <w:rsid w:val="00A25F72"/>
    <w:rsid w:val="00A263EA"/>
    <w:rsid w:val="00A27F81"/>
    <w:rsid w:val="00A32036"/>
    <w:rsid w:val="00A32188"/>
    <w:rsid w:val="00A3361D"/>
    <w:rsid w:val="00A33A33"/>
    <w:rsid w:val="00A33D7B"/>
    <w:rsid w:val="00A3442C"/>
    <w:rsid w:val="00A34B8A"/>
    <w:rsid w:val="00A3516B"/>
    <w:rsid w:val="00A352F1"/>
    <w:rsid w:val="00A3601B"/>
    <w:rsid w:val="00A36D5F"/>
    <w:rsid w:val="00A37276"/>
    <w:rsid w:val="00A40468"/>
    <w:rsid w:val="00A40F2D"/>
    <w:rsid w:val="00A41192"/>
    <w:rsid w:val="00A429F3"/>
    <w:rsid w:val="00A42A6B"/>
    <w:rsid w:val="00A430B3"/>
    <w:rsid w:val="00A43B69"/>
    <w:rsid w:val="00A43E8E"/>
    <w:rsid w:val="00A441C4"/>
    <w:rsid w:val="00A45860"/>
    <w:rsid w:val="00A460C3"/>
    <w:rsid w:val="00A46176"/>
    <w:rsid w:val="00A504E5"/>
    <w:rsid w:val="00A513E4"/>
    <w:rsid w:val="00A51852"/>
    <w:rsid w:val="00A539DB"/>
    <w:rsid w:val="00A53AAB"/>
    <w:rsid w:val="00A53F4B"/>
    <w:rsid w:val="00A53F64"/>
    <w:rsid w:val="00A5498C"/>
    <w:rsid w:val="00A54A63"/>
    <w:rsid w:val="00A55BF2"/>
    <w:rsid w:val="00A56387"/>
    <w:rsid w:val="00A568F5"/>
    <w:rsid w:val="00A569A3"/>
    <w:rsid w:val="00A569D4"/>
    <w:rsid w:val="00A61D37"/>
    <w:rsid w:val="00A620F7"/>
    <w:rsid w:val="00A631A1"/>
    <w:rsid w:val="00A63CD5"/>
    <w:rsid w:val="00A645DD"/>
    <w:rsid w:val="00A648DE"/>
    <w:rsid w:val="00A64BEA"/>
    <w:rsid w:val="00A650BD"/>
    <w:rsid w:val="00A652FB"/>
    <w:rsid w:val="00A65983"/>
    <w:rsid w:val="00A65BF9"/>
    <w:rsid w:val="00A65C01"/>
    <w:rsid w:val="00A663BF"/>
    <w:rsid w:val="00A669F0"/>
    <w:rsid w:val="00A67C30"/>
    <w:rsid w:val="00A708B7"/>
    <w:rsid w:val="00A70B1F"/>
    <w:rsid w:val="00A72177"/>
    <w:rsid w:val="00A72F22"/>
    <w:rsid w:val="00A73244"/>
    <w:rsid w:val="00A740C0"/>
    <w:rsid w:val="00A7498D"/>
    <w:rsid w:val="00A74B06"/>
    <w:rsid w:val="00A74B4A"/>
    <w:rsid w:val="00A74D5C"/>
    <w:rsid w:val="00A750BC"/>
    <w:rsid w:val="00A7577B"/>
    <w:rsid w:val="00A76153"/>
    <w:rsid w:val="00A763CA"/>
    <w:rsid w:val="00A767B7"/>
    <w:rsid w:val="00A769FE"/>
    <w:rsid w:val="00A772C2"/>
    <w:rsid w:val="00A77579"/>
    <w:rsid w:val="00A776B9"/>
    <w:rsid w:val="00A779FB"/>
    <w:rsid w:val="00A77D2C"/>
    <w:rsid w:val="00A80E23"/>
    <w:rsid w:val="00A81C3E"/>
    <w:rsid w:val="00A82227"/>
    <w:rsid w:val="00A82A28"/>
    <w:rsid w:val="00A82DBF"/>
    <w:rsid w:val="00A82E41"/>
    <w:rsid w:val="00A83221"/>
    <w:rsid w:val="00A832C7"/>
    <w:rsid w:val="00A84188"/>
    <w:rsid w:val="00A8427D"/>
    <w:rsid w:val="00A84419"/>
    <w:rsid w:val="00A84F36"/>
    <w:rsid w:val="00A84FAB"/>
    <w:rsid w:val="00A851BD"/>
    <w:rsid w:val="00A852E8"/>
    <w:rsid w:val="00A85439"/>
    <w:rsid w:val="00A85830"/>
    <w:rsid w:val="00A85E2D"/>
    <w:rsid w:val="00A865D5"/>
    <w:rsid w:val="00A86E90"/>
    <w:rsid w:val="00A87429"/>
    <w:rsid w:val="00A87B62"/>
    <w:rsid w:val="00A90A43"/>
    <w:rsid w:val="00A90ED1"/>
    <w:rsid w:val="00A910F2"/>
    <w:rsid w:val="00A91C84"/>
    <w:rsid w:val="00A91DEF"/>
    <w:rsid w:val="00A91F85"/>
    <w:rsid w:val="00A926A9"/>
    <w:rsid w:val="00A92E4C"/>
    <w:rsid w:val="00A94ABE"/>
    <w:rsid w:val="00A94D79"/>
    <w:rsid w:val="00A94DFF"/>
    <w:rsid w:val="00A950C4"/>
    <w:rsid w:val="00A95363"/>
    <w:rsid w:val="00A954C5"/>
    <w:rsid w:val="00A95DC0"/>
    <w:rsid w:val="00A95E6B"/>
    <w:rsid w:val="00A9666B"/>
    <w:rsid w:val="00A96744"/>
    <w:rsid w:val="00A9735F"/>
    <w:rsid w:val="00AA192B"/>
    <w:rsid w:val="00AA2115"/>
    <w:rsid w:val="00AA2612"/>
    <w:rsid w:val="00AA27C1"/>
    <w:rsid w:val="00AA2BE0"/>
    <w:rsid w:val="00AA32BB"/>
    <w:rsid w:val="00AA345C"/>
    <w:rsid w:val="00AA3E7F"/>
    <w:rsid w:val="00AA4434"/>
    <w:rsid w:val="00AA4683"/>
    <w:rsid w:val="00AA5301"/>
    <w:rsid w:val="00AA6126"/>
    <w:rsid w:val="00AA61D9"/>
    <w:rsid w:val="00AA6319"/>
    <w:rsid w:val="00AA73E0"/>
    <w:rsid w:val="00AB0758"/>
    <w:rsid w:val="00AB0824"/>
    <w:rsid w:val="00AB122E"/>
    <w:rsid w:val="00AB2114"/>
    <w:rsid w:val="00AB2797"/>
    <w:rsid w:val="00AB2CE3"/>
    <w:rsid w:val="00AB2D20"/>
    <w:rsid w:val="00AB366F"/>
    <w:rsid w:val="00AB3D15"/>
    <w:rsid w:val="00AB56B6"/>
    <w:rsid w:val="00AB5CBD"/>
    <w:rsid w:val="00AB6CC0"/>
    <w:rsid w:val="00AB76C0"/>
    <w:rsid w:val="00AB7F78"/>
    <w:rsid w:val="00AC04C9"/>
    <w:rsid w:val="00AC0539"/>
    <w:rsid w:val="00AC0A0F"/>
    <w:rsid w:val="00AC0F40"/>
    <w:rsid w:val="00AC1A55"/>
    <w:rsid w:val="00AC1C5F"/>
    <w:rsid w:val="00AC1C87"/>
    <w:rsid w:val="00AC23C4"/>
    <w:rsid w:val="00AC283A"/>
    <w:rsid w:val="00AC289C"/>
    <w:rsid w:val="00AC38F0"/>
    <w:rsid w:val="00AC3A6F"/>
    <w:rsid w:val="00AC3F8F"/>
    <w:rsid w:val="00AC425D"/>
    <w:rsid w:val="00AC4B14"/>
    <w:rsid w:val="00AC4B5B"/>
    <w:rsid w:val="00AC4BE3"/>
    <w:rsid w:val="00AC4EDE"/>
    <w:rsid w:val="00AC5080"/>
    <w:rsid w:val="00AC69E3"/>
    <w:rsid w:val="00AC6A3A"/>
    <w:rsid w:val="00AC6BAC"/>
    <w:rsid w:val="00AC7000"/>
    <w:rsid w:val="00AC7A57"/>
    <w:rsid w:val="00AC7D3B"/>
    <w:rsid w:val="00AD0025"/>
    <w:rsid w:val="00AD15B1"/>
    <w:rsid w:val="00AD1C78"/>
    <w:rsid w:val="00AD2686"/>
    <w:rsid w:val="00AD3081"/>
    <w:rsid w:val="00AD331E"/>
    <w:rsid w:val="00AD346A"/>
    <w:rsid w:val="00AD3F9A"/>
    <w:rsid w:val="00AD4EF1"/>
    <w:rsid w:val="00AD537F"/>
    <w:rsid w:val="00AD635D"/>
    <w:rsid w:val="00AD63E1"/>
    <w:rsid w:val="00AD6CC5"/>
    <w:rsid w:val="00AD704A"/>
    <w:rsid w:val="00AD7EDB"/>
    <w:rsid w:val="00AE0878"/>
    <w:rsid w:val="00AE0DB2"/>
    <w:rsid w:val="00AE0FAC"/>
    <w:rsid w:val="00AE13D3"/>
    <w:rsid w:val="00AE3304"/>
    <w:rsid w:val="00AE420F"/>
    <w:rsid w:val="00AE4D9B"/>
    <w:rsid w:val="00AE50FD"/>
    <w:rsid w:val="00AE5322"/>
    <w:rsid w:val="00AE5688"/>
    <w:rsid w:val="00AE610E"/>
    <w:rsid w:val="00AE73E0"/>
    <w:rsid w:val="00AE7EC9"/>
    <w:rsid w:val="00AF37AC"/>
    <w:rsid w:val="00AF3C3F"/>
    <w:rsid w:val="00AF4E3C"/>
    <w:rsid w:val="00AF5905"/>
    <w:rsid w:val="00AF73F9"/>
    <w:rsid w:val="00AF7CF1"/>
    <w:rsid w:val="00AF7E80"/>
    <w:rsid w:val="00B01E02"/>
    <w:rsid w:val="00B0214C"/>
    <w:rsid w:val="00B0701E"/>
    <w:rsid w:val="00B079A8"/>
    <w:rsid w:val="00B10016"/>
    <w:rsid w:val="00B1006F"/>
    <w:rsid w:val="00B10260"/>
    <w:rsid w:val="00B10A99"/>
    <w:rsid w:val="00B1191C"/>
    <w:rsid w:val="00B11AC3"/>
    <w:rsid w:val="00B11D6C"/>
    <w:rsid w:val="00B124EB"/>
    <w:rsid w:val="00B1363D"/>
    <w:rsid w:val="00B143A8"/>
    <w:rsid w:val="00B14D7E"/>
    <w:rsid w:val="00B15AB4"/>
    <w:rsid w:val="00B15B31"/>
    <w:rsid w:val="00B15D61"/>
    <w:rsid w:val="00B16FCB"/>
    <w:rsid w:val="00B17451"/>
    <w:rsid w:val="00B175E6"/>
    <w:rsid w:val="00B20748"/>
    <w:rsid w:val="00B20BAE"/>
    <w:rsid w:val="00B22F92"/>
    <w:rsid w:val="00B23286"/>
    <w:rsid w:val="00B239CB"/>
    <w:rsid w:val="00B23AE9"/>
    <w:rsid w:val="00B2457C"/>
    <w:rsid w:val="00B24795"/>
    <w:rsid w:val="00B24CA3"/>
    <w:rsid w:val="00B24E4D"/>
    <w:rsid w:val="00B25460"/>
    <w:rsid w:val="00B25815"/>
    <w:rsid w:val="00B25C96"/>
    <w:rsid w:val="00B25D99"/>
    <w:rsid w:val="00B25EE6"/>
    <w:rsid w:val="00B25FD9"/>
    <w:rsid w:val="00B26296"/>
    <w:rsid w:val="00B26BBA"/>
    <w:rsid w:val="00B26E1C"/>
    <w:rsid w:val="00B276D2"/>
    <w:rsid w:val="00B278BA"/>
    <w:rsid w:val="00B27903"/>
    <w:rsid w:val="00B27EE7"/>
    <w:rsid w:val="00B30B2F"/>
    <w:rsid w:val="00B32A14"/>
    <w:rsid w:val="00B32AC1"/>
    <w:rsid w:val="00B330A5"/>
    <w:rsid w:val="00B34B28"/>
    <w:rsid w:val="00B34F38"/>
    <w:rsid w:val="00B3507F"/>
    <w:rsid w:val="00B35813"/>
    <w:rsid w:val="00B35D97"/>
    <w:rsid w:val="00B3662A"/>
    <w:rsid w:val="00B37092"/>
    <w:rsid w:val="00B375E3"/>
    <w:rsid w:val="00B40A65"/>
    <w:rsid w:val="00B40FD3"/>
    <w:rsid w:val="00B41B77"/>
    <w:rsid w:val="00B41D78"/>
    <w:rsid w:val="00B41FE4"/>
    <w:rsid w:val="00B42E17"/>
    <w:rsid w:val="00B4348B"/>
    <w:rsid w:val="00B43E3E"/>
    <w:rsid w:val="00B445B9"/>
    <w:rsid w:val="00B44FE0"/>
    <w:rsid w:val="00B4558B"/>
    <w:rsid w:val="00B45828"/>
    <w:rsid w:val="00B4634D"/>
    <w:rsid w:val="00B47312"/>
    <w:rsid w:val="00B47396"/>
    <w:rsid w:val="00B47749"/>
    <w:rsid w:val="00B50258"/>
    <w:rsid w:val="00B50571"/>
    <w:rsid w:val="00B515FB"/>
    <w:rsid w:val="00B51CFD"/>
    <w:rsid w:val="00B51E67"/>
    <w:rsid w:val="00B51E96"/>
    <w:rsid w:val="00B5212C"/>
    <w:rsid w:val="00B522F9"/>
    <w:rsid w:val="00B53110"/>
    <w:rsid w:val="00B5496C"/>
    <w:rsid w:val="00B54AB1"/>
    <w:rsid w:val="00B55E10"/>
    <w:rsid w:val="00B55E35"/>
    <w:rsid w:val="00B57477"/>
    <w:rsid w:val="00B57742"/>
    <w:rsid w:val="00B57837"/>
    <w:rsid w:val="00B606A4"/>
    <w:rsid w:val="00B60E80"/>
    <w:rsid w:val="00B6142C"/>
    <w:rsid w:val="00B61A7F"/>
    <w:rsid w:val="00B62859"/>
    <w:rsid w:val="00B62ABE"/>
    <w:rsid w:val="00B6317D"/>
    <w:rsid w:val="00B637DB"/>
    <w:rsid w:val="00B63B57"/>
    <w:rsid w:val="00B6603D"/>
    <w:rsid w:val="00B6768C"/>
    <w:rsid w:val="00B6796B"/>
    <w:rsid w:val="00B67986"/>
    <w:rsid w:val="00B704CF"/>
    <w:rsid w:val="00B70BAB"/>
    <w:rsid w:val="00B71146"/>
    <w:rsid w:val="00B719D2"/>
    <w:rsid w:val="00B71A46"/>
    <w:rsid w:val="00B72178"/>
    <w:rsid w:val="00B727FC"/>
    <w:rsid w:val="00B72A1B"/>
    <w:rsid w:val="00B734CE"/>
    <w:rsid w:val="00B73A4B"/>
    <w:rsid w:val="00B742C9"/>
    <w:rsid w:val="00B744B6"/>
    <w:rsid w:val="00B7596F"/>
    <w:rsid w:val="00B75B8A"/>
    <w:rsid w:val="00B765A6"/>
    <w:rsid w:val="00B76C1B"/>
    <w:rsid w:val="00B76E84"/>
    <w:rsid w:val="00B76F65"/>
    <w:rsid w:val="00B77105"/>
    <w:rsid w:val="00B809C7"/>
    <w:rsid w:val="00B81CD5"/>
    <w:rsid w:val="00B823BA"/>
    <w:rsid w:val="00B82EB8"/>
    <w:rsid w:val="00B83873"/>
    <w:rsid w:val="00B838E3"/>
    <w:rsid w:val="00B83A8C"/>
    <w:rsid w:val="00B84BFF"/>
    <w:rsid w:val="00B85206"/>
    <w:rsid w:val="00B85374"/>
    <w:rsid w:val="00B85E85"/>
    <w:rsid w:val="00B86712"/>
    <w:rsid w:val="00B86D25"/>
    <w:rsid w:val="00B86E50"/>
    <w:rsid w:val="00B90287"/>
    <w:rsid w:val="00B90415"/>
    <w:rsid w:val="00B906D6"/>
    <w:rsid w:val="00B90C3F"/>
    <w:rsid w:val="00B90DD3"/>
    <w:rsid w:val="00B91015"/>
    <w:rsid w:val="00B91545"/>
    <w:rsid w:val="00B91C9A"/>
    <w:rsid w:val="00B9202B"/>
    <w:rsid w:val="00B92276"/>
    <w:rsid w:val="00B9241A"/>
    <w:rsid w:val="00B92856"/>
    <w:rsid w:val="00B92C6A"/>
    <w:rsid w:val="00B9305B"/>
    <w:rsid w:val="00B9341C"/>
    <w:rsid w:val="00B93CF5"/>
    <w:rsid w:val="00B94F44"/>
    <w:rsid w:val="00B9540A"/>
    <w:rsid w:val="00B958FC"/>
    <w:rsid w:val="00B95EF1"/>
    <w:rsid w:val="00B9617A"/>
    <w:rsid w:val="00B9650F"/>
    <w:rsid w:val="00B96753"/>
    <w:rsid w:val="00B968B5"/>
    <w:rsid w:val="00B96979"/>
    <w:rsid w:val="00B96DCD"/>
    <w:rsid w:val="00B97319"/>
    <w:rsid w:val="00B97463"/>
    <w:rsid w:val="00B979F7"/>
    <w:rsid w:val="00B97AFE"/>
    <w:rsid w:val="00BA08BF"/>
    <w:rsid w:val="00BA18A3"/>
    <w:rsid w:val="00BA26E3"/>
    <w:rsid w:val="00BA37FA"/>
    <w:rsid w:val="00BA3D12"/>
    <w:rsid w:val="00BA64B5"/>
    <w:rsid w:val="00BA66F1"/>
    <w:rsid w:val="00BA674F"/>
    <w:rsid w:val="00BA6C52"/>
    <w:rsid w:val="00BA6D38"/>
    <w:rsid w:val="00BA6E1C"/>
    <w:rsid w:val="00BB0512"/>
    <w:rsid w:val="00BB0FBE"/>
    <w:rsid w:val="00BB21C4"/>
    <w:rsid w:val="00BB31B3"/>
    <w:rsid w:val="00BB4613"/>
    <w:rsid w:val="00BB486A"/>
    <w:rsid w:val="00BB4CE5"/>
    <w:rsid w:val="00BB5CD9"/>
    <w:rsid w:val="00BB66B8"/>
    <w:rsid w:val="00BB66C2"/>
    <w:rsid w:val="00BB6A24"/>
    <w:rsid w:val="00BB6C2C"/>
    <w:rsid w:val="00BB78A2"/>
    <w:rsid w:val="00BC3736"/>
    <w:rsid w:val="00BC4024"/>
    <w:rsid w:val="00BC476B"/>
    <w:rsid w:val="00BC52F4"/>
    <w:rsid w:val="00BC5350"/>
    <w:rsid w:val="00BC5943"/>
    <w:rsid w:val="00BC5F0E"/>
    <w:rsid w:val="00BC6833"/>
    <w:rsid w:val="00BC7840"/>
    <w:rsid w:val="00BC7928"/>
    <w:rsid w:val="00BC7B22"/>
    <w:rsid w:val="00BC7DEB"/>
    <w:rsid w:val="00BD0050"/>
    <w:rsid w:val="00BD0F22"/>
    <w:rsid w:val="00BD22CD"/>
    <w:rsid w:val="00BD22E6"/>
    <w:rsid w:val="00BD264E"/>
    <w:rsid w:val="00BD38F6"/>
    <w:rsid w:val="00BD3BD6"/>
    <w:rsid w:val="00BD3EC0"/>
    <w:rsid w:val="00BD400E"/>
    <w:rsid w:val="00BD46BF"/>
    <w:rsid w:val="00BD4740"/>
    <w:rsid w:val="00BD492B"/>
    <w:rsid w:val="00BD529F"/>
    <w:rsid w:val="00BD53D0"/>
    <w:rsid w:val="00BD5830"/>
    <w:rsid w:val="00BD594A"/>
    <w:rsid w:val="00BD62A7"/>
    <w:rsid w:val="00BD693A"/>
    <w:rsid w:val="00BD6F00"/>
    <w:rsid w:val="00BD753B"/>
    <w:rsid w:val="00BD75FA"/>
    <w:rsid w:val="00BE00B0"/>
    <w:rsid w:val="00BE07F7"/>
    <w:rsid w:val="00BE09A4"/>
    <w:rsid w:val="00BE0F15"/>
    <w:rsid w:val="00BE0FEC"/>
    <w:rsid w:val="00BE182C"/>
    <w:rsid w:val="00BE1C0B"/>
    <w:rsid w:val="00BE1FA0"/>
    <w:rsid w:val="00BE2238"/>
    <w:rsid w:val="00BE2E2B"/>
    <w:rsid w:val="00BE35F8"/>
    <w:rsid w:val="00BE3716"/>
    <w:rsid w:val="00BE3856"/>
    <w:rsid w:val="00BE4C5C"/>
    <w:rsid w:val="00BE52FE"/>
    <w:rsid w:val="00BE53FB"/>
    <w:rsid w:val="00BE55B8"/>
    <w:rsid w:val="00BE6360"/>
    <w:rsid w:val="00BE68C0"/>
    <w:rsid w:val="00BE70AD"/>
    <w:rsid w:val="00BE7BEF"/>
    <w:rsid w:val="00BF0257"/>
    <w:rsid w:val="00BF031A"/>
    <w:rsid w:val="00BF0A06"/>
    <w:rsid w:val="00BF10AE"/>
    <w:rsid w:val="00BF2583"/>
    <w:rsid w:val="00BF29C8"/>
    <w:rsid w:val="00BF2B24"/>
    <w:rsid w:val="00BF333C"/>
    <w:rsid w:val="00BF3481"/>
    <w:rsid w:val="00BF37F9"/>
    <w:rsid w:val="00BF3A9F"/>
    <w:rsid w:val="00BF40A2"/>
    <w:rsid w:val="00BF5221"/>
    <w:rsid w:val="00BF5360"/>
    <w:rsid w:val="00BF663E"/>
    <w:rsid w:val="00BF6913"/>
    <w:rsid w:val="00BF6A76"/>
    <w:rsid w:val="00BF7E59"/>
    <w:rsid w:val="00C005B6"/>
    <w:rsid w:val="00C00881"/>
    <w:rsid w:val="00C00949"/>
    <w:rsid w:val="00C01205"/>
    <w:rsid w:val="00C013E0"/>
    <w:rsid w:val="00C01A5A"/>
    <w:rsid w:val="00C01A91"/>
    <w:rsid w:val="00C02AFE"/>
    <w:rsid w:val="00C02B1E"/>
    <w:rsid w:val="00C02E5B"/>
    <w:rsid w:val="00C02FA9"/>
    <w:rsid w:val="00C03964"/>
    <w:rsid w:val="00C04EDA"/>
    <w:rsid w:val="00C055FE"/>
    <w:rsid w:val="00C05AF0"/>
    <w:rsid w:val="00C06926"/>
    <w:rsid w:val="00C06C3F"/>
    <w:rsid w:val="00C06D54"/>
    <w:rsid w:val="00C06F8B"/>
    <w:rsid w:val="00C079D6"/>
    <w:rsid w:val="00C1027C"/>
    <w:rsid w:val="00C10347"/>
    <w:rsid w:val="00C103F8"/>
    <w:rsid w:val="00C10A08"/>
    <w:rsid w:val="00C10DC2"/>
    <w:rsid w:val="00C11838"/>
    <w:rsid w:val="00C11FB3"/>
    <w:rsid w:val="00C1207E"/>
    <w:rsid w:val="00C12132"/>
    <w:rsid w:val="00C1276C"/>
    <w:rsid w:val="00C12F1D"/>
    <w:rsid w:val="00C13188"/>
    <w:rsid w:val="00C13819"/>
    <w:rsid w:val="00C150E5"/>
    <w:rsid w:val="00C15E3A"/>
    <w:rsid w:val="00C163CA"/>
    <w:rsid w:val="00C16B36"/>
    <w:rsid w:val="00C16CB1"/>
    <w:rsid w:val="00C16D3D"/>
    <w:rsid w:val="00C16DDB"/>
    <w:rsid w:val="00C17F60"/>
    <w:rsid w:val="00C2092F"/>
    <w:rsid w:val="00C21CD8"/>
    <w:rsid w:val="00C238A9"/>
    <w:rsid w:val="00C23C04"/>
    <w:rsid w:val="00C23E97"/>
    <w:rsid w:val="00C2417E"/>
    <w:rsid w:val="00C2519E"/>
    <w:rsid w:val="00C25349"/>
    <w:rsid w:val="00C25D2D"/>
    <w:rsid w:val="00C25E81"/>
    <w:rsid w:val="00C26934"/>
    <w:rsid w:val="00C26CD9"/>
    <w:rsid w:val="00C275AF"/>
    <w:rsid w:val="00C27EF8"/>
    <w:rsid w:val="00C304E4"/>
    <w:rsid w:val="00C319F8"/>
    <w:rsid w:val="00C31A46"/>
    <w:rsid w:val="00C32C03"/>
    <w:rsid w:val="00C33006"/>
    <w:rsid w:val="00C33214"/>
    <w:rsid w:val="00C3499E"/>
    <w:rsid w:val="00C3582E"/>
    <w:rsid w:val="00C37974"/>
    <w:rsid w:val="00C37EC3"/>
    <w:rsid w:val="00C40B03"/>
    <w:rsid w:val="00C40E3C"/>
    <w:rsid w:val="00C40E74"/>
    <w:rsid w:val="00C410EF"/>
    <w:rsid w:val="00C4314A"/>
    <w:rsid w:val="00C447FC"/>
    <w:rsid w:val="00C4506A"/>
    <w:rsid w:val="00C45B17"/>
    <w:rsid w:val="00C45C07"/>
    <w:rsid w:val="00C45D72"/>
    <w:rsid w:val="00C473CC"/>
    <w:rsid w:val="00C47F5C"/>
    <w:rsid w:val="00C50C73"/>
    <w:rsid w:val="00C51E3F"/>
    <w:rsid w:val="00C5237C"/>
    <w:rsid w:val="00C5242F"/>
    <w:rsid w:val="00C52772"/>
    <w:rsid w:val="00C528D2"/>
    <w:rsid w:val="00C530F3"/>
    <w:rsid w:val="00C53965"/>
    <w:rsid w:val="00C53CFE"/>
    <w:rsid w:val="00C543BC"/>
    <w:rsid w:val="00C553B6"/>
    <w:rsid w:val="00C561B1"/>
    <w:rsid w:val="00C56815"/>
    <w:rsid w:val="00C56D22"/>
    <w:rsid w:val="00C5726F"/>
    <w:rsid w:val="00C575DA"/>
    <w:rsid w:val="00C578C9"/>
    <w:rsid w:val="00C60EAC"/>
    <w:rsid w:val="00C61206"/>
    <w:rsid w:val="00C61406"/>
    <w:rsid w:val="00C61DDB"/>
    <w:rsid w:val="00C6204C"/>
    <w:rsid w:val="00C638CD"/>
    <w:rsid w:val="00C6394E"/>
    <w:rsid w:val="00C63D26"/>
    <w:rsid w:val="00C645F5"/>
    <w:rsid w:val="00C64767"/>
    <w:rsid w:val="00C64D9B"/>
    <w:rsid w:val="00C658ED"/>
    <w:rsid w:val="00C662A7"/>
    <w:rsid w:val="00C6666A"/>
    <w:rsid w:val="00C66C95"/>
    <w:rsid w:val="00C701A7"/>
    <w:rsid w:val="00C7197C"/>
    <w:rsid w:val="00C7217A"/>
    <w:rsid w:val="00C728C3"/>
    <w:rsid w:val="00C72B12"/>
    <w:rsid w:val="00C72BB5"/>
    <w:rsid w:val="00C72C50"/>
    <w:rsid w:val="00C730AE"/>
    <w:rsid w:val="00C7346D"/>
    <w:rsid w:val="00C73DF7"/>
    <w:rsid w:val="00C74948"/>
    <w:rsid w:val="00C74BAF"/>
    <w:rsid w:val="00C76D91"/>
    <w:rsid w:val="00C77DB8"/>
    <w:rsid w:val="00C80CDA"/>
    <w:rsid w:val="00C82D3C"/>
    <w:rsid w:val="00C85213"/>
    <w:rsid w:val="00C8705D"/>
    <w:rsid w:val="00C87308"/>
    <w:rsid w:val="00C8746F"/>
    <w:rsid w:val="00C90DAB"/>
    <w:rsid w:val="00C91DD6"/>
    <w:rsid w:val="00C924C4"/>
    <w:rsid w:val="00C93720"/>
    <w:rsid w:val="00C93927"/>
    <w:rsid w:val="00C94948"/>
    <w:rsid w:val="00C94C51"/>
    <w:rsid w:val="00C94D8A"/>
    <w:rsid w:val="00C951CA"/>
    <w:rsid w:val="00C955CC"/>
    <w:rsid w:val="00C9572F"/>
    <w:rsid w:val="00C95D12"/>
    <w:rsid w:val="00C95E0D"/>
    <w:rsid w:val="00C961DA"/>
    <w:rsid w:val="00C969BA"/>
    <w:rsid w:val="00C9745F"/>
    <w:rsid w:val="00C97773"/>
    <w:rsid w:val="00C977F5"/>
    <w:rsid w:val="00CA0208"/>
    <w:rsid w:val="00CA146A"/>
    <w:rsid w:val="00CA1C40"/>
    <w:rsid w:val="00CA3EE0"/>
    <w:rsid w:val="00CA3F2B"/>
    <w:rsid w:val="00CA42F0"/>
    <w:rsid w:val="00CA47A7"/>
    <w:rsid w:val="00CA4ABA"/>
    <w:rsid w:val="00CA615B"/>
    <w:rsid w:val="00CA6EFB"/>
    <w:rsid w:val="00CA7C9C"/>
    <w:rsid w:val="00CB1A80"/>
    <w:rsid w:val="00CB2326"/>
    <w:rsid w:val="00CB2D02"/>
    <w:rsid w:val="00CB3CA3"/>
    <w:rsid w:val="00CB3DFA"/>
    <w:rsid w:val="00CB4682"/>
    <w:rsid w:val="00CB4B0C"/>
    <w:rsid w:val="00CB593F"/>
    <w:rsid w:val="00CB5A63"/>
    <w:rsid w:val="00CB690F"/>
    <w:rsid w:val="00CB6BDD"/>
    <w:rsid w:val="00CB6F0B"/>
    <w:rsid w:val="00CB7855"/>
    <w:rsid w:val="00CB7F28"/>
    <w:rsid w:val="00CC0CA7"/>
    <w:rsid w:val="00CC1760"/>
    <w:rsid w:val="00CC1793"/>
    <w:rsid w:val="00CC21D1"/>
    <w:rsid w:val="00CC2EC5"/>
    <w:rsid w:val="00CC2EF7"/>
    <w:rsid w:val="00CC30A6"/>
    <w:rsid w:val="00CC39F6"/>
    <w:rsid w:val="00CC3DAA"/>
    <w:rsid w:val="00CC46CF"/>
    <w:rsid w:val="00CC53C4"/>
    <w:rsid w:val="00CC5FAE"/>
    <w:rsid w:val="00CC6F5F"/>
    <w:rsid w:val="00CC7278"/>
    <w:rsid w:val="00CC7366"/>
    <w:rsid w:val="00CC76E2"/>
    <w:rsid w:val="00CC7A99"/>
    <w:rsid w:val="00CC7CB2"/>
    <w:rsid w:val="00CD0750"/>
    <w:rsid w:val="00CD08ED"/>
    <w:rsid w:val="00CD0A9A"/>
    <w:rsid w:val="00CD0BE1"/>
    <w:rsid w:val="00CD1BF3"/>
    <w:rsid w:val="00CD1D35"/>
    <w:rsid w:val="00CD1E84"/>
    <w:rsid w:val="00CD255C"/>
    <w:rsid w:val="00CD2F7A"/>
    <w:rsid w:val="00CD40A5"/>
    <w:rsid w:val="00CD524A"/>
    <w:rsid w:val="00CD5FB5"/>
    <w:rsid w:val="00CD60CB"/>
    <w:rsid w:val="00CD6397"/>
    <w:rsid w:val="00CD6789"/>
    <w:rsid w:val="00CD7AD4"/>
    <w:rsid w:val="00CD7B11"/>
    <w:rsid w:val="00CD7B18"/>
    <w:rsid w:val="00CE0375"/>
    <w:rsid w:val="00CE0886"/>
    <w:rsid w:val="00CE08EB"/>
    <w:rsid w:val="00CE0B24"/>
    <w:rsid w:val="00CE1791"/>
    <w:rsid w:val="00CE1932"/>
    <w:rsid w:val="00CE1B65"/>
    <w:rsid w:val="00CE1D59"/>
    <w:rsid w:val="00CE2215"/>
    <w:rsid w:val="00CE25D5"/>
    <w:rsid w:val="00CE4B2E"/>
    <w:rsid w:val="00CE573E"/>
    <w:rsid w:val="00CE5CD1"/>
    <w:rsid w:val="00CE6067"/>
    <w:rsid w:val="00CF0709"/>
    <w:rsid w:val="00CF07F7"/>
    <w:rsid w:val="00CF0B85"/>
    <w:rsid w:val="00CF0B98"/>
    <w:rsid w:val="00CF2434"/>
    <w:rsid w:val="00CF3FFD"/>
    <w:rsid w:val="00CF4CC2"/>
    <w:rsid w:val="00CF7849"/>
    <w:rsid w:val="00CF79BB"/>
    <w:rsid w:val="00CF79E3"/>
    <w:rsid w:val="00D015C8"/>
    <w:rsid w:val="00D023D7"/>
    <w:rsid w:val="00D02787"/>
    <w:rsid w:val="00D02DC6"/>
    <w:rsid w:val="00D02E56"/>
    <w:rsid w:val="00D03019"/>
    <w:rsid w:val="00D030B5"/>
    <w:rsid w:val="00D0378B"/>
    <w:rsid w:val="00D03AB3"/>
    <w:rsid w:val="00D040EF"/>
    <w:rsid w:val="00D0467B"/>
    <w:rsid w:val="00D047CB"/>
    <w:rsid w:val="00D05160"/>
    <w:rsid w:val="00D0554C"/>
    <w:rsid w:val="00D0685E"/>
    <w:rsid w:val="00D0729C"/>
    <w:rsid w:val="00D0763C"/>
    <w:rsid w:val="00D10160"/>
    <w:rsid w:val="00D105BC"/>
    <w:rsid w:val="00D12ACE"/>
    <w:rsid w:val="00D13C61"/>
    <w:rsid w:val="00D145D2"/>
    <w:rsid w:val="00D146B7"/>
    <w:rsid w:val="00D152E3"/>
    <w:rsid w:val="00D154CA"/>
    <w:rsid w:val="00D15AD7"/>
    <w:rsid w:val="00D15ADD"/>
    <w:rsid w:val="00D15C4D"/>
    <w:rsid w:val="00D1646A"/>
    <w:rsid w:val="00D16E5B"/>
    <w:rsid w:val="00D16EF8"/>
    <w:rsid w:val="00D16F59"/>
    <w:rsid w:val="00D1718A"/>
    <w:rsid w:val="00D172F5"/>
    <w:rsid w:val="00D1753E"/>
    <w:rsid w:val="00D20800"/>
    <w:rsid w:val="00D2123D"/>
    <w:rsid w:val="00D21378"/>
    <w:rsid w:val="00D22EC6"/>
    <w:rsid w:val="00D23E32"/>
    <w:rsid w:val="00D2430E"/>
    <w:rsid w:val="00D24C2C"/>
    <w:rsid w:val="00D2548F"/>
    <w:rsid w:val="00D25F3F"/>
    <w:rsid w:val="00D27258"/>
    <w:rsid w:val="00D27401"/>
    <w:rsid w:val="00D2752C"/>
    <w:rsid w:val="00D27B69"/>
    <w:rsid w:val="00D27E37"/>
    <w:rsid w:val="00D302E7"/>
    <w:rsid w:val="00D31524"/>
    <w:rsid w:val="00D32797"/>
    <w:rsid w:val="00D32D45"/>
    <w:rsid w:val="00D32E61"/>
    <w:rsid w:val="00D33002"/>
    <w:rsid w:val="00D3393E"/>
    <w:rsid w:val="00D3447F"/>
    <w:rsid w:val="00D350BE"/>
    <w:rsid w:val="00D357AE"/>
    <w:rsid w:val="00D35FB8"/>
    <w:rsid w:val="00D36D01"/>
    <w:rsid w:val="00D36E6C"/>
    <w:rsid w:val="00D37103"/>
    <w:rsid w:val="00D3741B"/>
    <w:rsid w:val="00D376C1"/>
    <w:rsid w:val="00D37BEE"/>
    <w:rsid w:val="00D41D56"/>
    <w:rsid w:val="00D41D67"/>
    <w:rsid w:val="00D422D6"/>
    <w:rsid w:val="00D42A48"/>
    <w:rsid w:val="00D43424"/>
    <w:rsid w:val="00D43514"/>
    <w:rsid w:val="00D459B1"/>
    <w:rsid w:val="00D46426"/>
    <w:rsid w:val="00D466E5"/>
    <w:rsid w:val="00D4727A"/>
    <w:rsid w:val="00D4749F"/>
    <w:rsid w:val="00D47BEC"/>
    <w:rsid w:val="00D50762"/>
    <w:rsid w:val="00D51D82"/>
    <w:rsid w:val="00D51E79"/>
    <w:rsid w:val="00D52323"/>
    <w:rsid w:val="00D52838"/>
    <w:rsid w:val="00D528C3"/>
    <w:rsid w:val="00D5363E"/>
    <w:rsid w:val="00D54122"/>
    <w:rsid w:val="00D54399"/>
    <w:rsid w:val="00D5494E"/>
    <w:rsid w:val="00D54E33"/>
    <w:rsid w:val="00D5533B"/>
    <w:rsid w:val="00D5646E"/>
    <w:rsid w:val="00D56514"/>
    <w:rsid w:val="00D60279"/>
    <w:rsid w:val="00D607B7"/>
    <w:rsid w:val="00D60FC0"/>
    <w:rsid w:val="00D61DD3"/>
    <w:rsid w:val="00D61E52"/>
    <w:rsid w:val="00D62D86"/>
    <w:rsid w:val="00D63D28"/>
    <w:rsid w:val="00D644F2"/>
    <w:rsid w:val="00D64DCD"/>
    <w:rsid w:val="00D65260"/>
    <w:rsid w:val="00D65767"/>
    <w:rsid w:val="00D6606D"/>
    <w:rsid w:val="00D6649D"/>
    <w:rsid w:val="00D6677B"/>
    <w:rsid w:val="00D668AC"/>
    <w:rsid w:val="00D6694C"/>
    <w:rsid w:val="00D679FA"/>
    <w:rsid w:val="00D67B2E"/>
    <w:rsid w:val="00D67C0B"/>
    <w:rsid w:val="00D70258"/>
    <w:rsid w:val="00D710DC"/>
    <w:rsid w:val="00D72542"/>
    <w:rsid w:val="00D7268B"/>
    <w:rsid w:val="00D7332F"/>
    <w:rsid w:val="00D735EA"/>
    <w:rsid w:val="00D7521D"/>
    <w:rsid w:val="00D75CA8"/>
    <w:rsid w:val="00D77238"/>
    <w:rsid w:val="00D772A3"/>
    <w:rsid w:val="00D7792B"/>
    <w:rsid w:val="00D8020E"/>
    <w:rsid w:val="00D80432"/>
    <w:rsid w:val="00D806DD"/>
    <w:rsid w:val="00D82304"/>
    <w:rsid w:val="00D82D01"/>
    <w:rsid w:val="00D831EC"/>
    <w:rsid w:val="00D8349B"/>
    <w:rsid w:val="00D83B3A"/>
    <w:rsid w:val="00D83BBD"/>
    <w:rsid w:val="00D83F3B"/>
    <w:rsid w:val="00D846ED"/>
    <w:rsid w:val="00D84FE3"/>
    <w:rsid w:val="00D86F43"/>
    <w:rsid w:val="00D912A2"/>
    <w:rsid w:val="00D91EAA"/>
    <w:rsid w:val="00D9232A"/>
    <w:rsid w:val="00D92B69"/>
    <w:rsid w:val="00D92BEA"/>
    <w:rsid w:val="00D92EF6"/>
    <w:rsid w:val="00D9377D"/>
    <w:rsid w:val="00D93A0F"/>
    <w:rsid w:val="00D94499"/>
    <w:rsid w:val="00D95107"/>
    <w:rsid w:val="00D95AE7"/>
    <w:rsid w:val="00D95D3B"/>
    <w:rsid w:val="00D9661F"/>
    <w:rsid w:val="00D97858"/>
    <w:rsid w:val="00D978BA"/>
    <w:rsid w:val="00DA0A6F"/>
    <w:rsid w:val="00DA1DED"/>
    <w:rsid w:val="00DA24ED"/>
    <w:rsid w:val="00DA4BDA"/>
    <w:rsid w:val="00DA51C7"/>
    <w:rsid w:val="00DA5962"/>
    <w:rsid w:val="00DA5DF8"/>
    <w:rsid w:val="00DA6548"/>
    <w:rsid w:val="00DB053E"/>
    <w:rsid w:val="00DB1474"/>
    <w:rsid w:val="00DB1E27"/>
    <w:rsid w:val="00DB1E3D"/>
    <w:rsid w:val="00DB27D2"/>
    <w:rsid w:val="00DB27D5"/>
    <w:rsid w:val="00DB2887"/>
    <w:rsid w:val="00DB2C64"/>
    <w:rsid w:val="00DB3470"/>
    <w:rsid w:val="00DB433A"/>
    <w:rsid w:val="00DB4470"/>
    <w:rsid w:val="00DB4847"/>
    <w:rsid w:val="00DB48AA"/>
    <w:rsid w:val="00DB54C8"/>
    <w:rsid w:val="00DB57F3"/>
    <w:rsid w:val="00DB5F9A"/>
    <w:rsid w:val="00DB65DD"/>
    <w:rsid w:val="00DB6762"/>
    <w:rsid w:val="00DB6E86"/>
    <w:rsid w:val="00DB7687"/>
    <w:rsid w:val="00DC01E2"/>
    <w:rsid w:val="00DC04D7"/>
    <w:rsid w:val="00DC1058"/>
    <w:rsid w:val="00DC1631"/>
    <w:rsid w:val="00DC28D5"/>
    <w:rsid w:val="00DC341F"/>
    <w:rsid w:val="00DC4900"/>
    <w:rsid w:val="00DC4EBA"/>
    <w:rsid w:val="00DC51E2"/>
    <w:rsid w:val="00DC5932"/>
    <w:rsid w:val="00DC5B21"/>
    <w:rsid w:val="00DC6520"/>
    <w:rsid w:val="00DC6769"/>
    <w:rsid w:val="00DD07CE"/>
    <w:rsid w:val="00DD085E"/>
    <w:rsid w:val="00DD0B66"/>
    <w:rsid w:val="00DD1985"/>
    <w:rsid w:val="00DD1A35"/>
    <w:rsid w:val="00DD22D7"/>
    <w:rsid w:val="00DD38DF"/>
    <w:rsid w:val="00DD4897"/>
    <w:rsid w:val="00DD51C5"/>
    <w:rsid w:val="00DD617D"/>
    <w:rsid w:val="00DD7655"/>
    <w:rsid w:val="00DE056E"/>
    <w:rsid w:val="00DE0C5C"/>
    <w:rsid w:val="00DE15B3"/>
    <w:rsid w:val="00DE17FA"/>
    <w:rsid w:val="00DE182C"/>
    <w:rsid w:val="00DE25F2"/>
    <w:rsid w:val="00DE270A"/>
    <w:rsid w:val="00DE2D5F"/>
    <w:rsid w:val="00DE3AAB"/>
    <w:rsid w:val="00DE3DD5"/>
    <w:rsid w:val="00DE4DDD"/>
    <w:rsid w:val="00DE50F6"/>
    <w:rsid w:val="00DE5436"/>
    <w:rsid w:val="00DE564B"/>
    <w:rsid w:val="00DE7C8B"/>
    <w:rsid w:val="00DF032D"/>
    <w:rsid w:val="00DF0673"/>
    <w:rsid w:val="00DF0860"/>
    <w:rsid w:val="00DF0951"/>
    <w:rsid w:val="00DF0EB0"/>
    <w:rsid w:val="00DF0F41"/>
    <w:rsid w:val="00DF1184"/>
    <w:rsid w:val="00DF1933"/>
    <w:rsid w:val="00DF2657"/>
    <w:rsid w:val="00DF3323"/>
    <w:rsid w:val="00DF44D5"/>
    <w:rsid w:val="00DF44ED"/>
    <w:rsid w:val="00DF483A"/>
    <w:rsid w:val="00DF5426"/>
    <w:rsid w:val="00DF6341"/>
    <w:rsid w:val="00DF6412"/>
    <w:rsid w:val="00E00197"/>
    <w:rsid w:val="00E0049D"/>
    <w:rsid w:val="00E00C6D"/>
    <w:rsid w:val="00E01B57"/>
    <w:rsid w:val="00E01DCA"/>
    <w:rsid w:val="00E01E92"/>
    <w:rsid w:val="00E03B4B"/>
    <w:rsid w:val="00E04CC4"/>
    <w:rsid w:val="00E054E3"/>
    <w:rsid w:val="00E06BB9"/>
    <w:rsid w:val="00E0700C"/>
    <w:rsid w:val="00E079F2"/>
    <w:rsid w:val="00E07B10"/>
    <w:rsid w:val="00E07E93"/>
    <w:rsid w:val="00E07EEE"/>
    <w:rsid w:val="00E10EF5"/>
    <w:rsid w:val="00E11F95"/>
    <w:rsid w:val="00E123D9"/>
    <w:rsid w:val="00E13A6A"/>
    <w:rsid w:val="00E148C7"/>
    <w:rsid w:val="00E14BC9"/>
    <w:rsid w:val="00E14D3C"/>
    <w:rsid w:val="00E1554C"/>
    <w:rsid w:val="00E16506"/>
    <w:rsid w:val="00E172C2"/>
    <w:rsid w:val="00E17B98"/>
    <w:rsid w:val="00E20BF5"/>
    <w:rsid w:val="00E20C92"/>
    <w:rsid w:val="00E21416"/>
    <w:rsid w:val="00E21D77"/>
    <w:rsid w:val="00E22B15"/>
    <w:rsid w:val="00E2355C"/>
    <w:rsid w:val="00E23ED0"/>
    <w:rsid w:val="00E246F1"/>
    <w:rsid w:val="00E24C52"/>
    <w:rsid w:val="00E25682"/>
    <w:rsid w:val="00E256BB"/>
    <w:rsid w:val="00E25846"/>
    <w:rsid w:val="00E25B27"/>
    <w:rsid w:val="00E26848"/>
    <w:rsid w:val="00E26D75"/>
    <w:rsid w:val="00E27395"/>
    <w:rsid w:val="00E31004"/>
    <w:rsid w:val="00E3117A"/>
    <w:rsid w:val="00E31ECA"/>
    <w:rsid w:val="00E31F6D"/>
    <w:rsid w:val="00E326B5"/>
    <w:rsid w:val="00E32F6F"/>
    <w:rsid w:val="00E33106"/>
    <w:rsid w:val="00E334D8"/>
    <w:rsid w:val="00E34C17"/>
    <w:rsid w:val="00E34FA7"/>
    <w:rsid w:val="00E35099"/>
    <w:rsid w:val="00E35C44"/>
    <w:rsid w:val="00E362C3"/>
    <w:rsid w:val="00E3656A"/>
    <w:rsid w:val="00E37844"/>
    <w:rsid w:val="00E379DD"/>
    <w:rsid w:val="00E37E04"/>
    <w:rsid w:val="00E4013A"/>
    <w:rsid w:val="00E40555"/>
    <w:rsid w:val="00E4111C"/>
    <w:rsid w:val="00E418E2"/>
    <w:rsid w:val="00E41D8A"/>
    <w:rsid w:val="00E42889"/>
    <w:rsid w:val="00E4422C"/>
    <w:rsid w:val="00E44C6D"/>
    <w:rsid w:val="00E45A58"/>
    <w:rsid w:val="00E468F8"/>
    <w:rsid w:val="00E46A8E"/>
    <w:rsid w:val="00E4720C"/>
    <w:rsid w:val="00E47BFA"/>
    <w:rsid w:val="00E47FF4"/>
    <w:rsid w:val="00E50318"/>
    <w:rsid w:val="00E50E0C"/>
    <w:rsid w:val="00E513D9"/>
    <w:rsid w:val="00E51DD3"/>
    <w:rsid w:val="00E51ED0"/>
    <w:rsid w:val="00E52295"/>
    <w:rsid w:val="00E52F25"/>
    <w:rsid w:val="00E53106"/>
    <w:rsid w:val="00E54DB8"/>
    <w:rsid w:val="00E55BF8"/>
    <w:rsid w:val="00E55DEA"/>
    <w:rsid w:val="00E55E99"/>
    <w:rsid w:val="00E56033"/>
    <w:rsid w:val="00E560B0"/>
    <w:rsid w:val="00E569CE"/>
    <w:rsid w:val="00E56BDC"/>
    <w:rsid w:val="00E56E35"/>
    <w:rsid w:val="00E56F10"/>
    <w:rsid w:val="00E57087"/>
    <w:rsid w:val="00E57E21"/>
    <w:rsid w:val="00E6060C"/>
    <w:rsid w:val="00E61A41"/>
    <w:rsid w:val="00E61CFB"/>
    <w:rsid w:val="00E6201B"/>
    <w:rsid w:val="00E62218"/>
    <w:rsid w:val="00E62B9B"/>
    <w:rsid w:val="00E62BF4"/>
    <w:rsid w:val="00E633F9"/>
    <w:rsid w:val="00E63C34"/>
    <w:rsid w:val="00E6414C"/>
    <w:rsid w:val="00E644D3"/>
    <w:rsid w:val="00E645DE"/>
    <w:rsid w:val="00E64E5D"/>
    <w:rsid w:val="00E651F6"/>
    <w:rsid w:val="00E65255"/>
    <w:rsid w:val="00E6594E"/>
    <w:rsid w:val="00E6694D"/>
    <w:rsid w:val="00E67343"/>
    <w:rsid w:val="00E673D1"/>
    <w:rsid w:val="00E71D3D"/>
    <w:rsid w:val="00E72FC1"/>
    <w:rsid w:val="00E73648"/>
    <w:rsid w:val="00E743F4"/>
    <w:rsid w:val="00E74A6A"/>
    <w:rsid w:val="00E75951"/>
    <w:rsid w:val="00E75C6D"/>
    <w:rsid w:val="00E76AAC"/>
    <w:rsid w:val="00E76FDA"/>
    <w:rsid w:val="00E77650"/>
    <w:rsid w:val="00E77B27"/>
    <w:rsid w:val="00E80318"/>
    <w:rsid w:val="00E80642"/>
    <w:rsid w:val="00E8219E"/>
    <w:rsid w:val="00E823A5"/>
    <w:rsid w:val="00E82A0C"/>
    <w:rsid w:val="00E82FD1"/>
    <w:rsid w:val="00E831CA"/>
    <w:rsid w:val="00E8333B"/>
    <w:rsid w:val="00E83803"/>
    <w:rsid w:val="00E84EDB"/>
    <w:rsid w:val="00E85011"/>
    <w:rsid w:val="00E8528A"/>
    <w:rsid w:val="00E854EB"/>
    <w:rsid w:val="00E85A67"/>
    <w:rsid w:val="00E85FA3"/>
    <w:rsid w:val="00E86E9F"/>
    <w:rsid w:val="00E8769F"/>
    <w:rsid w:val="00E87AE2"/>
    <w:rsid w:val="00E87EBE"/>
    <w:rsid w:val="00E90B07"/>
    <w:rsid w:val="00E91C40"/>
    <w:rsid w:val="00E9242A"/>
    <w:rsid w:val="00E936D9"/>
    <w:rsid w:val="00E93A95"/>
    <w:rsid w:val="00E955A3"/>
    <w:rsid w:val="00E95BE1"/>
    <w:rsid w:val="00E96833"/>
    <w:rsid w:val="00E96F6C"/>
    <w:rsid w:val="00E979D6"/>
    <w:rsid w:val="00E97A7D"/>
    <w:rsid w:val="00EA0D8E"/>
    <w:rsid w:val="00EA0F99"/>
    <w:rsid w:val="00EA16A7"/>
    <w:rsid w:val="00EA2BDA"/>
    <w:rsid w:val="00EA2D8F"/>
    <w:rsid w:val="00EA2FD4"/>
    <w:rsid w:val="00EA3514"/>
    <w:rsid w:val="00EA40E7"/>
    <w:rsid w:val="00EA4621"/>
    <w:rsid w:val="00EA464E"/>
    <w:rsid w:val="00EA4D22"/>
    <w:rsid w:val="00EA51D8"/>
    <w:rsid w:val="00EA529D"/>
    <w:rsid w:val="00EA536A"/>
    <w:rsid w:val="00EA5A51"/>
    <w:rsid w:val="00EA6AEA"/>
    <w:rsid w:val="00EA7022"/>
    <w:rsid w:val="00EB013B"/>
    <w:rsid w:val="00EB0785"/>
    <w:rsid w:val="00EB081B"/>
    <w:rsid w:val="00EB1296"/>
    <w:rsid w:val="00EB19F8"/>
    <w:rsid w:val="00EB2B8C"/>
    <w:rsid w:val="00EB2E0C"/>
    <w:rsid w:val="00EB4360"/>
    <w:rsid w:val="00EB505E"/>
    <w:rsid w:val="00EB5540"/>
    <w:rsid w:val="00EB5D12"/>
    <w:rsid w:val="00EB701C"/>
    <w:rsid w:val="00EB7514"/>
    <w:rsid w:val="00EC0145"/>
    <w:rsid w:val="00EC2539"/>
    <w:rsid w:val="00EC2F8F"/>
    <w:rsid w:val="00EC38D5"/>
    <w:rsid w:val="00EC50D1"/>
    <w:rsid w:val="00EC5850"/>
    <w:rsid w:val="00EC66E7"/>
    <w:rsid w:val="00EC7250"/>
    <w:rsid w:val="00EC74DD"/>
    <w:rsid w:val="00EC7949"/>
    <w:rsid w:val="00EC7BC4"/>
    <w:rsid w:val="00EC7D22"/>
    <w:rsid w:val="00ED01CA"/>
    <w:rsid w:val="00ED0785"/>
    <w:rsid w:val="00ED25A1"/>
    <w:rsid w:val="00ED394D"/>
    <w:rsid w:val="00ED3DE9"/>
    <w:rsid w:val="00ED3F01"/>
    <w:rsid w:val="00ED45B3"/>
    <w:rsid w:val="00ED45DA"/>
    <w:rsid w:val="00ED5784"/>
    <w:rsid w:val="00ED614E"/>
    <w:rsid w:val="00ED629B"/>
    <w:rsid w:val="00ED6CB1"/>
    <w:rsid w:val="00ED73ED"/>
    <w:rsid w:val="00ED7505"/>
    <w:rsid w:val="00ED7A5E"/>
    <w:rsid w:val="00EE0594"/>
    <w:rsid w:val="00EE0705"/>
    <w:rsid w:val="00EE1190"/>
    <w:rsid w:val="00EE1398"/>
    <w:rsid w:val="00EE1458"/>
    <w:rsid w:val="00EE14C6"/>
    <w:rsid w:val="00EE28E5"/>
    <w:rsid w:val="00EE2CA4"/>
    <w:rsid w:val="00EE2E2C"/>
    <w:rsid w:val="00EE3400"/>
    <w:rsid w:val="00EE3C16"/>
    <w:rsid w:val="00EE418D"/>
    <w:rsid w:val="00EE432B"/>
    <w:rsid w:val="00EE46E8"/>
    <w:rsid w:val="00EE48F7"/>
    <w:rsid w:val="00EE4E99"/>
    <w:rsid w:val="00EE50B6"/>
    <w:rsid w:val="00EE51AF"/>
    <w:rsid w:val="00EE54D1"/>
    <w:rsid w:val="00EE55B4"/>
    <w:rsid w:val="00EE59FE"/>
    <w:rsid w:val="00EE5F5A"/>
    <w:rsid w:val="00EE6244"/>
    <w:rsid w:val="00EE689D"/>
    <w:rsid w:val="00EE6FE2"/>
    <w:rsid w:val="00EE70B6"/>
    <w:rsid w:val="00EE7D19"/>
    <w:rsid w:val="00EF08CC"/>
    <w:rsid w:val="00EF0B9E"/>
    <w:rsid w:val="00EF0DAF"/>
    <w:rsid w:val="00EF2413"/>
    <w:rsid w:val="00EF2CDC"/>
    <w:rsid w:val="00EF2DBB"/>
    <w:rsid w:val="00EF39CC"/>
    <w:rsid w:val="00EF4CEC"/>
    <w:rsid w:val="00EF5522"/>
    <w:rsid w:val="00EF6112"/>
    <w:rsid w:val="00EF6A4C"/>
    <w:rsid w:val="00F0090A"/>
    <w:rsid w:val="00F00E94"/>
    <w:rsid w:val="00F01E24"/>
    <w:rsid w:val="00F0233D"/>
    <w:rsid w:val="00F02B87"/>
    <w:rsid w:val="00F0446F"/>
    <w:rsid w:val="00F0518D"/>
    <w:rsid w:val="00F065A6"/>
    <w:rsid w:val="00F06B29"/>
    <w:rsid w:val="00F07157"/>
    <w:rsid w:val="00F074F4"/>
    <w:rsid w:val="00F07C0B"/>
    <w:rsid w:val="00F07F3E"/>
    <w:rsid w:val="00F10424"/>
    <w:rsid w:val="00F10DA3"/>
    <w:rsid w:val="00F110FE"/>
    <w:rsid w:val="00F116C9"/>
    <w:rsid w:val="00F11B09"/>
    <w:rsid w:val="00F11FEC"/>
    <w:rsid w:val="00F12569"/>
    <w:rsid w:val="00F1287B"/>
    <w:rsid w:val="00F12B90"/>
    <w:rsid w:val="00F12B99"/>
    <w:rsid w:val="00F13010"/>
    <w:rsid w:val="00F14285"/>
    <w:rsid w:val="00F149B0"/>
    <w:rsid w:val="00F151FE"/>
    <w:rsid w:val="00F154F0"/>
    <w:rsid w:val="00F15647"/>
    <w:rsid w:val="00F15DD5"/>
    <w:rsid w:val="00F17A3A"/>
    <w:rsid w:val="00F205E7"/>
    <w:rsid w:val="00F20C5E"/>
    <w:rsid w:val="00F20C7B"/>
    <w:rsid w:val="00F21951"/>
    <w:rsid w:val="00F21D2F"/>
    <w:rsid w:val="00F22E54"/>
    <w:rsid w:val="00F231BF"/>
    <w:rsid w:val="00F2335A"/>
    <w:rsid w:val="00F238ED"/>
    <w:rsid w:val="00F23907"/>
    <w:rsid w:val="00F23A0E"/>
    <w:rsid w:val="00F23AAD"/>
    <w:rsid w:val="00F23AD3"/>
    <w:rsid w:val="00F23C0E"/>
    <w:rsid w:val="00F249F0"/>
    <w:rsid w:val="00F251F7"/>
    <w:rsid w:val="00F263BE"/>
    <w:rsid w:val="00F272FF"/>
    <w:rsid w:val="00F27624"/>
    <w:rsid w:val="00F3001E"/>
    <w:rsid w:val="00F3068F"/>
    <w:rsid w:val="00F308F1"/>
    <w:rsid w:val="00F30FD3"/>
    <w:rsid w:val="00F3128D"/>
    <w:rsid w:val="00F316D1"/>
    <w:rsid w:val="00F320BF"/>
    <w:rsid w:val="00F327AD"/>
    <w:rsid w:val="00F32D79"/>
    <w:rsid w:val="00F3317B"/>
    <w:rsid w:val="00F33541"/>
    <w:rsid w:val="00F33A3A"/>
    <w:rsid w:val="00F340B7"/>
    <w:rsid w:val="00F34C2A"/>
    <w:rsid w:val="00F35030"/>
    <w:rsid w:val="00F354C8"/>
    <w:rsid w:val="00F358A5"/>
    <w:rsid w:val="00F36258"/>
    <w:rsid w:val="00F36AA0"/>
    <w:rsid w:val="00F36EFF"/>
    <w:rsid w:val="00F37087"/>
    <w:rsid w:val="00F37204"/>
    <w:rsid w:val="00F40269"/>
    <w:rsid w:val="00F4049B"/>
    <w:rsid w:val="00F4081E"/>
    <w:rsid w:val="00F40A17"/>
    <w:rsid w:val="00F412C0"/>
    <w:rsid w:val="00F4156D"/>
    <w:rsid w:val="00F4257A"/>
    <w:rsid w:val="00F43560"/>
    <w:rsid w:val="00F44EBC"/>
    <w:rsid w:val="00F45268"/>
    <w:rsid w:val="00F454A0"/>
    <w:rsid w:val="00F45612"/>
    <w:rsid w:val="00F45854"/>
    <w:rsid w:val="00F46A68"/>
    <w:rsid w:val="00F4768E"/>
    <w:rsid w:val="00F47FF4"/>
    <w:rsid w:val="00F500C1"/>
    <w:rsid w:val="00F506DF"/>
    <w:rsid w:val="00F51176"/>
    <w:rsid w:val="00F51E81"/>
    <w:rsid w:val="00F51F9E"/>
    <w:rsid w:val="00F527A8"/>
    <w:rsid w:val="00F52F4A"/>
    <w:rsid w:val="00F53273"/>
    <w:rsid w:val="00F53C96"/>
    <w:rsid w:val="00F53F0D"/>
    <w:rsid w:val="00F53F85"/>
    <w:rsid w:val="00F54046"/>
    <w:rsid w:val="00F54792"/>
    <w:rsid w:val="00F54832"/>
    <w:rsid w:val="00F55830"/>
    <w:rsid w:val="00F55BE8"/>
    <w:rsid w:val="00F562A9"/>
    <w:rsid w:val="00F5648C"/>
    <w:rsid w:val="00F6139E"/>
    <w:rsid w:val="00F61860"/>
    <w:rsid w:val="00F6187F"/>
    <w:rsid w:val="00F61DA6"/>
    <w:rsid w:val="00F62168"/>
    <w:rsid w:val="00F62C36"/>
    <w:rsid w:val="00F631E3"/>
    <w:rsid w:val="00F635C7"/>
    <w:rsid w:val="00F638B8"/>
    <w:rsid w:val="00F65293"/>
    <w:rsid w:val="00F65FBB"/>
    <w:rsid w:val="00F66E21"/>
    <w:rsid w:val="00F676CA"/>
    <w:rsid w:val="00F67926"/>
    <w:rsid w:val="00F70050"/>
    <w:rsid w:val="00F70A2E"/>
    <w:rsid w:val="00F70D86"/>
    <w:rsid w:val="00F7107A"/>
    <w:rsid w:val="00F71DCB"/>
    <w:rsid w:val="00F72033"/>
    <w:rsid w:val="00F756FD"/>
    <w:rsid w:val="00F76599"/>
    <w:rsid w:val="00F77319"/>
    <w:rsid w:val="00F77C2A"/>
    <w:rsid w:val="00F77C70"/>
    <w:rsid w:val="00F800F2"/>
    <w:rsid w:val="00F8096F"/>
    <w:rsid w:val="00F8135C"/>
    <w:rsid w:val="00F81701"/>
    <w:rsid w:val="00F82149"/>
    <w:rsid w:val="00F824D2"/>
    <w:rsid w:val="00F824D9"/>
    <w:rsid w:val="00F82D69"/>
    <w:rsid w:val="00F8342E"/>
    <w:rsid w:val="00F849A5"/>
    <w:rsid w:val="00F8551A"/>
    <w:rsid w:val="00F8600E"/>
    <w:rsid w:val="00F87D73"/>
    <w:rsid w:val="00F9031B"/>
    <w:rsid w:val="00F90333"/>
    <w:rsid w:val="00F90635"/>
    <w:rsid w:val="00F90A22"/>
    <w:rsid w:val="00F90E0B"/>
    <w:rsid w:val="00F90FB2"/>
    <w:rsid w:val="00F91860"/>
    <w:rsid w:val="00F9255F"/>
    <w:rsid w:val="00F93403"/>
    <w:rsid w:val="00F93A15"/>
    <w:rsid w:val="00F94370"/>
    <w:rsid w:val="00F94F84"/>
    <w:rsid w:val="00F95468"/>
    <w:rsid w:val="00F96000"/>
    <w:rsid w:val="00F96049"/>
    <w:rsid w:val="00F96639"/>
    <w:rsid w:val="00F96EAB"/>
    <w:rsid w:val="00F97877"/>
    <w:rsid w:val="00F979C1"/>
    <w:rsid w:val="00FA050D"/>
    <w:rsid w:val="00FA0D17"/>
    <w:rsid w:val="00FA100D"/>
    <w:rsid w:val="00FA19C2"/>
    <w:rsid w:val="00FA2216"/>
    <w:rsid w:val="00FA22D7"/>
    <w:rsid w:val="00FA29DB"/>
    <w:rsid w:val="00FA2FF8"/>
    <w:rsid w:val="00FA4D5E"/>
    <w:rsid w:val="00FA55D2"/>
    <w:rsid w:val="00FA6891"/>
    <w:rsid w:val="00FA7F9D"/>
    <w:rsid w:val="00FB099D"/>
    <w:rsid w:val="00FB09BE"/>
    <w:rsid w:val="00FB0EB0"/>
    <w:rsid w:val="00FB192F"/>
    <w:rsid w:val="00FB1A03"/>
    <w:rsid w:val="00FB1A49"/>
    <w:rsid w:val="00FB2A37"/>
    <w:rsid w:val="00FB2D84"/>
    <w:rsid w:val="00FB2EE7"/>
    <w:rsid w:val="00FB34E1"/>
    <w:rsid w:val="00FB367B"/>
    <w:rsid w:val="00FB399D"/>
    <w:rsid w:val="00FB3A78"/>
    <w:rsid w:val="00FB6E3B"/>
    <w:rsid w:val="00FB7118"/>
    <w:rsid w:val="00FC03D4"/>
    <w:rsid w:val="00FC0E8F"/>
    <w:rsid w:val="00FC0F2D"/>
    <w:rsid w:val="00FC136B"/>
    <w:rsid w:val="00FC1CB0"/>
    <w:rsid w:val="00FC2BCD"/>
    <w:rsid w:val="00FC2CDD"/>
    <w:rsid w:val="00FC341A"/>
    <w:rsid w:val="00FC3801"/>
    <w:rsid w:val="00FC467A"/>
    <w:rsid w:val="00FC6192"/>
    <w:rsid w:val="00FC7A2C"/>
    <w:rsid w:val="00FC7B84"/>
    <w:rsid w:val="00FD0109"/>
    <w:rsid w:val="00FD1180"/>
    <w:rsid w:val="00FD16F2"/>
    <w:rsid w:val="00FD2585"/>
    <w:rsid w:val="00FD2635"/>
    <w:rsid w:val="00FD2904"/>
    <w:rsid w:val="00FD2B6B"/>
    <w:rsid w:val="00FD2E37"/>
    <w:rsid w:val="00FD327B"/>
    <w:rsid w:val="00FD35D8"/>
    <w:rsid w:val="00FD3AEA"/>
    <w:rsid w:val="00FD3B74"/>
    <w:rsid w:val="00FD406E"/>
    <w:rsid w:val="00FD43E5"/>
    <w:rsid w:val="00FD4FEE"/>
    <w:rsid w:val="00FD5293"/>
    <w:rsid w:val="00FD560C"/>
    <w:rsid w:val="00FD69F2"/>
    <w:rsid w:val="00FD72E5"/>
    <w:rsid w:val="00FD75E7"/>
    <w:rsid w:val="00FD78DB"/>
    <w:rsid w:val="00FE0048"/>
    <w:rsid w:val="00FE0D6B"/>
    <w:rsid w:val="00FE1010"/>
    <w:rsid w:val="00FE10BE"/>
    <w:rsid w:val="00FE246C"/>
    <w:rsid w:val="00FE2DCE"/>
    <w:rsid w:val="00FE4FFC"/>
    <w:rsid w:val="00FE6D01"/>
    <w:rsid w:val="00FE7007"/>
    <w:rsid w:val="00FE785D"/>
    <w:rsid w:val="00FF0516"/>
    <w:rsid w:val="00FF0601"/>
    <w:rsid w:val="00FF0D69"/>
    <w:rsid w:val="00FF1277"/>
    <w:rsid w:val="00FF19D1"/>
    <w:rsid w:val="00FF2514"/>
    <w:rsid w:val="00FF26D8"/>
    <w:rsid w:val="00FF2BB3"/>
    <w:rsid w:val="00FF3001"/>
    <w:rsid w:val="00FF3C21"/>
    <w:rsid w:val="00FF4580"/>
    <w:rsid w:val="00FF45A5"/>
    <w:rsid w:val="00FF4AA9"/>
    <w:rsid w:val="00FF4CF9"/>
    <w:rsid w:val="00FF5A2A"/>
    <w:rsid w:val="00FF60FC"/>
    <w:rsid w:val="00FF6756"/>
    <w:rsid w:val="00FF68B9"/>
    <w:rsid w:val="00FF7A3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83E0B"/>
  <w15:docId w15:val="{53CD8DBA-C4F8-4125-9EEE-2F96FE9C1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1B77"/>
    <w:pPr>
      <w:spacing w:after="0"/>
      <w:ind w:firstLine="284"/>
      <w:jc w:val="both"/>
    </w:pPr>
    <w:rPr>
      <w:rFonts w:ascii="Times New Roman" w:eastAsia="SimSun" w:hAnsi="Times New Roman"/>
      <w:sz w:val="24"/>
      <w:lang w:eastAsia="en-US"/>
    </w:rPr>
  </w:style>
  <w:style w:type="paragraph" w:styleId="Heading1">
    <w:name w:val="heading 1"/>
    <w:basedOn w:val="Normal"/>
    <w:next w:val="Normal"/>
    <w:link w:val="Heading1Char"/>
    <w:uiPriority w:val="9"/>
    <w:qFormat/>
    <w:rsid w:val="00B515FB"/>
    <w:pPr>
      <w:keepNext/>
      <w:keepLines/>
      <w:numPr>
        <w:numId w:val="10"/>
      </w:numPr>
      <w:spacing w:before="24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B515FB"/>
    <w:pPr>
      <w:keepNext/>
      <w:keepLines/>
      <w:numPr>
        <w:ilvl w:val="1"/>
        <w:numId w:val="10"/>
      </w:numPr>
      <w:spacing w:before="40" w:after="120"/>
      <w:ind w:left="576"/>
      <w:outlineLvl w:val="1"/>
    </w:pPr>
    <w:rPr>
      <w:rFonts w:eastAsiaTheme="majorEastAsia" w:cstheme="majorBidi"/>
      <w:color w:val="000000" w:themeColor="text1"/>
      <w:sz w:val="26"/>
      <w:szCs w:val="26"/>
    </w:rPr>
  </w:style>
  <w:style w:type="paragraph" w:styleId="Heading3">
    <w:name w:val="heading 3"/>
    <w:basedOn w:val="Normal"/>
    <w:next w:val="Normal"/>
    <w:link w:val="Heading3Char"/>
    <w:uiPriority w:val="9"/>
    <w:unhideWhenUsed/>
    <w:qFormat/>
    <w:rsid w:val="00B515FB"/>
    <w:pPr>
      <w:keepNext/>
      <w:keepLines/>
      <w:numPr>
        <w:ilvl w:val="2"/>
        <w:numId w:val="10"/>
      </w:numPr>
      <w:spacing w:before="4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B515FB"/>
    <w:pPr>
      <w:keepNext/>
      <w:keepLines/>
      <w:numPr>
        <w:ilvl w:val="3"/>
        <w:numId w:val="10"/>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15FB"/>
    <w:pPr>
      <w:keepNext/>
      <w:keepLines/>
      <w:numPr>
        <w:ilvl w:val="4"/>
        <w:numId w:val="10"/>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15FB"/>
    <w:pPr>
      <w:keepNext/>
      <w:keepLines/>
      <w:numPr>
        <w:ilvl w:val="5"/>
        <w:numId w:val="10"/>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15FB"/>
    <w:pPr>
      <w:keepNext/>
      <w:keepLines/>
      <w:numPr>
        <w:ilvl w:val="6"/>
        <w:numId w:val="1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15FB"/>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15FB"/>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B515FB"/>
    <w:pPr>
      <w:spacing w:line="240" w:lineRule="auto"/>
    </w:pPr>
    <w:rPr>
      <w:rFonts w:ascii="Tahoma" w:hAnsi="Tahoma" w:cs="Tahoma"/>
      <w:sz w:val="16"/>
      <w:szCs w:val="20"/>
    </w:rPr>
  </w:style>
  <w:style w:type="character" w:customStyle="1" w:styleId="CommentTextChar">
    <w:name w:val="Comment Text Char"/>
    <w:basedOn w:val="DefaultParagraphFont"/>
    <w:link w:val="CommentText"/>
    <w:uiPriority w:val="99"/>
    <w:rsid w:val="00B515FB"/>
    <w:rPr>
      <w:rFonts w:ascii="Tahoma" w:eastAsia="SimSun" w:hAnsi="Tahoma" w:cs="Tahoma"/>
      <w:sz w:val="16"/>
      <w:szCs w:val="20"/>
      <w:lang w:val="en-US" w:eastAsia="en-US"/>
    </w:rPr>
  </w:style>
  <w:style w:type="character" w:styleId="CommentReference">
    <w:name w:val="annotation reference"/>
    <w:basedOn w:val="DefaultParagraphFont"/>
    <w:uiPriority w:val="99"/>
    <w:semiHidden/>
    <w:unhideWhenUsed/>
    <w:rsid w:val="00B515FB"/>
    <w:rPr>
      <w:rFonts w:ascii="Tahoma" w:hAnsi="Tahoma" w:cs="Tahoma"/>
      <w:b w:val="0"/>
      <w:i w:val="0"/>
      <w:caps w:val="0"/>
      <w:strike w:val="0"/>
      <w:sz w:val="16"/>
      <w:szCs w:val="16"/>
      <w:u w:val="none"/>
    </w:rPr>
  </w:style>
  <w:style w:type="paragraph" w:styleId="BalloonText">
    <w:name w:val="Balloon Text"/>
    <w:basedOn w:val="Normal"/>
    <w:link w:val="BalloonTextChar"/>
    <w:uiPriority w:val="99"/>
    <w:semiHidden/>
    <w:unhideWhenUsed/>
    <w:rsid w:val="00B515F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5FB"/>
    <w:rPr>
      <w:rFonts w:ascii="Segoe UI" w:eastAsia="SimSun" w:hAnsi="Segoe UI" w:cs="Segoe UI"/>
      <w:sz w:val="18"/>
      <w:szCs w:val="18"/>
      <w:lang w:val="en-US" w:eastAsia="en-US"/>
    </w:rPr>
  </w:style>
  <w:style w:type="character" w:styleId="Emphasis">
    <w:name w:val="Emphasis"/>
    <w:uiPriority w:val="20"/>
    <w:qFormat/>
    <w:rsid w:val="00B515FB"/>
    <w:rPr>
      <w:b/>
      <w:bCs/>
      <w:i/>
      <w:iCs/>
      <w:spacing w:val="10"/>
      <w:bdr w:val="none" w:sz="0" w:space="0" w:color="auto"/>
      <w:shd w:val="clear" w:color="auto" w:fill="auto"/>
    </w:rPr>
  </w:style>
  <w:style w:type="character" w:customStyle="1" w:styleId="Heading1Char">
    <w:name w:val="Heading 1 Char"/>
    <w:basedOn w:val="DefaultParagraphFont"/>
    <w:link w:val="Heading1"/>
    <w:uiPriority w:val="9"/>
    <w:rsid w:val="00B515FB"/>
    <w:rPr>
      <w:rFonts w:ascii="Times New Roman" w:eastAsiaTheme="majorEastAsia" w:hAnsi="Times New Roman" w:cstheme="majorBidi"/>
      <w:sz w:val="32"/>
      <w:szCs w:val="32"/>
      <w:lang w:val="en-GB" w:eastAsia="en-US"/>
    </w:rPr>
  </w:style>
  <w:style w:type="paragraph" w:customStyle="1" w:styleId="EndNoteBibliographyTitle">
    <w:name w:val="EndNote Bibliography Title"/>
    <w:basedOn w:val="Normal"/>
    <w:rsid w:val="00035468"/>
    <w:rPr>
      <w:rFonts w:cs="Times New Roman"/>
      <w:sz w:val="22"/>
    </w:rPr>
  </w:style>
  <w:style w:type="paragraph" w:customStyle="1" w:styleId="EndNoteBibliography">
    <w:name w:val="EndNote Bibliography"/>
    <w:basedOn w:val="Normal"/>
    <w:link w:val="EndNoteBibliographyChar"/>
    <w:rsid w:val="007409C7"/>
    <w:pPr>
      <w:spacing w:line="240" w:lineRule="auto"/>
    </w:pPr>
    <w:rPr>
      <w:rFonts w:cs="Times New Roman"/>
      <w:sz w:val="22"/>
    </w:rPr>
  </w:style>
  <w:style w:type="paragraph" w:styleId="Caption">
    <w:name w:val="caption"/>
    <w:basedOn w:val="Normal"/>
    <w:next w:val="Normal"/>
    <w:uiPriority w:val="35"/>
    <w:unhideWhenUsed/>
    <w:qFormat/>
    <w:rsid w:val="008433C8"/>
    <w:pPr>
      <w:spacing w:after="200" w:line="240" w:lineRule="auto"/>
    </w:pPr>
    <w:rPr>
      <w:i/>
      <w:iCs/>
      <w:color w:val="44546A" w:themeColor="text2"/>
      <w:sz w:val="22"/>
      <w:szCs w:val="18"/>
    </w:rPr>
  </w:style>
  <w:style w:type="paragraph" w:styleId="BodyText">
    <w:name w:val="Body Text"/>
    <w:basedOn w:val="Normal"/>
    <w:link w:val="BodyTextChar"/>
    <w:uiPriority w:val="1"/>
    <w:qFormat/>
    <w:rsid w:val="00B515FB"/>
    <w:pPr>
      <w:adjustRightInd w:val="0"/>
      <w:snapToGrid w:val="0"/>
      <w:spacing w:line="360" w:lineRule="auto"/>
    </w:pPr>
    <w:rPr>
      <w:rFonts w:eastAsiaTheme="minorEastAsia" w:cs="Times New Roman"/>
      <w:lang w:eastAsia="zh-CN"/>
    </w:rPr>
  </w:style>
  <w:style w:type="character" w:customStyle="1" w:styleId="BodyTextChar">
    <w:name w:val="Body Text Char"/>
    <w:basedOn w:val="DefaultParagraphFont"/>
    <w:link w:val="BodyText"/>
    <w:uiPriority w:val="1"/>
    <w:rsid w:val="00B515FB"/>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515FB"/>
    <w:rPr>
      <w:b/>
      <w:bCs/>
    </w:rPr>
  </w:style>
  <w:style w:type="character" w:customStyle="1" w:styleId="CommentSubjectChar">
    <w:name w:val="Comment Subject Char"/>
    <w:basedOn w:val="CommentTextChar"/>
    <w:link w:val="CommentSubject"/>
    <w:uiPriority w:val="99"/>
    <w:semiHidden/>
    <w:rsid w:val="00B515FB"/>
    <w:rPr>
      <w:rFonts w:ascii="Tahoma" w:eastAsia="SimSun" w:hAnsi="Tahoma" w:cs="Tahoma"/>
      <w:b/>
      <w:bCs/>
      <w:sz w:val="16"/>
      <w:szCs w:val="20"/>
      <w:lang w:val="en-US" w:eastAsia="en-US"/>
    </w:rPr>
  </w:style>
  <w:style w:type="paragraph" w:customStyle="1" w:styleId="Default">
    <w:name w:val="Default"/>
    <w:rsid w:val="00B515FB"/>
    <w:pPr>
      <w:autoSpaceDE w:val="0"/>
      <w:autoSpaceDN w:val="0"/>
      <w:adjustRightInd w:val="0"/>
      <w:spacing w:after="0" w:line="240" w:lineRule="auto"/>
    </w:pPr>
    <w:rPr>
      <w:rFonts w:ascii="Times New Roman" w:eastAsia="SimSun" w:hAnsi="Times New Roman" w:cs="Times New Roman"/>
      <w:color w:val="000000"/>
      <w:sz w:val="24"/>
      <w:szCs w:val="24"/>
      <w:lang w:eastAsia="en-US"/>
    </w:rPr>
  </w:style>
  <w:style w:type="paragraph" w:styleId="Footer">
    <w:name w:val="footer"/>
    <w:basedOn w:val="Normal"/>
    <w:link w:val="FooterChar"/>
    <w:uiPriority w:val="99"/>
    <w:unhideWhenUsed/>
    <w:rsid w:val="00B515FB"/>
    <w:pPr>
      <w:tabs>
        <w:tab w:val="center" w:pos="4513"/>
        <w:tab w:val="right" w:pos="9026"/>
      </w:tabs>
      <w:spacing w:line="240" w:lineRule="auto"/>
      <w:jc w:val="left"/>
    </w:pPr>
    <w:rPr>
      <w:rFonts w:asciiTheme="minorHAnsi" w:eastAsiaTheme="minorEastAsia" w:hAnsiTheme="minorHAnsi"/>
    </w:rPr>
  </w:style>
  <w:style w:type="character" w:customStyle="1" w:styleId="FooterChar">
    <w:name w:val="Footer Char"/>
    <w:basedOn w:val="DefaultParagraphFont"/>
    <w:link w:val="Footer"/>
    <w:uiPriority w:val="99"/>
    <w:rsid w:val="00B515FB"/>
    <w:rPr>
      <w:lang w:eastAsia="en-US"/>
    </w:rPr>
  </w:style>
  <w:style w:type="paragraph" w:styleId="Header">
    <w:name w:val="header"/>
    <w:basedOn w:val="Normal"/>
    <w:link w:val="HeaderChar"/>
    <w:uiPriority w:val="99"/>
    <w:unhideWhenUsed/>
    <w:rsid w:val="00B515FB"/>
    <w:pPr>
      <w:tabs>
        <w:tab w:val="center" w:pos="4513"/>
        <w:tab w:val="right" w:pos="9026"/>
      </w:tabs>
      <w:spacing w:line="240" w:lineRule="auto"/>
    </w:pPr>
  </w:style>
  <w:style w:type="character" w:customStyle="1" w:styleId="HeaderChar">
    <w:name w:val="Header Char"/>
    <w:basedOn w:val="DefaultParagraphFont"/>
    <w:link w:val="Header"/>
    <w:uiPriority w:val="99"/>
    <w:rsid w:val="00B515FB"/>
    <w:rPr>
      <w:rFonts w:ascii="Times New Roman" w:eastAsia="SimSun" w:hAnsi="Times New Roman"/>
      <w:lang w:val="en-GB" w:eastAsia="en-US"/>
    </w:rPr>
  </w:style>
  <w:style w:type="character" w:customStyle="1" w:styleId="Heading2Char">
    <w:name w:val="Heading 2 Char"/>
    <w:basedOn w:val="DefaultParagraphFont"/>
    <w:link w:val="Heading2"/>
    <w:uiPriority w:val="9"/>
    <w:rsid w:val="00B515FB"/>
    <w:rPr>
      <w:rFonts w:ascii="Times New Roman" w:eastAsiaTheme="majorEastAsia" w:hAnsi="Times New Roman" w:cstheme="majorBidi"/>
      <w:color w:val="000000" w:themeColor="text1"/>
      <w:sz w:val="26"/>
      <w:szCs w:val="26"/>
      <w:lang w:val="en-GB" w:eastAsia="en-US"/>
    </w:rPr>
  </w:style>
  <w:style w:type="character" w:customStyle="1" w:styleId="Heading3Char">
    <w:name w:val="Heading 3 Char"/>
    <w:basedOn w:val="DefaultParagraphFont"/>
    <w:link w:val="Heading3"/>
    <w:uiPriority w:val="9"/>
    <w:rsid w:val="00B515FB"/>
    <w:rPr>
      <w:rFonts w:ascii="Times New Roman" w:eastAsiaTheme="majorEastAsia" w:hAnsi="Times New Roman" w:cstheme="majorBidi"/>
      <w:color w:val="000000" w:themeColor="text1"/>
      <w:sz w:val="24"/>
      <w:szCs w:val="24"/>
      <w:lang w:val="en-GB" w:eastAsia="en-US"/>
    </w:rPr>
  </w:style>
  <w:style w:type="character" w:customStyle="1" w:styleId="Heading4Char">
    <w:name w:val="Heading 4 Char"/>
    <w:basedOn w:val="DefaultParagraphFont"/>
    <w:link w:val="Heading4"/>
    <w:uiPriority w:val="9"/>
    <w:semiHidden/>
    <w:rsid w:val="00B515FB"/>
    <w:rPr>
      <w:rFonts w:asciiTheme="majorHAnsi" w:eastAsiaTheme="majorEastAsia" w:hAnsiTheme="majorHAnsi" w:cstheme="majorBidi"/>
      <w:i/>
      <w:iCs/>
      <w:color w:val="2F5496" w:themeColor="accent1" w:themeShade="BF"/>
      <w:lang w:val="en-GB" w:eastAsia="en-US"/>
    </w:rPr>
  </w:style>
  <w:style w:type="character" w:customStyle="1" w:styleId="Heading5Char">
    <w:name w:val="Heading 5 Char"/>
    <w:basedOn w:val="DefaultParagraphFont"/>
    <w:link w:val="Heading5"/>
    <w:uiPriority w:val="9"/>
    <w:semiHidden/>
    <w:rsid w:val="00B515FB"/>
    <w:rPr>
      <w:rFonts w:asciiTheme="majorHAnsi" w:eastAsiaTheme="majorEastAsia" w:hAnsiTheme="majorHAnsi" w:cstheme="majorBidi"/>
      <w:color w:val="2F5496" w:themeColor="accent1" w:themeShade="BF"/>
      <w:lang w:val="en-GB" w:eastAsia="en-US"/>
    </w:rPr>
  </w:style>
  <w:style w:type="character" w:customStyle="1" w:styleId="Heading6Char">
    <w:name w:val="Heading 6 Char"/>
    <w:basedOn w:val="DefaultParagraphFont"/>
    <w:link w:val="Heading6"/>
    <w:uiPriority w:val="9"/>
    <w:semiHidden/>
    <w:rsid w:val="00B515FB"/>
    <w:rPr>
      <w:rFonts w:asciiTheme="majorHAnsi" w:eastAsiaTheme="majorEastAsia" w:hAnsiTheme="majorHAnsi" w:cstheme="majorBidi"/>
      <w:color w:val="1F3763" w:themeColor="accent1" w:themeShade="7F"/>
      <w:lang w:val="en-GB" w:eastAsia="en-US"/>
    </w:rPr>
  </w:style>
  <w:style w:type="character" w:customStyle="1" w:styleId="Heading7Char">
    <w:name w:val="Heading 7 Char"/>
    <w:basedOn w:val="DefaultParagraphFont"/>
    <w:link w:val="Heading7"/>
    <w:uiPriority w:val="9"/>
    <w:semiHidden/>
    <w:rsid w:val="00B515FB"/>
    <w:rPr>
      <w:rFonts w:asciiTheme="majorHAnsi" w:eastAsiaTheme="majorEastAsia" w:hAnsiTheme="majorHAnsi" w:cstheme="majorBidi"/>
      <w:i/>
      <w:iCs/>
      <w:color w:val="1F3763" w:themeColor="accent1" w:themeShade="7F"/>
      <w:lang w:val="en-GB" w:eastAsia="en-US"/>
    </w:rPr>
  </w:style>
  <w:style w:type="character" w:customStyle="1" w:styleId="Heading8Char">
    <w:name w:val="Heading 8 Char"/>
    <w:basedOn w:val="DefaultParagraphFont"/>
    <w:link w:val="Heading8"/>
    <w:uiPriority w:val="9"/>
    <w:semiHidden/>
    <w:rsid w:val="00B515FB"/>
    <w:rPr>
      <w:rFonts w:asciiTheme="majorHAnsi" w:eastAsiaTheme="majorEastAsia" w:hAnsiTheme="majorHAnsi" w:cstheme="majorBidi"/>
      <w:color w:val="272727" w:themeColor="text1" w:themeTint="D8"/>
      <w:sz w:val="21"/>
      <w:szCs w:val="21"/>
      <w:lang w:val="en-GB" w:eastAsia="en-US"/>
    </w:rPr>
  </w:style>
  <w:style w:type="character" w:customStyle="1" w:styleId="Heading9Char">
    <w:name w:val="Heading 9 Char"/>
    <w:basedOn w:val="DefaultParagraphFont"/>
    <w:link w:val="Heading9"/>
    <w:uiPriority w:val="9"/>
    <w:semiHidden/>
    <w:rsid w:val="00B515FB"/>
    <w:rPr>
      <w:rFonts w:asciiTheme="majorHAnsi" w:eastAsiaTheme="majorEastAsia" w:hAnsiTheme="majorHAnsi" w:cstheme="majorBidi"/>
      <w:i/>
      <w:iCs/>
      <w:color w:val="272727" w:themeColor="text1" w:themeTint="D8"/>
      <w:sz w:val="21"/>
      <w:szCs w:val="21"/>
      <w:lang w:val="en-GB" w:eastAsia="en-US"/>
    </w:rPr>
  </w:style>
  <w:style w:type="paragraph" w:styleId="HTMLPreformatted">
    <w:name w:val="HTML Preformatted"/>
    <w:basedOn w:val="Normal"/>
    <w:link w:val="HTMLPreformattedChar"/>
    <w:uiPriority w:val="99"/>
    <w:unhideWhenUsed/>
    <w:rsid w:val="00B515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B515FB"/>
    <w:rPr>
      <w:rFonts w:ascii="Courier New" w:eastAsia="Times New Roman" w:hAnsi="Courier New" w:cs="Courier New"/>
      <w:sz w:val="20"/>
      <w:szCs w:val="20"/>
    </w:rPr>
  </w:style>
  <w:style w:type="character" w:styleId="Hyperlink">
    <w:name w:val="Hyperlink"/>
    <w:basedOn w:val="DefaultParagraphFont"/>
    <w:uiPriority w:val="99"/>
    <w:unhideWhenUsed/>
    <w:rsid w:val="00B515FB"/>
    <w:rPr>
      <w:color w:val="0563C1" w:themeColor="hyperlink"/>
      <w:u w:val="single"/>
    </w:rPr>
  </w:style>
  <w:style w:type="paragraph" w:styleId="NormalWeb">
    <w:name w:val="Normal (Web)"/>
    <w:basedOn w:val="Normal"/>
    <w:uiPriority w:val="99"/>
    <w:semiHidden/>
    <w:unhideWhenUsed/>
    <w:rsid w:val="00B515FB"/>
    <w:pPr>
      <w:spacing w:before="100" w:beforeAutospacing="1" w:after="100" w:afterAutospacing="1" w:line="240" w:lineRule="auto"/>
      <w:jc w:val="left"/>
    </w:pPr>
    <w:rPr>
      <w:rFonts w:eastAsia="Times New Roman" w:cs="Times New Roman"/>
      <w:szCs w:val="24"/>
      <w:lang w:eastAsia="en-AU"/>
    </w:rPr>
  </w:style>
  <w:style w:type="character" w:styleId="PlaceholderText">
    <w:name w:val="Placeholder Text"/>
    <w:basedOn w:val="DefaultParagraphFont"/>
    <w:uiPriority w:val="99"/>
    <w:semiHidden/>
    <w:rsid w:val="00B515FB"/>
    <w:rPr>
      <w:color w:val="808080"/>
    </w:rPr>
  </w:style>
  <w:style w:type="character" w:styleId="Strong">
    <w:name w:val="Strong"/>
    <w:basedOn w:val="DefaultParagraphFont"/>
    <w:uiPriority w:val="22"/>
    <w:qFormat/>
    <w:rsid w:val="00B515FB"/>
    <w:rPr>
      <w:b/>
      <w:bCs/>
    </w:rPr>
  </w:style>
  <w:style w:type="character" w:styleId="SubtleEmphasis">
    <w:name w:val="Subtle Emphasis"/>
    <w:aliases w:val="Figure"/>
    <w:uiPriority w:val="19"/>
    <w:qFormat/>
    <w:rsid w:val="0000175C"/>
    <w:rPr>
      <w:noProof/>
      <w:sz w:val="20"/>
    </w:rPr>
  </w:style>
  <w:style w:type="table" w:styleId="TableGrid">
    <w:name w:val="Table Grid"/>
    <w:basedOn w:val="TableNormal"/>
    <w:uiPriority w:val="39"/>
    <w:rsid w:val="00B515FB"/>
    <w:pPr>
      <w:spacing w:after="0" w:line="240" w:lineRule="auto"/>
    </w:pPr>
    <w:rPr>
      <w:rFonts w:eastAsia="SimSun"/>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B515F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15FB"/>
    <w:rPr>
      <w:rFonts w:asciiTheme="majorHAnsi" w:eastAsiaTheme="majorEastAsia" w:hAnsiTheme="majorHAnsi" w:cstheme="majorBidi"/>
      <w:spacing w:val="-10"/>
      <w:kern w:val="28"/>
      <w:sz w:val="56"/>
      <w:szCs w:val="56"/>
      <w:lang w:val="en-GB" w:eastAsia="en-US"/>
    </w:rPr>
  </w:style>
  <w:style w:type="character" w:customStyle="1" w:styleId="UnresolvedMention1">
    <w:name w:val="Unresolved Mention1"/>
    <w:basedOn w:val="DefaultParagraphFont"/>
    <w:uiPriority w:val="99"/>
    <w:semiHidden/>
    <w:unhideWhenUsed/>
    <w:rsid w:val="00B515FB"/>
    <w:rPr>
      <w:color w:val="808080"/>
      <w:shd w:val="clear" w:color="auto" w:fill="E6E6E6"/>
    </w:rPr>
  </w:style>
  <w:style w:type="character" w:customStyle="1" w:styleId="UnresolvedMention2">
    <w:name w:val="Unresolved Mention2"/>
    <w:basedOn w:val="DefaultParagraphFont"/>
    <w:uiPriority w:val="99"/>
    <w:semiHidden/>
    <w:unhideWhenUsed/>
    <w:rsid w:val="00247932"/>
    <w:rPr>
      <w:color w:val="605E5C"/>
      <w:shd w:val="clear" w:color="auto" w:fill="E1DFDD"/>
    </w:rPr>
  </w:style>
  <w:style w:type="character" w:styleId="LineNumber">
    <w:name w:val="line number"/>
    <w:basedOn w:val="DefaultParagraphFont"/>
    <w:uiPriority w:val="99"/>
    <w:semiHidden/>
    <w:unhideWhenUsed/>
    <w:rsid w:val="00C10347"/>
  </w:style>
  <w:style w:type="paragraph" w:styleId="TableofFigures">
    <w:name w:val="table of figures"/>
    <w:basedOn w:val="Normal"/>
    <w:next w:val="Normal"/>
    <w:uiPriority w:val="99"/>
    <w:unhideWhenUsed/>
    <w:rsid w:val="00114A7B"/>
  </w:style>
  <w:style w:type="character" w:styleId="UnresolvedMention">
    <w:name w:val="Unresolved Mention"/>
    <w:basedOn w:val="DefaultParagraphFont"/>
    <w:uiPriority w:val="99"/>
    <w:semiHidden/>
    <w:unhideWhenUsed/>
    <w:rsid w:val="00566C45"/>
    <w:rPr>
      <w:color w:val="605E5C"/>
      <w:shd w:val="clear" w:color="auto" w:fill="E1DFDD"/>
    </w:rPr>
  </w:style>
  <w:style w:type="character" w:styleId="FollowedHyperlink">
    <w:name w:val="FollowedHyperlink"/>
    <w:basedOn w:val="DefaultParagraphFont"/>
    <w:uiPriority w:val="99"/>
    <w:semiHidden/>
    <w:unhideWhenUsed/>
    <w:rsid w:val="00EE3C16"/>
    <w:rPr>
      <w:color w:val="954F72" w:themeColor="followedHyperlink"/>
      <w:u w:val="single"/>
    </w:rPr>
  </w:style>
  <w:style w:type="paragraph" w:styleId="Revision">
    <w:name w:val="Revision"/>
    <w:hidden/>
    <w:uiPriority w:val="99"/>
    <w:semiHidden/>
    <w:rsid w:val="00F40269"/>
    <w:pPr>
      <w:spacing w:after="0" w:line="240" w:lineRule="auto"/>
    </w:pPr>
    <w:rPr>
      <w:rFonts w:ascii="Times New Roman" w:eastAsia="SimSun" w:hAnsi="Times New Roman"/>
      <w:sz w:val="24"/>
      <w:lang w:val="en-US" w:eastAsia="en-US"/>
    </w:rPr>
  </w:style>
  <w:style w:type="paragraph" w:styleId="ListParagraph">
    <w:name w:val="List Paragraph"/>
    <w:basedOn w:val="Normal"/>
    <w:uiPriority w:val="34"/>
    <w:qFormat/>
    <w:rsid w:val="00B124EB"/>
    <w:pPr>
      <w:ind w:left="720"/>
      <w:contextualSpacing/>
    </w:pPr>
  </w:style>
  <w:style w:type="character" w:customStyle="1" w:styleId="EndNoteBibliographyChar">
    <w:name w:val="EndNote Bibliography Char"/>
    <w:basedOn w:val="DefaultParagraphFont"/>
    <w:link w:val="EndNoteBibliography"/>
    <w:locked/>
    <w:rsid w:val="00D95107"/>
    <w:rPr>
      <w:rFonts w:ascii="Times New Roman" w:eastAsia="SimSu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15103">
      <w:bodyDiv w:val="1"/>
      <w:marLeft w:val="0"/>
      <w:marRight w:val="0"/>
      <w:marTop w:val="0"/>
      <w:marBottom w:val="0"/>
      <w:divBdr>
        <w:top w:val="none" w:sz="0" w:space="0" w:color="auto"/>
        <w:left w:val="none" w:sz="0" w:space="0" w:color="auto"/>
        <w:bottom w:val="none" w:sz="0" w:space="0" w:color="auto"/>
        <w:right w:val="none" w:sz="0" w:space="0" w:color="auto"/>
      </w:divBdr>
    </w:div>
    <w:div w:id="621964017">
      <w:bodyDiv w:val="1"/>
      <w:marLeft w:val="0"/>
      <w:marRight w:val="0"/>
      <w:marTop w:val="0"/>
      <w:marBottom w:val="0"/>
      <w:divBdr>
        <w:top w:val="none" w:sz="0" w:space="0" w:color="auto"/>
        <w:left w:val="none" w:sz="0" w:space="0" w:color="auto"/>
        <w:bottom w:val="none" w:sz="0" w:space="0" w:color="auto"/>
        <w:right w:val="none" w:sz="0" w:space="0" w:color="auto"/>
      </w:divBdr>
    </w:div>
    <w:div w:id="960916581">
      <w:bodyDiv w:val="1"/>
      <w:marLeft w:val="0"/>
      <w:marRight w:val="0"/>
      <w:marTop w:val="0"/>
      <w:marBottom w:val="0"/>
      <w:divBdr>
        <w:top w:val="none" w:sz="0" w:space="0" w:color="auto"/>
        <w:left w:val="none" w:sz="0" w:space="0" w:color="auto"/>
        <w:bottom w:val="none" w:sz="0" w:space="0" w:color="auto"/>
        <w:right w:val="none" w:sz="0" w:space="0" w:color="auto"/>
      </w:divBdr>
    </w:div>
    <w:div w:id="1008556138">
      <w:bodyDiv w:val="1"/>
      <w:marLeft w:val="0"/>
      <w:marRight w:val="0"/>
      <w:marTop w:val="0"/>
      <w:marBottom w:val="0"/>
      <w:divBdr>
        <w:top w:val="none" w:sz="0" w:space="0" w:color="auto"/>
        <w:left w:val="none" w:sz="0" w:space="0" w:color="auto"/>
        <w:bottom w:val="none" w:sz="0" w:space="0" w:color="auto"/>
        <w:right w:val="none" w:sz="0" w:space="0" w:color="auto"/>
      </w:divBdr>
    </w:div>
    <w:div w:id="1361320400">
      <w:bodyDiv w:val="1"/>
      <w:marLeft w:val="0"/>
      <w:marRight w:val="0"/>
      <w:marTop w:val="0"/>
      <w:marBottom w:val="0"/>
      <w:divBdr>
        <w:top w:val="none" w:sz="0" w:space="0" w:color="auto"/>
        <w:left w:val="none" w:sz="0" w:space="0" w:color="auto"/>
        <w:bottom w:val="none" w:sz="0" w:space="0" w:color="auto"/>
        <w:right w:val="none" w:sz="0" w:space="0" w:color="auto"/>
      </w:divBdr>
    </w:div>
    <w:div w:id="16884060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hyperlink" Target="http://www.comsol.com" TargetMode="Externa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hyperlink" Target="http://www.simpleware.com/software/scanip" TargetMode="Externa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yperlink" Target="https://wenbinfei.github.io/research_demos/4-rigidity/" TargetMode="Externa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D25CA-0EAD-4C83-8C02-53BAC60EA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5</Pages>
  <Words>21222</Words>
  <Characters>120971</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10</CharactersWithSpaces>
  <SharedDoc>false</SharedDoc>
  <HLinks>
    <vt:vector size="150" baseType="variant">
      <vt:variant>
        <vt:i4>1572917</vt:i4>
      </vt:variant>
      <vt:variant>
        <vt:i4>685</vt:i4>
      </vt:variant>
      <vt:variant>
        <vt:i4>0</vt:i4>
      </vt:variant>
      <vt:variant>
        <vt:i4>5</vt:i4>
      </vt:variant>
      <vt:variant>
        <vt:lpwstr/>
      </vt:variant>
      <vt:variant>
        <vt:lpwstr>_Toc14869855</vt:lpwstr>
      </vt:variant>
      <vt:variant>
        <vt:i4>1638453</vt:i4>
      </vt:variant>
      <vt:variant>
        <vt:i4>682</vt:i4>
      </vt:variant>
      <vt:variant>
        <vt:i4>0</vt:i4>
      </vt:variant>
      <vt:variant>
        <vt:i4>5</vt:i4>
      </vt:variant>
      <vt:variant>
        <vt:lpwstr/>
      </vt:variant>
      <vt:variant>
        <vt:lpwstr>_Toc14869854</vt:lpwstr>
      </vt:variant>
      <vt:variant>
        <vt:i4>1966133</vt:i4>
      </vt:variant>
      <vt:variant>
        <vt:i4>679</vt:i4>
      </vt:variant>
      <vt:variant>
        <vt:i4>0</vt:i4>
      </vt:variant>
      <vt:variant>
        <vt:i4>5</vt:i4>
      </vt:variant>
      <vt:variant>
        <vt:lpwstr/>
      </vt:variant>
      <vt:variant>
        <vt:lpwstr>_Toc14869853</vt:lpwstr>
      </vt:variant>
      <vt:variant>
        <vt:i4>2031669</vt:i4>
      </vt:variant>
      <vt:variant>
        <vt:i4>676</vt:i4>
      </vt:variant>
      <vt:variant>
        <vt:i4>0</vt:i4>
      </vt:variant>
      <vt:variant>
        <vt:i4>5</vt:i4>
      </vt:variant>
      <vt:variant>
        <vt:lpwstr/>
      </vt:variant>
      <vt:variant>
        <vt:lpwstr>_Toc14869852</vt:lpwstr>
      </vt:variant>
      <vt:variant>
        <vt:i4>1835061</vt:i4>
      </vt:variant>
      <vt:variant>
        <vt:i4>673</vt:i4>
      </vt:variant>
      <vt:variant>
        <vt:i4>0</vt:i4>
      </vt:variant>
      <vt:variant>
        <vt:i4>5</vt:i4>
      </vt:variant>
      <vt:variant>
        <vt:lpwstr/>
      </vt:variant>
      <vt:variant>
        <vt:lpwstr>_Toc14869851</vt:lpwstr>
      </vt:variant>
      <vt:variant>
        <vt:i4>1900597</vt:i4>
      </vt:variant>
      <vt:variant>
        <vt:i4>670</vt:i4>
      </vt:variant>
      <vt:variant>
        <vt:i4>0</vt:i4>
      </vt:variant>
      <vt:variant>
        <vt:i4>5</vt:i4>
      </vt:variant>
      <vt:variant>
        <vt:lpwstr/>
      </vt:variant>
      <vt:variant>
        <vt:lpwstr>_Toc14869850</vt:lpwstr>
      </vt:variant>
      <vt:variant>
        <vt:i4>1310772</vt:i4>
      </vt:variant>
      <vt:variant>
        <vt:i4>667</vt:i4>
      </vt:variant>
      <vt:variant>
        <vt:i4>0</vt:i4>
      </vt:variant>
      <vt:variant>
        <vt:i4>5</vt:i4>
      </vt:variant>
      <vt:variant>
        <vt:lpwstr/>
      </vt:variant>
      <vt:variant>
        <vt:lpwstr>_Toc14869849</vt:lpwstr>
      </vt:variant>
      <vt:variant>
        <vt:i4>1376308</vt:i4>
      </vt:variant>
      <vt:variant>
        <vt:i4>664</vt:i4>
      </vt:variant>
      <vt:variant>
        <vt:i4>0</vt:i4>
      </vt:variant>
      <vt:variant>
        <vt:i4>5</vt:i4>
      </vt:variant>
      <vt:variant>
        <vt:lpwstr/>
      </vt:variant>
      <vt:variant>
        <vt:lpwstr>_Toc14869848</vt:lpwstr>
      </vt:variant>
      <vt:variant>
        <vt:i4>1703988</vt:i4>
      </vt:variant>
      <vt:variant>
        <vt:i4>661</vt:i4>
      </vt:variant>
      <vt:variant>
        <vt:i4>0</vt:i4>
      </vt:variant>
      <vt:variant>
        <vt:i4>5</vt:i4>
      </vt:variant>
      <vt:variant>
        <vt:lpwstr/>
      </vt:variant>
      <vt:variant>
        <vt:lpwstr>_Toc14869847</vt:lpwstr>
      </vt:variant>
      <vt:variant>
        <vt:i4>1769524</vt:i4>
      </vt:variant>
      <vt:variant>
        <vt:i4>658</vt:i4>
      </vt:variant>
      <vt:variant>
        <vt:i4>0</vt:i4>
      </vt:variant>
      <vt:variant>
        <vt:i4>5</vt:i4>
      </vt:variant>
      <vt:variant>
        <vt:lpwstr/>
      </vt:variant>
      <vt:variant>
        <vt:lpwstr>_Toc14869846</vt:lpwstr>
      </vt:variant>
      <vt:variant>
        <vt:i4>1572916</vt:i4>
      </vt:variant>
      <vt:variant>
        <vt:i4>655</vt:i4>
      </vt:variant>
      <vt:variant>
        <vt:i4>0</vt:i4>
      </vt:variant>
      <vt:variant>
        <vt:i4>5</vt:i4>
      </vt:variant>
      <vt:variant>
        <vt:lpwstr/>
      </vt:variant>
      <vt:variant>
        <vt:lpwstr>_Toc14869845</vt:lpwstr>
      </vt:variant>
      <vt:variant>
        <vt:i4>1638452</vt:i4>
      </vt:variant>
      <vt:variant>
        <vt:i4>652</vt:i4>
      </vt:variant>
      <vt:variant>
        <vt:i4>0</vt:i4>
      </vt:variant>
      <vt:variant>
        <vt:i4>5</vt:i4>
      </vt:variant>
      <vt:variant>
        <vt:lpwstr/>
      </vt:variant>
      <vt:variant>
        <vt:lpwstr>_Toc14869844</vt:lpwstr>
      </vt:variant>
      <vt:variant>
        <vt:i4>1966132</vt:i4>
      </vt:variant>
      <vt:variant>
        <vt:i4>649</vt:i4>
      </vt:variant>
      <vt:variant>
        <vt:i4>0</vt:i4>
      </vt:variant>
      <vt:variant>
        <vt:i4>5</vt:i4>
      </vt:variant>
      <vt:variant>
        <vt:lpwstr/>
      </vt:variant>
      <vt:variant>
        <vt:lpwstr>_Toc14869843</vt:lpwstr>
      </vt:variant>
      <vt:variant>
        <vt:i4>2031668</vt:i4>
      </vt:variant>
      <vt:variant>
        <vt:i4>646</vt:i4>
      </vt:variant>
      <vt:variant>
        <vt:i4>0</vt:i4>
      </vt:variant>
      <vt:variant>
        <vt:i4>5</vt:i4>
      </vt:variant>
      <vt:variant>
        <vt:lpwstr/>
      </vt:variant>
      <vt:variant>
        <vt:lpwstr>_Toc14869842</vt:lpwstr>
      </vt:variant>
      <vt:variant>
        <vt:i4>1835060</vt:i4>
      </vt:variant>
      <vt:variant>
        <vt:i4>643</vt:i4>
      </vt:variant>
      <vt:variant>
        <vt:i4>0</vt:i4>
      </vt:variant>
      <vt:variant>
        <vt:i4>5</vt:i4>
      </vt:variant>
      <vt:variant>
        <vt:lpwstr/>
      </vt:variant>
      <vt:variant>
        <vt:lpwstr>_Toc14869841</vt:lpwstr>
      </vt:variant>
      <vt:variant>
        <vt:i4>1900596</vt:i4>
      </vt:variant>
      <vt:variant>
        <vt:i4>640</vt:i4>
      </vt:variant>
      <vt:variant>
        <vt:i4>0</vt:i4>
      </vt:variant>
      <vt:variant>
        <vt:i4>5</vt:i4>
      </vt:variant>
      <vt:variant>
        <vt:lpwstr/>
      </vt:variant>
      <vt:variant>
        <vt:lpwstr>_Toc14869840</vt:lpwstr>
      </vt:variant>
      <vt:variant>
        <vt:i4>1900598</vt:i4>
      </vt:variant>
      <vt:variant>
        <vt:i4>634</vt:i4>
      </vt:variant>
      <vt:variant>
        <vt:i4>0</vt:i4>
      </vt:variant>
      <vt:variant>
        <vt:i4>5</vt:i4>
      </vt:variant>
      <vt:variant>
        <vt:lpwstr/>
      </vt:variant>
      <vt:variant>
        <vt:lpwstr>_Toc14730805</vt:lpwstr>
      </vt:variant>
      <vt:variant>
        <vt:i4>2359342</vt:i4>
      </vt:variant>
      <vt:variant>
        <vt:i4>628</vt:i4>
      </vt:variant>
      <vt:variant>
        <vt:i4>0</vt:i4>
      </vt:variant>
      <vt:variant>
        <vt:i4>5</vt:i4>
      </vt:variant>
      <vt:variant>
        <vt:lpwstr>http://www.comsol.com/</vt:lpwstr>
      </vt:variant>
      <vt:variant>
        <vt:lpwstr/>
      </vt:variant>
      <vt:variant>
        <vt:i4>5636116</vt:i4>
      </vt:variant>
      <vt:variant>
        <vt:i4>625</vt:i4>
      </vt:variant>
      <vt:variant>
        <vt:i4>0</vt:i4>
      </vt:variant>
      <vt:variant>
        <vt:i4>5</vt:i4>
      </vt:variant>
      <vt:variant>
        <vt:lpwstr>http://www.simpleware.com/software/scanip</vt:lpwstr>
      </vt:variant>
      <vt:variant>
        <vt:lpwstr/>
      </vt:variant>
      <vt:variant>
        <vt:i4>6815836</vt:i4>
      </vt:variant>
      <vt:variant>
        <vt:i4>620</vt:i4>
      </vt:variant>
      <vt:variant>
        <vt:i4>0</vt:i4>
      </vt:variant>
      <vt:variant>
        <vt:i4>5</vt:i4>
      </vt:variant>
      <vt:variant>
        <vt:lpwstr>https://wenbinfei.github.io/research_demos/4-rigidity/</vt:lpwstr>
      </vt:variant>
      <vt:variant>
        <vt:lpwstr/>
      </vt:variant>
      <vt:variant>
        <vt:i4>4653067</vt:i4>
      </vt:variant>
      <vt:variant>
        <vt:i4>514</vt:i4>
      </vt:variant>
      <vt:variant>
        <vt:i4>0</vt:i4>
      </vt:variant>
      <vt:variant>
        <vt:i4>5</vt:i4>
      </vt:variant>
      <vt:variant>
        <vt:lpwstr/>
      </vt:variant>
      <vt:variant>
        <vt:lpwstr>_ENREF_66</vt:lpwstr>
      </vt:variant>
      <vt:variant>
        <vt:i4>4653067</vt:i4>
      </vt:variant>
      <vt:variant>
        <vt:i4>511</vt:i4>
      </vt:variant>
      <vt:variant>
        <vt:i4>0</vt:i4>
      </vt:variant>
      <vt:variant>
        <vt:i4>5</vt:i4>
      </vt:variant>
      <vt:variant>
        <vt:lpwstr/>
      </vt:variant>
      <vt:variant>
        <vt:lpwstr>_ENREF_65</vt:lpwstr>
      </vt:variant>
      <vt:variant>
        <vt:i4>4653067</vt:i4>
      </vt:variant>
      <vt:variant>
        <vt:i4>366</vt:i4>
      </vt:variant>
      <vt:variant>
        <vt:i4>0</vt:i4>
      </vt:variant>
      <vt:variant>
        <vt:i4>5</vt:i4>
      </vt:variant>
      <vt:variant>
        <vt:lpwstr/>
      </vt:variant>
      <vt:variant>
        <vt:lpwstr>_ENREF_60</vt:lpwstr>
      </vt:variant>
      <vt:variant>
        <vt:i4>4521995</vt:i4>
      </vt:variant>
      <vt:variant>
        <vt:i4>363</vt:i4>
      </vt:variant>
      <vt:variant>
        <vt:i4>0</vt:i4>
      </vt:variant>
      <vt:variant>
        <vt:i4>5</vt:i4>
      </vt:variant>
      <vt:variant>
        <vt:lpwstr/>
      </vt:variant>
      <vt:variant>
        <vt:lpwstr>_ENREF_43</vt:lpwstr>
      </vt:variant>
      <vt:variant>
        <vt:i4>4521995</vt:i4>
      </vt:variant>
      <vt:variant>
        <vt:i4>153</vt:i4>
      </vt:variant>
      <vt:variant>
        <vt:i4>0</vt:i4>
      </vt:variant>
      <vt:variant>
        <vt:i4>5</vt:i4>
      </vt:variant>
      <vt:variant>
        <vt:lpwstr/>
      </vt:variant>
      <vt:variant>
        <vt:lpwstr>_ENREF_4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nbin Fei</dc:creator>
  <cp:lastModifiedBy>Wenbin Fei</cp:lastModifiedBy>
  <cp:revision>24</cp:revision>
  <dcterms:created xsi:type="dcterms:W3CDTF">2019-07-25T00:22:00Z</dcterms:created>
  <dcterms:modified xsi:type="dcterms:W3CDTF">2021-02-03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86.359224537</vt:r8>
  </property>
  <property fmtid="{D5CDD505-2E9C-101B-9397-08002B2CF9AE}" pid="4" name="EditTimer">
    <vt:i4>750</vt:i4>
  </property>
</Properties>
</file>